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3CA6" w:rsidRDefault="00843CA6" w:rsidP="00780521">
      <w:pPr>
        <w:pStyle w:val="Els-Author"/>
        <w:spacing w:before="100" w:beforeAutospacing="1" w:after="100" w:afterAutospacing="1" w:line="360" w:lineRule="auto"/>
        <w:rPr>
          <w:rFonts w:asciiTheme="majorBidi" w:hAnsiTheme="majorBidi" w:cstheme="majorBidi"/>
          <w:b/>
          <w:bCs/>
          <w:noProof w:val="0"/>
          <w:sz w:val="36"/>
          <w:szCs w:val="36"/>
        </w:rPr>
      </w:pPr>
      <w:r w:rsidRPr="00843CA6">
        <w:rPr>
          <w:rFonts w:asciiTheme="majorBidi" w:hAnsiTheme="majorBidi" w:cstheme="majorBidi"/>
          <w:b/>
          <w:bCs/>
          <w:noProof w:val="0"/>
          <w:sz w:val="36"/>
          <w:szCs w:val="36"/>
        </w:rPr>
        <w:t>Effect of CFRP Retrofitting on Seismic Vulnerability of Reinforced Concrete Frame Structures in Pakistan</w:t>
      </w:r>
    </w:p>
    <w:p w:rsidR="00780521" w:rsidRDefault="00843CA6" w:rsidP="00780521">
      <w:pPr>
        <w:pStyle w:val="Els-Author"/>
        <w:spacing w:before="100" w:beforeAutospacing="1" w:after="100" w:afterAutospacing="1" w:line="360" w:lineRule="auto"/>
        <w:rPr>
          <w:rFonts w:asciiTheme="majorBidi" w:hAnsiTheme="majorBidi" w:cstheme="majorBidi"/>
          <w:sz w:val="28"/>
          <w:szCs w:val="28"/>
          <w:vertAlign w:val="superscript"/>
        </w:rPr>
      </w:pPr>
      <w:r>
        <w:rPr>
          <w:rFonts w:asciiTheme="majorBidi" w:hAnsiTheme="majorBidi" w:cstheme="majorBidi"/>
          <w:sz w:val="28"/>
          <w:szCs w:val="28"/>
        </w:rPr>
        <w:t>Ghazanfar Ali Anwar</w:t>
      </w:r>
      <w:r w:rsidR="00780521" w:rsidRPr="004E0547">
        <w:rPr>
          <w:rFonts w:asciiTheme="majorBidi" w:hAnsiTheme="majorBidi" w:cstheme="majorBidi"/>
          <w:sz w:val="28"/>
          <w:szCs w:val="28"/>
        </w:rPr>
        <w:t xml:space="preserve"> </w:t>
      </w:r>
      <w:r w:rsidR="00780521" w:rsidRPr="004E0547">
        <w:rPr>
          <w:rFonts w:asciiTheme="majorBidi" w:hAnsiTheme="majorBidi" w:cstheme="majorBidi"/>
          <w:sz w:val="28"/>
          <w:szCs w:val="28"/>
          <w:vertAlign w:val="superscript"/>
        </w:rPr>
        <w:t>a</w:t>
      </w:r>
      <w:r w:rsidR="00780521" w:rsidRPr="004E0547">
        <w:rPr>
          <w:rFonts w:asciiTheme="majorBidi" w:hAnsiTheme="majorBidi" w:cstheme="majorBidi"/>
          <w:sz w:val="28"/>
          <w:szCs w:val="28"/>
        </w:rPr>
        <w:t xml:space="preserve">*, </w:t>
      </w:r>
      <w:r>
        <w:rPr>
          <w:rFonts w:asciiTheme="majorBidi" w:hAnsiTheme="majorBidi" w:cstheme="majorBidi"/>
          <w:sz w:val="28"/>
          <w:szCs w:val="28"/>
        </w:rPr>
        <w:t>Jehanzaib Anwar</w:t>
      </w:r>
      <w:r>
        <w:rPr>
          <w:rFonts w:asciiTheme="majorBidi" w:hAnsiTheme="majorBidi" w:cstheme="majorBidi"/>
          <w:sz w:val="28"/>
          <w:szCs w:val="28"/>
          <w:vertAlign w:val="superscript"/>
        </w:rPr>
        <w:t xml:space="preserve"> b</w:t>
      </w:r>
      <w:r w:rsidRPr="00843CA6">
        <w:rPr>
          <w:rFonts w:asciiTheme="majorBidi" w:hAnsiTheme="majorBidi" w:cstheme="majorBidi"/>
          <w:sz w:val="28"/>
          <w:szCs w:val="28"/>
        </w:rPr>
        <w:t xml:space="preserve"> </w:t>
      </w:r>
      <w:r>
        <w:rPr>
          <w:rFonts w:asciiTheme="majorBidi" w:hAnsiTheme="majorBidi" w:cstheme="majorBidi"/>
          <w:sz w:val="28"/>
          <w:szCs w:val="28"/>
        </w:rPr>
        <w:t xml:space="preserve">, </w:t>
      </w:r>
      <w:r>
        <w:rPr>
          <w:rStyle w:val="fontstyle01"/>
        </w:rPr>
        <w:t>Pierre Darry Versaillot</w:t>
      </w:r>
      <w:r w:rsidR="006D7D2B" w:rsidRPr="006D7D2B">
        <w:rPr>
          <w:rFonts w:asciiTheme="majorBidi" w:hAnsiTheme="majorBidi" w:cstheme="majorBidi"/>
          <w:sz w:val="28"/>
          <w:szCs w:val="28"/>
          <w:vertAlign w:val="superscript"/>
        </w:rPr>
        <w:t xml:space="preserve"> </w:t>
      </w:r>
      <w:r w:rsidR="006D7D2B">
        <w:rPr>
          <w:rFonts w:asciiTheme="majorBidi" w:hAnsiTheme="majorBidi" w:cstheme="majorBidi"/>
          <w:sz w:val="28"/>
          <w:szCs w:val="28"/>
          <w:vertAlign w:val="superscript"/>
        </w:rPr>
        <w:t>c</w:t>
      </w:r>
    </w:p>
    <w:p w:rsidR="0060182C" w:rsidRDefault="0060182C" w:rsidP="00780521">
      <w:pPr>
        <w:spacing w:after="0" w:line="360" w:lineRule="auto"/>
        <w:jc w:val="center"/>
        <w:rPr>
          <w:rFonts w:asciiTheme="majorBidi" w:hAnsiTheme="majorBidi" w:cstheme="majorBidi"/>
          <w:i/>
          <w:iCs/>
          <w:sz w:val="20"/>
          <w:szCs w:val="20"/>
        </w:rPr>
      </w:pPr>
      <w:r w:rsidRPr="0060182C">
        <w:rPr>
          <w:rFonts w:asciiTheme="majorBidi" w:hAnsiTheme="majorBidi" w:cstheme="majorBidi"/>
          <w:i/>
          <w:iCs/>
          <w:sz w:val="20"/>
          <w:szCs w:val="20"/>
          <w:vertAlign w:val="superscript"/>
        </w:rPr>
        <w:t>a</w:t>
      </w:r>
      <w:r w:rsidRPr="0060182C">
        <w:rPr>
          <w:rFonts w:asciiTheme="majorBidi" w:hAnsiTheme="majorBidi" w:cstheme="majorBidi"/>
          <w:i/>
          <w:iCs/>
          <w:sz w:val="20"/>
          <w:szCs w:val="20"/>
        </w:rPr>
        <w:t>Faculty of Civil Engineering, Czech Technical University, Thakurova 7, Prague 6, 16629, Czech Republic</w:t>
      </w:r>
    </w:p>
    <w:p w:rsidR="00447A46" w:rsidRDefault="002426B7" w:rsidP="0060182C">
      <w:pPr>
        <w:spacing w:after="0" w:line="360" w:lineRule="auto"/>
        <w:jc w:val="center"/>
        <w:rPr>
          <w:rFonts w:asciiTheme="majorBidi" w:hAnsiTheme="majorBidi" w:cstheme="majorBidi"/>
          <w:i/>
          <w:iCs/>
          <w:sz w:val="20"/>
          <w:szCs w:val="20"/>
        </w:rPr>
      </w:pPr>
      <w:r>
        <w:rPr>
          <w:rFonts w:asciiTheme="majorBidi" w:hAnsiTheme="majorBidi" w:cstheme="majorBidi"/>
          <w:i/>
          <w:iCs/>
          <w:sz w:val="20"/>
          <w:szCs w:val="20"/>
          <w:vertAlign w:val="superscript"/>
        </w:rPr>
        <w:t>b</w:t>
      </w:r>
      <w:r w:rsidR="0060182C" w:rsidRPr="0060182C">
        <w:rPr>
          <w:rFonts w:asciiTheme="majorBidi" w:hAnsiTheme="majorBidi" w:cstheme="majorBidi"/>
          <w:i/>
          <w:iCs/>
          <w:sz w:val="20"/>
          <w:szCs w:val="20"/>
        </w:rPr>
        <w:t xml:space="preserve">Faculty of </w:t>
      </w:r>
      <w:r w:rsidR="00447A46" w:rsidRPr="00447A46">
        <w:rPr>
          <w:rFonts w:asciiTheme="majorBidi" w:hAnsiTheme="majorBidi" w:cstheme="majorBidi"/>
          <w:i/>
          <w:iCs/>
          <w:sz w:val="20"/>
          <w:szCs w:val="20"/>
        </w:rPr>
        <w:t>Materials Science and engineering</w:t>
      </w:r>
      <w:r w:rsidR="0060182C" w:rsidRPr="0060182C">
        <w:rPr>
          <w:rFonts w:asciiTheme="majorBidi" w:hAnsiTheme="majorBidi" w:cstheme="majorBidi"/>
          <w:i/>
          <w:iCs/>
          <w:sz w:val="20"/>
          <w:szCs w:val="20"/>
        </w:rPr>
        <w:t xml:space="preserve">, </w:t>
      </w:r>
      <w:r w:rsidR="00447A46" w:rsidRPr="00447A46">
        <w:rPr>
          <w:rFonts w:asciiTheme="majorBidi" w:hAnsiTheme="majorBidi" w:cstheme="majorBidi"/>
          <w:i/>
          <w:iCs/>
          <w:sz w:val="20"/>
          <w:szCs w:val="20"/>
        </w:rPr>
        <w:t>Institute of Space Technology</w:t>
      </w:r>
      <w:r w:rsidR="0060182C" w:rsidRPr="0060182C">
        <w:rPr>
          <w:rFonts w:asciiTheme="majorBidi" w:hAnsiTheme="majorBidi" w:cstheme="majorBidi"/>
          <w:i/>
          <w:iCs/>
          <w:sz w:val="20"/>
          <w:szCs w:val="20"/>
        </w:rPr>
        <w:t xml:space="preserve">, </w:t>
      </w:r>
      <w:r w:rsidR="00447A46" w:rsidRPr="00447A46">
        <w:rPr>
          <w:rFonts w:asciiTheme="majorBidi" w:hAnsiTheme="majorBidi" w:cstheme="majorBidi"/>
          <w:i/>
          <w:iCs/>
          <w:sz w:val="20"/>
          <w:szCs w:val="20"/>
        </w:rPr>
        <w:t>Islamabad 44000, Pakistan</w:t>
      </w:r>
    </w:p>
    <w:p w:rsidR="0060182C" w:rsidRDefault="002426B7" w:rsidP="0060182C">
      <w:pPr>
        <w:spacing w:after="0" w:line="360" w:lineRule="auto"/>
        <w:jc w:val="center"/>
        <w:rPr>
          <w:rFonts w:asciiTheme="majorBidi" w:hAnsiTheme="majorBidi" w:cstheme="majorBidi"/>
          <w:i/>
          <w:iCs/>
          <w:sz w:val="20"/>
          <w:szCs w:val="20"/>
        </w:rPr>
      </w:pPr>
      <w:r>
        <w:rPr>
          <w:rFonts w:asciiTheme="majorBidi" w:hAnsiTheme="majorBidi" w:cstheme="majorBidi"/>
          <w:i/>
          <w:iCs/>
          <w:sz w:val="20"/>
          <w:szCs w:val="20"/>
          <w:vertAlign w:val="superscript"/>
        </w:rPr>
        <w:t>c</w:t>
      </w:r>
      <w:r w:rsidR="0060182C" w:rsidRPr="0060182C">
        <w:rPr>
          <w:rFonts w:asciiTheme="majorBidi" w:hAnsiTheme="majorBidi" w:cstheme="majorBidi"/>
          <w:i/>
          <w:iCs/>
          <w:sz w:val="20"/>
          <w:szCs w:val="20"/>
        </w:rPr>
        <w:t>Faculty of Civil Engineering, Czech Technical University, Thakurova 7, Prague 6, 16629, Czech Republic</w:t>
      </w:r>
    </w:p>
    <w:p w:rsidR="0060182C" w:rsidRDefault="0060182C" w:rsidP="00780521">
      <w:pPr>
        <w:spacing w:after="0" w:line="360" w:lineRule="auto"/>
        <w:jc w:val="center"/>
        <w:rPr>
          <w:rFonts w:asciiTheme="majorBidi" w:hAnsiTheme="majorBidi" w:cstheme="majorBidi"/>
          <w:i/>
          <w:iCs/>
          <w:sz w:val="20"/>
          <w:szCs w:val="20"/>
        </w:rPr>
      </w:pPr>
    </w:p>
    <w:p w:rsidR="00780521" w:rsidRPr="004E0547" w:rsidRDefault="00780521" w:rsidP="00780521">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 xml:space="preserve">Email: </w:t>
      </w:r>
      <w:hyperlink r:id="rId8" w:history="1">
        <w:r w:rsidR="0001718B" w:rsidRPr="0050645D">
          <w:rPr>
            <w:rStyle w:val="Hyperlink"/>
            <w:rFonts w:asciiTheme="majorBidi" w:hAnsiTheme="majorBidi" w:cstheme="majorBidi"/>
            <w:i/>
            <w:iCs/>
            <w:sz w:val="20"/>
            <w:szCs w:val="20"/>
          </w:rPr>
          <w:t>ghazanfar.an@gmail.com/</w:t>
        </w:r>
      </w:hyperlink>
      <w:r w:rsidR="00951495">
        <w:rPr>
          <w:rStyle w:val="Hyperlink"/>
          <w:rFonts w:asciiTheme="majorBidi" w:hAnsiTheme="majorBidi" w:cstheme="majorBidi"/>
          <w:i/>
          <w:iCs/>
          <w:sz w:val="20"/>
          <w:szCs w:val="20"/>
        </w:rPr>
        <w:t xml:space="preserve"> </w:t>
      </w:r>
      <w:r w:rsidR="00951495" w:rsidRPr="00951495">
        <w:rPr>
          <w:rStyle w:val="Hyperlink"/>
          <w:rFonts w:asciiTheme="majorBidi" w:hAnsiTheme="majorBidi" w:cstheme="majorBidi"/>
          <w:i/>
          <w:iCs/>
          <w:sz w:val="20"/>
          <w:szCs w:val="20"/>
        </w:rPr>
        <w:t>ghazanfar.ali.anwar@fsv.cvut.cz</w:t>
      </w:r>
    </w:p>
    <w:p w:rsidR="00780521" w:rsidRDefault="00780521" w:rsidP="00780521">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b</w:t>
      </w:r>
      <w:r w:rsidRPr="004E0547">
        <w:rPr>
          <w:rFonts w:asciiTheme="majorBidi" w:hAnsiTheme="majorBidi" w:cstheme="majorBidi"/>
          <w:i/>
          <w:iCs/>
          <w:sz w:val="20"/>
          <w:szCs w:val="20"/>
        </w:rPr>
        <w:t xml:space="preserve">Email: </w:t>
      </w:r>
      <w:r w:rsidR="00FE23A7" w:rsidRPr="00FE23A7">
        <w:rPr>
          <w:rFonts w:asciiTheme="majorBidi" w:hAnsiTheme="majorBidi" w:cstheme="majorBidi"/>
          <w:i/>
          <w:iCs/>
          <w:sz w:val="20"/>
          <w:szCs w:val="20"/>
        </w:rPr>
        <w:t>jehanzaibanwar@yahoo.com</w:t>
      </w:r>
    </w:p>
    <w:p w:rsidR="00951495" w:rsidRPr="004E0547" w:rsidRDefault="00951495" w:rsidP="00951495">
      <w:pPr>
        <w:spacing w:after="0" w:line="360" w:lineRule="auto"/>
        <w:jc w:val="center"/>
        <w:rPr>
          <w:rFonts w:asciiTheme="majorBidi" w:hAnsiTheme="majorBidi" w:cstheme="majorBidi"/>
          <w:i/>
          <w:iCs/>
          <w:sz w:val="20"/>
          <w:szCs w:val="20"/>
        </w:rPr>
      </w:pPr>
      <w:r>
        <w:rPr>
          <w:rFonts w:asciiTheme="majorBidi" w:hAnsiTheme="majorBidi" w:cstheme="majorBidi"/>
          <w:i/>
          <w:iCs/>
          <w:sz w:val="20"/>
          <w:szCs w:val="20"/>
          <w:vertAlign w:val="superscript"/>
        </w:rPr>
        <w:t>c</w:t>
      </w:r>
      <w:r w:rsidRPr="004E0547">
        <w:rPr>
          <w:rFonts w:asciiTheme="majorBidi" w:hAnsiTheme="majorBidi" w:cstheme="majorBidi"/>
          <w:i/>
          <w:iCs/>
          <w:sz w:val="20"/>
          <w:szCs w:val="20"/>
        </w:rPr>
        <w:t xml:space="preserve">Email: </w:t>
      </w:r>
      <w:r w:rsidRPr="00951495">
        <w:rPr>
          <w:rFonts w:asciiTheme="majorBidi" w:hAnsiTheme="majorBidi" w:cstheme="majorBidi"/>
          <w:i/>
          <w:iCs/>
          <w:sz w:val="20"/>
          <w:szCs w:val="20"/>
        </w:rPr>
        <w:t>pdarryvers2728@gmail.com/ pierre.darry.versaillot@fsv.cvut.cz</w:t>
      </w:r>
    </w:p>
    <w:p w:rsidR="00780521" w:rsidRPr="004E0547" w:rsidRDefault="00780521" w:rsidP="00780521">
      <w:pPr>
        <w:pStyle w:val="Els-Affiliation"/>
        <w:spacing w:before="100" w:beforeAutospacing="1" w:after="100" w:afterAutospacing="1" w:line="360" w:lineRule="auto"/>
        <w:jc w:val="left"/>
        <w:rPr>
          <w:rFonts w:asciiTheme="majorBidi" w:hAnsiTheme="majorBidi" w:cstheme="majorBidi"/>
          <w:b/>
          <w:bCs/>
          <w:i w:val="0"/>
          <w:iCs/>
          <w:sz w:val="20"/>
        </w:rPr>
      </w:pPr>
      <w:r w:rsidRPr="004E0547">
        <w:rPr>
          <w:rFonts w:asciiTheme="majorBidi" w:hAnsiTheme="majorBidi" w:cstheme="majorBidi"/>
          <w:b/>
          <w:bCs/>
          <w:i w:val="0"/>
          <w:iCs/>
          <w:sz w:val="20"/>
        </w:rPr>
        <w:t>Abstract</w:t>
      </w:r>
    </w:p>
    <w:p w:rsidR="0001718B" w:rsidRDefault="0001718B" w:rsidP="0001718B">
      <w:pPr>
        <w:pStyle w:val="Els-Abstract-Copyright"/>
        <w:spacing w:before="100" w:beforeAutospacing="1" w:after="100" w:afterAutospacing="1" w:line="360" w:lineRule="auto"/>
        <w:rPr>
          <w:rFonts w:asciiTheme="majorBidi" w:hAnsiTheme="majorBidi" w:cstheme="majorBidi"/>
          <w:bCs/>
          <w:sz w:val="20"/>
        </w:rPr>
      </w:pPr>
      <w:r w:rsidRPr="0001718B">
        <w:rPr>
          <w:rFonts w:asciiTheme="majorBidi" w:hAnsiTheme="majorBidi" w:cstheme="majorBidi"/>
          <w:bCs/>
          <w:sz w:val="20"/>
        </w:rPr>
        <w:t xml:space="preserve">The objective of this research work is to study the effect of CFRF retrofitting on the seismic vulnerability of </w:t>
      </w:r>
      <w:r w:rsidR="00C54550">
        <w:rPr>
          <w:rFonts w:asciiTheme="majorBidi" w:hAnsiTheme="majorBidi" w:cstheme="majorBidi"/>
          <w:bCs/>
          <w:sz w:val="20"/>
        </w:rPr>
        <w:t xml:space="preserve">typical </w:t>
      </w:r>
      <w:r w:rsidRPr="0001718B">
        <w:rPr>
          <w:rFonts w:asciiTheme="majorBidi" w:hAnsiTheme="majorBidi" w:cstheme="majorBidi"/>
          <w:bCs/>
          <w:sz w:val="20"/>
        </w:rPr>
        <w:t>reinfo</w:t>
      </w:r>
      <w:r w:rsidR="00C54550">
        <w:rPr>
          <w:rFonts w:asciiTheme="majorBidi" w:hAnsiTheme="majorBidi" w:cstheme="majorBidi"/>
          <w:bCs/>
          <w:sz w:val="20"/>
        </w:rPr>
        <w:t>rced concrete</w:t>
      </w:r>
      <w:r>
        <w:rPr>
          <w:rFonts w:asciiTheme="majorBidi" w:hAnsiTheme="majorBidi" w:cstheme="majorBidi"/>
          <w:bCs/>
          <w:sz w:val="20"/>
        </w:rPr>
        <w:t xml:space="preserve"> structures</w:t>
      </w:r>
      <w:r w:rsidR="00C54550">
        <w:rPr>
          <w:rFonts w:asciiTheme="majorBidi" w:hAnsiTheme="majorBidi" w:cstheme="majorBidi"/>
          <w:bCs/>
          <w:sz w:val="20"/>
        </w:rPr>
        <w:t xml:space="preserve"> in Pakistan</w:t>
      </w:r>
      <w:r>
        <w:rPr>
          <w:rFonts w:asciiTheme="majorBidi" w:hAnsiTheme="majorBidi" w:cstheme="majorBidi"/>
          <w:bCs/>
          <w:sz w:val="20"/>
        </w:rPr>
        <w:t>.</w:t>
      </w:r>
    </w:p>
    <w:p w:rsidR="0001718B" w:rsidRPr="0001718B" w:rsidRDefault="0001718B" w:rsidP="0001718B">
      <w:pPr>
        <w:pStyle w:val="Els-Abstract-Copyright"/>
        <w:spacing w:before="100" w:beforeAutospacing="1" w:after="100" w:afterAutospacing="1" w:line="360" w:lineRule="auto"/>
        <w:rPr>
          <w:rFonts w:asciiTheme="majorBidi" w:hAnsiTheme="majorBidi" w:cstheme="majorBidi"/>
          <w:bCs/>
          <w:sz w:val="20"/>
        </w:rPr>
      </w:pPr>
      <w:r w:rsidRPr="0001718B">
        <w:rPr>
          <w:rFonts w:asciiTheme="majorBidi" w:hAnsiTheme="majorBidi" w:cstheme="majorBidi"/>
          <w:bCs/>
          <w:sz w:val="20"/>
        </w:rPr>
        <w:t xml:space="preserve">Pakistan is located in high seismicity zone as it lies on seismic fault line which divides the area in such a way that half of it lies in Eurasian plate and </w:t>
      </w:r>
      <w:r w:rsidR="00C54550">
        <w:rPr>
          <w:rFonts w:asciiTheme="majorBidi" w:hAnsiTheme="majorBidi" w:cstheme="majorBidi"/>
          <w:bCs/>
          <w:sz w:val="20"/>
        </w:rPr>
        <w:t>other half lies in Indian plate</w:t>
      </w:r>
      <w:r w:rsidRPr="0001718B">
        <w:rPr>
          <w:rFonts w:asciiTheme="majorBidi" w:hAnsiTheme="majorBidi" w:cstheme="majorBidi"/>
          <w:bCs/>
          <w:sz w:val="20"/>
        </w:rPr>
        <w:t xml:space="preserve"> </w:t>
      </w:r>
      <w:r w:rsidR="00C54550">
        <w:rPr>
          <w:rFonts w:asciiTheme="majorBidi" w:hAnsiTheme="majorBidi" w:cstheme="majorBidi"/>
          <w:bCs/>
          <w:sz w:val="20"/>
        </w:rPr>
        <w:fldChar w:fldCharType="begin" w:fldLock="1"/>
      </w:r>
      <w:r w:rsidR="00132F86">
        <w:rPr>
          <w:rFonts w:asciiTheme="majorBidi" w:hAnsiTheme="majorBidi" w:cstheme="majorBidi"/>
          <w:bCs/>
          <w:sz w:val="20"/>
        </w:rPr>
        <w:instrText>ADDIN CSL_CITATION { "citationItems" : [ { "id" : "ITEM-1", "itemData" : { "author" : [ { "dropping-particle" : "", "family" : "Zaman", "given" : "Saeed", "non-dropping-particle" : "", "parse-names" : false, "suffix" : "" }, { "dropping-particle" : "", "family" : "Ornthammarath", "given" : "Teraphan", "non-dropping-particle" : "", "parse-names" : false, "suffix" : "" }, { "dropping-particle" : "", "family" : "Warnitchai", "given" : "Pennung", "non-dropping-particle" : "", "parse-names" : false, "suffix" : "" } ], "container-title" : "In Proceedings of the 15th World Conference on Earthquake Engineering - WCEE", "id" : "ITEM-1", "issue" : "1995", "issued" : { "date-parts" : [ [ "2012" ] ] }, "page" : "1-10", "title" : "Probabilistic Seismic Hazard Maps for Pakistan", "type" : "article-journal" }, "uris" : [ "http://www.mendeley.com/documents/?uuid=a7c32380-8a44-4bb9-9fed-7ebaec296c70" ] } ], "mendeley" : { "formattedCitation" : "[1]", "plainTextFormattedCitation" : "[1]", "previouslyFormattedCitation" : "[1]" }, "properties" : { "noteIndex" : 0 }, "schema" : "https://github.com/citation-style-language/schema/raw/master/csl-citation.json" }</w:instrText>
      </w:r>
      <w:r w:rsidR="00C54550">
        <w:rPr>
          <w:rFonts w:asciiTheme="majorBidi" w:hAnsiTheme="majorBidi" w:cstheme="majorBidi"/>
          <w:bCs/>
          <w:sz w:val="20"/>
        </w:rPr>
        <w:fldChar w:fldCharType="separate"/>
      </w:r>
      <w:r w:rsidR="00C54550" w:rsidRPr="00C54550">
        <w:rPr>
          <w:rFonts w:asciiTheme="majorBidi" w:hAnsiTheme="majorBidi" w:cstheme="majorBidi"/>
          <w:bCs/>
          <w:noProof/>
          <w:sz w:val="20"/>
        </w:rPr>
        <w:t>[1]</w:t>
      </w:r>
      <w:r w:rsidR="00C54550">
        <w:rPr>
          <w:rFonts w:asciiTheme="majorBidi" w:hAnsiTheme="majorBidi" w:cstheme="majorBidi"/>
          <w:bCs/>
          <w:sz w:val="20"/>
        </w:rPr>
        <w:fldChar w:fldCharType="end"/>
      </w:r>
      <w:r w:rsidR="00C54550">
        <w:rPr>
          <w:rFonts w:asciiTheme="majorBidi" w:hAnsiTheme="majorBidi" w:cstheme="majorBidi"/>
          <w:bCs/>
          <w:sz w:val="20"/>
        </w:rPr>
        <w:t xml:space="preserve">. </w:t>
      </w:r>
      <w:r w:rsidRPr="0001718B">
        <w:rPr>
          <w:rFonts w:asciiTheme="majorBidi" w:hAnsiTheme="majorBidi" w:cstheme="majorBidi"/>
          <w:bCs/>
          <w:sz w:val="20"/>
        </w:rPr>
        <w:t>After the massive earthquake of Kashmir 2005 most of the structures failed because of the high seismic vulnerability</w:t>
      </w:r>
      <w:r w:rsidR="00C54550">
        <w:rPr>
          <w:rFonts w:asciiTheme="majorBidi" w:hAnsiTheme="majorBidi" w:cstheme="majorBidi"/>
          <w:bCs/>
          <w:sz w:val="20"/>
        </w:rPr>
        <w:t xml:space="preserve"> of existing structures</w:t>
      </w:r>
      <w:r w:rsidR="00132F86">
        <w:rPr>
          <w:rFonts w:asciiTheme="majorBidi" w:hAnsiTheme="majorBidi" w:cstheme="majorBidi"/>
          <w:bCs/>
          <w:sz w:val="20"/>
        </w:rPr>
        <w:t xml:space="preserve"> </w:t>
      </w:r>
      <w:r w:rsidR="00132F86">
        <w:rPr>
          <w:rFonts w:asciiTheme="majorBidi" w:hAnsiTheme="majorBidi" w:cstheme="majorBidi"/>
          <w:bCs/>
          <w:sz w:val="20"/>
        </w:rPr>
        <w:fldChar w:fldCharType="begin" w:fldLock="1"/>
      </w:r>
      <w:r w:rsidR="00A14F9B">
        <w:rPr>
          <w:rFonts w:asciiTheme="majorBidi" w:hAnsiTheme="majorBidi" w:cstheme="majorBidi"/>
          <w:bCs/>
          <w:sz w:val="20"/>
        </w:rPr>
        <w:instrText>ADDIN CSL_CITATION { "citationItems" : [ { "id" : "ITEM-1", "itemData" : { "author" : [ { "dropping-particle" : "", "family" : "Durrani", "given" : "A J", "non-dropping-particle" : "", "parse-names" : false, "suffix" : "" }, { "dropping-particle" : "", "family" : "A. S.", "given" : "Elnashai", "non-dropping-particle" : "", "parse-names" : false, "suffix" : "" }, { "dropping-particle" : "", "family" : "Kim", "given" : "S J", "non-dropping-particle" : "", "parse-names" : false, "suffix" : "" } ], "container-title" : "Mid-America Earthquake Center, University of Illinois at Urbana-Champaign, Illinois", "id" : "ITEM-1", "issued" : { "date-parts" : [ [ "2005" ] ] }, "title" : "The Kashmir Earthquake of October 08, 2005: A Quick Look Report", "type" : "article-journal" }, "uris" : [ "http://www.mendeley.com/documents/?uuid=a891d489-04d6-4c52-a21d-5abd4d3742b4" ] } ], "mendeley" : { "formattedCitation" : "[2]", "plainTextFormattedCitation" : "[2]", "previouslyFormattedCitation" : "[2]" }, "properties" : { "noteIndex" : 0 }, "schema" : "https://github.com/citation-style-language/schema/raw/master/csl-citation.json" }</w:instrText>
      </w:r>
      <w:r w:rsidR="00132F86">
        <w:rPr>
          <w:rFonts w:asciiTheme="majorBidi" w:hAnsiTheme="majorBidi" w:cstheme="majorBidi"/>
          <w:bCs/>
          <w:sz w:val="20"/>
        </w:rPr>
        <w:fldChar w:fldCharType="separate"/>
      </w:r>
      <w:r w:rsidR="00132F86" w:rsidRPr="00132F86">
        <w:rPr>
          <w:rFonts w:asciiTheme="majorBidi" w:hAnsiTheme="majorBidi" w:cstheme="majorBidi"/>
          <w:bCs/>
          <w:noProof/>
          <w:sz w:val="20"/>
        </w:rPr>
        <w:t>[2]</w:t>
      </w:r>
      <w:r w:rsidR="00132F86">
        <w:rPr>
          <w:rFonts w:asciiTheme="majorBidi" w:hAnsiTheme="majorBidi" w:cstheme="majorBidi"/>
          <w:bCs/>
          <w:sz w:val="20"/>
        </w:rPr>
        <w:fldChar w:fldCharType="end"/>
      </w:r>
      <w:r w:rsidRPr="0001718B">
        <w:rPr>
          <w:rFonts w:asciiTheme="majorBidi" w:hAnsiTheme="majorBidi" w:cstheme="majorBidi"/>
          <w:bCs/>
          <w:sz w:val="20"/>
        </w:rPr>
        <w:t xml:space="preserve">. After 2005 event, earthquake zones were also changed to a higher hazard level, hence increasing the </w:t>
      </w:r>
      <w:r w:rsidR="00132F86">
        <w:rPr>
          <w:rFonts w:asciiTheme="majorBidi" w:hAnsiTheme="majorBidi" w:cstheme="majorBidi"/>
          <w:bCs/>
          <w:sz w:val="20"/>
        </w:rPr>
        <w:t xml:space="preserve">seismic </w:t>
      </w:r>
      <w:r w:rsidRPr="0001718B">
        <w:rPr>
          <w:rFonts w:asciiTheme="majorBidi" w:hAnsiTheme="majorBidi" w:cstheme="majorBidi"/>
          <w:bCs/>
          <w:sz w:val="20"/>
        </w:rPr>
        <w:t xml:space="preserve">demand </w:t>
      </w:r>
      <w:r w:rsidR="00132F86">
        <w:rPr>
          <w:rFonts w:asciiTheme="majorBidi" w:hAnsiTheme="majorBidi" w:cstheme="majorBidi"/>
          <w:bCs/>
          <w:sz w:val="20"/>
        </w:rPr>
        <w:t>on</w:t>
      </w:r>
      <w:r w:rsidRPr="0001718B">
        <w:rPr>
          <w:rFonts w:asciiTheme="majorBidi" w:hAnsiTheme="majorBidi" w:cstheme="majorBidi"/>
          <w:bCs/>
          <w:sz w:val="20"/>
        </w:rPr>
        <w:t xml:space="preserve"> the existing structures that were construct</w:t>
      </w:r>
      <w:r w:rsidR="00132F86">
        <w:rPr>
          <w:rFonts w:asciiTheme="majorBidi" w:hAnsiTheme="majorBidi" w:cstheme="majorBidi"/>
          <w:bCs/>
          <w:sz w:val="20"/>
        </w:rPr>
        <w:t>ed prior to the earthquake 2005</w:t>
      </w:r>
      <w:r w:rsidR="00A14F9B">
        <w:rPr>
          <w:rFonts w:asciiTheme="majorBidi" w:hAnsiTheme="majorBidi" w:cstheme="majorBidi"/>
          <w:bCs/>
          <w:sz w:val="20"/>
        </w:rPr>
        <w:t xml:space="preserve"> </w:t>
      </w:r>
      <w:r w:rsidR="00A14F9B">
        <w:rPr>
          <w:rFonts w:asciiTheme="majorBidi" w:hAnsiTheme="majorBidi" w:cstheme="majorBidi"/>
          <w:bCs/>
          <w:sz w:val="20"/>
        </w:rPr>
        <w:fldChar w:fldCharType="begin" w:fldLock="1"/>
      </w:r>
      <w:r w:rsidR="00884FA7">
        <w:rPr>
          <w:rFonts w:asciiTheme="majorBidi" w:hAnsiTheme="majorBidi" w:cstheme="majorBidi"/>
          <w:bCs/>
          <w:sz w:val="20"/>
        </w:rPr>
        <w:instrText>ADDIN CSL_CITATION { "citationItems" : [ { "id" : "ITEM-1", "itemData" : { "author" : [ { "dropping-particle" : "", "family" : "Rossetto", "given" : "T", "non-dropping-particle" : "", "parse-names" : false, "suffix" : "" }, { "dropping-particle" : "", "family" : "Peiris", "given" : "N", "non-dropping-particle" : "", "parse-names" : false, "suffix" : "" } ], "id" : "ITEM-1", "issued" : { "date-parts" : [ [ "2008" ] ] }, "title" : "KASHMIR EARTHQUAKE OF OCTOBER 8 , 2005 : FIELD OBSERVATIONS AND STUDY OF CURRENT SEISMIC PROVISIONS FOR BUILDINGS IN the event , the authors participated in the Earthquake Engineering Field Investigation Team ( EEFIT ) field", "type" : "article-journal" }, "uris" : [ "http://www.mendeley.com/documents/?uuid=ff118847-7ebf-47c0-ba73-6da93f0be0e2" ] } ], "mendeley" : { "formattedCitation" : "[3]", "plainTextFormattedCitation" : "[3]", "previouslyFormattedCitation" : "[3]" }, "properties" : { "noteIndex" : 0 }, "schema" : "https://github.com/citation-style-language/schema/raw/master/csl-citation.json" }</w:instrText>
      </w:r>
      <w:r w:rsidR="00A14F9B">
        <w:rPr>
          <w:rFonts w:asciiTheme="majorBidi" w:hAnsiTheme="majorBidi" w:cstheme="majorBidi"/>
          <w:bCs/>
          <w:sz w:val="20"/>
        </w:rPr>
        <w:fldChar w:fldCharType="separate"/>
      </w:r>
      <w:r w:rsidR="00A14F9B" w:rsidRPr="00A14F9B">
        <w:rPr>
          <w:rFonts w:asciiTheme="majorBidi" w:hAnsiTheme="majorBidi" w:cstheme="majorBidi"/>
          <w:bCs/>
          <w:noProof/>
          <w:sz w:val="20"/>
        </w:rPr>
        <w:t>[3]</w:t>
      </w:r>
      <w:r w:rsidR="00A14F9B">
        <w:rPr>
          <w:rFonts w:asciiTheme="majorBidi" w:hAnsiTheme="majorBidi" w:cstheme="majorBidi"/>
          <w:bCs/>
          <w:sz w:val="20"/>
        </w:rPr>
        <w:fldChar w:fldCharType="end"/>
      </w:r>
      <w:r w:rsidR="00A14F9B">
        <w:rPr>
          <w:rFonts w:asciiTheme="majorBidi" w:hAnsiTheme="majorBidi" w:cstheme="majorBidi"/>
          <w:bCs/>
          <w:sz w:val="20"/>
        </w:rPr>
        <w:t>.</w:t>
      </w:r>
    </w:p>
    <w:p w:rsidR="0001718B" w:rsidRDefault="0001718B" w:rsidP="0001718B">
      <w:pPr>
        <w:pStyle w:val="Els-Abstract-Copyright"/>
        <w:spacing w:before="100" w:beforeAutospacing="1" w:after="100" w:afterAutospacing="1" w:line="360" w:lineRule="auto"/>
        <w:rPr>
          <w:rFonts w:asciiTheme="majorBidi" w:hAnsiTheme="majorBidi" w:cstheme="majorBidi"/>
          <w:bCs/>
          <w:sz w:val="20"/>
        </w:rPr>
      </w:pPr>
      <w:r w:rsidRPr="0001718B">
        <w:rPr>
          <w:rFonts w:asciiTheme="majorBidi" w:hAnsiTheme="majorBidi" w:cstheme="majorBidi"/>
          <w:bCs/>
          <w:sz w:val="20"/>
        </w:rPr>
        <w:t>This research accounts for the seismic vulnerability assessment of reinforced concrete frame structures in Pakistan and the effect of retrofitting on these structures.</w:t>
      </w:r>
    </w:p>
    <w:p w:rsidR="0001718B" w:rsidRPr="0001718B" w:rsidRDefault="00CF0418" w:rsidP="0001718B">
      <w:pPr>
        <w:pStyle w:val="Els-Abstract-Copyright"/>
        <w:spacing w:before="100" w:beforeAutospacing="1" w:after="100" w:afterAutospacing="1" w:line="360" w:lineRule="auto"/>
        <w:rPr>
          <w:rFonts w:asciiTheme="majorBidi" w:hAnsiTheme="majorBidi" w:cstheme="majorBidi"/>
          <w:bCs/>
          <w:sz w:val="20"/>
        </w:rPr>
      </w:pPr>
      <w:r>
        <w:rPr>
          <w:rFonts w:asciiTheme="majorBidi" w:hAnsiTheme="majorBidi" w:cstheme="majorBidi"/>
          <w:bCs/>
          <w:sz w:val="20"/>
        </w:rPr>
        <w:t>A</w:t>
      </w:r>
      <w:r w:rsidR="0001718B" w:rsidRPr="0001718B">
        <w:rPr>
          <w:rFonts w:asciiTheme="majorBidi" w:hAnsiTheme="majorBidi" w:cstheme="majorBidi"/>
          <w:bCs/>
          <w:sz w:val="20"/>
        </w:rPr>
        <w:t xml:space="preserve">fter carrying out a detailed survey of Pakistan a hypothetical reinforced concrete frame structure, </w:t>
      </w:r>
      <w:r w:rsidR="00EA2929">
        <w:rPr>
          <w:rFonts w:asciiTheme="majorBidi" w:hAnsiTheme="majorBidi" w:cstheme="majorBidi"/>
          <w:bCs/>
          <w:sz w:val="20"/>
        </w:rPr>
        <w:t xml:space="preserve">typologically </w:t>
      </w:r>
      <w:r w:rsidR="00501801">
        <w:rPr>
          <w:rFonts w:asciiTheme="majorBidi" w:hAnsiTheme="majorBidi" w:cstheme="majorBidi"/>
          <w:bCs/>
          <w:sz w:val="20"/>
        </w:rPr>
        <w:t>similar in</w:t>
      </w:r>
      <w:r w:rsidR="0001718B" w:rsidRPr="0001718B">
        <w:rPr>
          <w:rFonts w:asciiTheme="majorBidi" w:hAnsiTheme="majorBidi" w:cstheme="majorBidi"/>
          <w:bCs/>
          <w:sz w:val="20"/>
        </w:rPr>
        <w:t xml:space="preserve"> </w:t>
      </w:r>
      <w:r w:rsidR="00501801">
        <w:rPr>
          <w:rFonts w:asciiTheme="majorBidi" w:hAnsiTheme="majorBidi" w:cstheme="majorBidi"/>
          <w:bCs/>
          <w:sz w:val="20"/>
        </w:rPr>
        <w:t xml:space="preserve">construction practices in </w:t>
      </w:r>
      <w:r>
        <w:rPr>
          <w:rFonts w:asciiTheme="majorBidi" w:hAnsiTheme="majorBidi" w:cstheme="majorBidi"/>
          <w:bCs/>
          <w:sz w:val="20"/>
        </w:rPr>
        <w:t>Pakistan is</w:t>
      </w:r>
      <w:r w:rsidR="00077534">
        <w:rPr>
          <w:rFonts w:asciiTheme="majorBidi" w:hAnsiTheme="majorBidi" w:cstheme="majorBidi"/>
          <w:bCs/>
          <w:sz w:val="20"/>
        </w:rPr>
        <w:t xml:space="preserve"> designed and</w:t>
      </w:r>
      <w:r w:rsidR="0001718B" w:rsidRPr="0001718B">
        <w:rPr>
          <w:rFonts w:asciiTheme="majorBidi" w:hAnsiTheme="majorBidi" w:cstheme="majorBidi"/>
          <w:bCs/>
          <w:sz w:val="20"/>
        </w:rPr>
        <w:t xml:space="preserve"> </w:t>
      </w:r>
      <w:r w:rsidR="0001718B" w:rsidRPr="0001718B">
        <w:rPr>
          <w:rFonts w:asciiTheme="majorBidi" w:hAnsiTheme="majorBidi" w:cstheme="majorBidi"/>
          <w:bCs/>
          <w:sz w:val="20"/>
        </w:rPr>
        <w:t>modelled in Perform 3D to study the effect of lateral forces on these structures.</w:t>
      </w:r>
      <w:r w:rsidR="00F17F71">
        <w:rPr>
          <w:rFonts w:asciiTheme="majorBidi" w:hAnsiTheme="majorBidi" w:cstheme="majorBidi"/>
          <w:bCs/>
          <w:sz w:val="20"/>
        </w:rPr>
        <w:t xml:space="preserve"> Seismic vulnerability c</w:t>
      </w:r>
      <w:r w:rsidR="0001718B" w:rsidRPr="0001718B">
        <w:rPr>
          <w:rFonts w:asciiTheme="majorBidi" w:hAnsiTheme="majorBidi" w:cstheme="majorBidi"/>
          <w:bCs/>
          <w:sz w:val="20"/>
        </w:rPr>
        <w:t>urve</w:t>
      </w:r>
      <w:r w:rsidR="00077534">
        <w:rPr>
          <w:rFonts w:asciiTheme="majorBidi" w:hAnsiTheme="majorBidi" w:cstheme="majorBidi"/>
          <w:bCs/>
          <w:sz w:val="20"/>
        </w:rPr>
        <w:t>s are</w:t>
      </w:r>
      <w:r w:rsidR="00F17F71">
        <w:rPr>
          <w:rFonts w:asciiTheme="majorBidi" w:hAnsiTheme="majorBidi" w:cstheme="majorBidi"/>
          <w:bCs/>
          <w:sz w:val="20"/>
        </w:rPr>
        <w:t xml:space="preserve"> computed</w:t>
      </w:r>
      <w:r w:rsidR="0001718B" w:rsidRPr="0001718B">
        <w:rPr>
          <w:rFonts w:asciiTheme="majorBidi" w:hAnsiTheme="majorBidi" w:cstheme="majorBidi"/>
          <w:bCs/>
          <w:sz w:val="20"/>
        </w:rPr>
        <w:t xml:space="preserve"> using Capacity Spectrum Method</w:t>
      </w:r>
      <w:r w:rsidR="00F17F71">
        <w:rPr>
          <w:rFonts w:asciiTheme="majorBidi" w:hAnsiTheme="majorBidi" w:cstheme="majorBidi"/>
          <w:bCs/>
          <w:sz w:val="20"/>
        </w:rPr>
        <w:t xml:space="preserve"> and the effect of seismic forces on existing structure is studied</w:t>
      </w:r>
      <w:r w:rsidR="0001718B" w:rsidRPr="0001718B">
        <w:rPr>
          <w:rFonts w:asciiTheme="majorBidi" w:hAnsiTheme="majorBidi" w:cstheme="majorBidi"/>
          <w:bCs/>
          <w:sz w:val="20"/>
        </w:rPr>
        <w:t>. In order to improve the seismic performance the joints of RC frame structure are retrofitted using CFRP which are the critical elements for structural performance. By using the confined properties of concrete through CFRP, an analytical curve is developed again using the same procedure. The</w:t>
      </w:r>
      <w:r>
        <w:rPr>
          <w:rFonts w:asciiTheme="majorBidi" w:hAnsiTheme="majorBidi" w:cstheme="majorBidi"/>
          <w:bCs/>
          <w:sz w:val="20"/>
        </w:rPr>
        <w:t xml:space="preserve">se curves are compared and </w:t>
      </w:r>
      <w:r w:rsidR="0001718B" w:rsidRPr="0001718B">
        <w:rPr>
          <w:rFonts w:asciiTheme="majorBidi" w:hAnsiTheme="majorBidi" w:cstheme="majorBidi"/>
          <w:bCs/>
          <w:sz w:val="20"/>
        </w:rPr>
        <w:t>the effect of retrofitting</w:t>
      </w:r>
      <w:r>
        <w:rPr>
          <w:rFonts w:asciiTheme="majorBidi" w:hAnsiTheme="majorBidi" w:cstheme="majorBidi"/>
          <w:bCs/>
          <w:sz w:val="20"/>
        </w:rPr>
        <w:t xml:space="preserve"> is studied.</w:t>
      </w:r>
    </w:p>
    <w:p w:rsidR="00ED4C93" w:rsidRPr="004E0547" w:rsidRDefault="00780521" w:rsidP="0001718B">
      <w:pPr>
        <w:pStyle w:val="Els-Abstract-Copyrigh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i/>
          <w:iCs/>
          <w:sz w:val="20"/>
        </w:rPr>
        <w:t>Keywords:</w:t>
      </w:r>
      <w:r w:rsidRPr="004E0547">
        <w:rPr>
          <w:rFonts w:asciiTheme="majorBidi" w:hAnsiTheme="majorBidi" w:cstheme="majorBidi"/>
          <w:sz w:val="20"/>
        </w:rPr>
        <w:t xml:space="preserve"> </w:t>
      </w:r>
      <w:r w:rsidR="00ED4C93" w:rsidRPr="00ED4C93">
        <w:rPr>
          <w:rFonts w:asciiTheme="majorBidi" w:hAnsiTheme="majorBidi" w:cstheme="majorBidi"/>
          <w:sz w:val="20"/>
        </w:rPr>
        <w:t xml:space="preserve">Seismic Vulnerability; Hazard; Nonlinear Analysis; Reinforced Concrete Frame </w:t>
      </w:r>
      <w:r w:rsidR="00ED4C93">
        <w:rPr>
          <w:rFonts w:asciiTheme="majorBidi" w:hAnsiTheme="majorBidi" w:cstheme="majorBidi"/>
          <w:sz w:val="20"/>
        </w:rPr>
        <w:t>Structures; Risk; Retrofitting; Response Spectrum</w:t>
      </w:r>
      <w:r w:rsidR="00ED4C93" w:rsidRPr="00ED4C93">
        <w:rPr>
          <w:rFonts w:asciiTheme="majorBidi" w:hAnsiTheme="majorBidi" w:cstheme="majorBidi"/>
          <w:sz w:val="20"/>
        </w:rPr>
        <w:t>; Capa</w:t>
      </w:r>
      <w:r w:rsidR="00ED4C93">
        <w:rPr>
          <w:rFonts w:asciiTheme="majorBidi" w:hAnsiTheme="majorBidi" w:cstheme="majorBidi"/>
          <w:sz w:val="20"/>
        </w:rPr>
        <w:t>city Spectrum.</w:t>
      </w:r>
    </w:p>
    <w:p w:rsidR="00780521" w:rsidRPr="004E0547" w:rsidRDefault="009B5E3B" w:rsidP="00780521">
      <w:pPr>
        <w:pStyle w:val="Els-1storder-head"/>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lastRenderedPageBreak/>
        <w:t>Introduction</w:t>
      </w:r>
    </w:p>
    <w:p w:rsidR="00070F2B" w:rsidRDefault="009B5E3B" w:rsidP="009B5E3B">
      <w:pPr>
        <w:pStyle w:val="Els-Abstract-Copyright"/>
        <w:spacing w:before="100" w:beforeAutospacing="1" w:after="100" w:afterAutospacing="1" w:line="360" w:lineRule="auto"/>
        <w:rPr>
          <w:rFonts w:asciiTheme="majorBidi" w:hAnsiTheme="majorBidi" w:cstheme="majorBidi"/>
          <w:sz w:val="20"/>
        </w:rPr>
      </w:pPr>
      <w:r w:rsidRPr="009B5E3B">
        <w:rPr>
          <w:rFonts w:asciiTheme="majorBidi" w:hAnsiTheme="majorBidi" w:cstheme="majorBidi"/>
          <w:sz w:val="20"/>
        </w:rPr>
        <w:t>Pakistan is located in a region of high hazard but almost all the structures that were constructed prior to the Kashmir earthquake 2005, were designed under the gravity loads only and lateral loads were neglected</w:t>
      </w:r>
      <w:r w:rsidR="00D73E5E">
        <w:rPr>
          <w:rFonts w:asciiTheme="majorBidi" w:hAnsiTheme="majorBidi" w:cstheme="majorBidi"/>
          <w:sz w:val="20"/>
        </w:rPr>
        <w:t xml:space="preserve">. Furthermore code provisions before earthquake 2005 were not </w:t>
      </w:r>
      <w:r w:rsidR="002103CE">
        <w:rPr>
          <w:rFonts w:asciiTheme="majorBidi" w:hAnsiTheme="majorBidi" w:cstheme="majorBidi"/>
          <w:sz w:val="20"/>
        </w:rPr>
        <w:t>satisfactory to provide expected level of life safety</w:t>
      </w:r>
      <w:r w:rsidR="00884FA7">
        <w:rPr>
          <w:rFonts w:asciiTheme="majorBidi" w:hAnsiTheme="majorBidi" w:cstheme="majorBidi"/>
          <w:sz w:val="20"/>
        </w:rPr>
        <w:t xml:space="preserve">. </w:t>
      </w:r>
      <w:r w:rsidR="00C93983">
        <w:rPr>
          <w:rFonts w:asciiTheme="majorBidi" w:hAnsiTheme="majorBidi" w:cstheme="majorBidi"/>
          <w:sz w:val="20"/>
        </w:rPr>
        <w:t>Non-engineering practices in construction industry makes the situation worse</w:t>
      </w:r>
      <w:r w:rsidRPr="009B5E3B">
        <w:rPr>
          <w:rFonts w:asciiTheme="majorBidi" w:hAnsiTheme="majorBidi" w:cstheme="majorBidi"/>
          <w:sz w:val="20"/>
        </w:rPr>
        <w:t>. The design and construction standards are also not properly being followed</w:t>
      </w:r>
      <w:r w:rsidR="00884FA7">
        <w:rPr>
          <w:rFonts w:asciiTheme="majorBidi" w:hAnsiTheme="majorBidi" w:cstheme="majorBidi"/>
          <w:sz w:val="20"/>
        </w:rPr>
        <w:t xml:space="preserve"> </w:t>
      </w:r>
      <w:r w:rsidR="00884FA7">
        <w:rPr>
          <w:rFonts w:asciiTheme="majorBidi" w:hAnsiTheme="majorBidi" w:cstheme="majorBidi"/>
          <w:sz w:val="20"/>
        </w:rPr>
        <w:fldChar w:fldCharType="begin" w:fldLock="1"/>
      </w:r>
      <w:r w:rsidR="00884FA7">
        <w:rPr>
          <w:rFonts w:asciiTheme="majorBidi" w:hAnsiTheme="majorBidi" w:cstheme="majorBidi"/>
          <w:sz w:val="20"/>
        </w:rPr>
        <w:instrText>ADDIN CSL_CITATION { "citationItems" : [ { "id" : "ITEM-1", "itemData" : { "author" : [ { "dropping-particle" : "", "family" : "Rossetto", "given" : "T", "non-dropping-particle" : "", "parse-names" : false, "suffix" : "" }, { "dropping-particle" : "", "family" : "Peiris", "given" : "N", "non-dropping-particle" : "", "parse-names" : false, "suffix" : "" } ], "id" : "ITEM-1", "issued" : { "date-parts" : [ [ "2008" ] ] }, "title" : "KASHMIR EARTHQUAKE OF OCTOBER 8 , 2005 : FIELD OBSERVATIONS AND STUDY OF CURRENT SEISMIC PROVISIONS FOR BUILDINGS IN the event , the authors participated in the Earthquake Engineering Field Investigation Team ( EEFIT ) field", "type" : "article-journal" }, "uris" : [ "http://www.mendeley.com/documents/?uuid=ff118847-7ebf-47c0-ba73-6da93f0be0e2" ] } ], "mendeley" : { "formattedCitation" : "[3]", "plainTextFormattedCitation" : "[3]", "previouslyFormattedCitation" : "[3]" }, "properties" : { "noteIndex" : 0 }, "schema" : "https://github.com/citation-style-language/schema/raw/master/csl-citation.json" }</w:instrText>
      </w:r>
      <w:r w:rsidR="00884FA7">
        <w:rPr>
          <w:rFonts w:asciiTheme="majorBidi" w:hAnsiTheme="majorBidi" w:cstheme="majorBidi"/>
          <w:sz w:val="20"/>
        </w:rPr>
        <w:fldChar w:fldCharType="separate"/>
      </w:r>
      <w:r w:rsidR="00884FA7" w:rsidRPr="00884FA7">
        <w:rPr>
          <w:rFonts w:asciiTheme="majorBidi" w:hAnsiTheme="majorBidi" w:cstheme="majorBidi"/>
          <w:noProof/>
          <w:sz w:val="20"/>
        </w:rPr>
        <w:t>[3]</w:t>
      </w:r>
      <w:r w:rsidR="00884FA7">
        <w:rPr>
          <w:rFonts w:asciiTheme="majorBidi" w:hAnsiTheme="majorBidi" w:cstheme="majorBidi"/>
          <w:sz w:val="20"/>
        </w:rPr>
        <w:fldChar w:fldCharType="end"/>
      </w:r>
      <w:r w:rsidRPr="009B5E3B">
        <w:rPr>
          <w:rFonts w:asciiTheme="majorBidi" w:hAnsiTheme="majorBidi" w:cstheme="majorBidi"/>
          <w:sz w:val="20"/>
        </w:rPr>
        <w:t xml:space="preserve">. </w:t>
      </w:r>
    </w:p>
    <w:p w:rsidR="009B5E3B" w:rsidRPr="009B5E3B" w:rsidRDefault="009B5E3B" w:rsidP="009B5E3B">
      <w:pPr>
        <w:pStyle w:val="Els-Abstract-Copyright"/>
        <w:spacing w:before="100" w:beforeAutospacing="1" w:after="100" w:afterAutospacing="1" w:line="360" w:lineRule="auto"/>
        <w:rPr>
          <w:rFonts w:asciiTheme="majorBidi" w:hAnsiTheme="majorBidi" w:cstheme="majorBidi"/>
          <w:sz w:val="20"/>
        </w:rPr>
      </w:pPr>
      <w:r w:rsidRPr="009B5E3B">
        <w:rPr>
          <w:rFonts w:asciiTheme="majorBidi" w:hAnsiTheme="majorBidi" w:cstheme="majorBidi"/>
          <w:sz w:val="20"/>
        </w:rPr>
        <w:t>Damage due to earthquake is comparatively much larger</w:t>
      </w:r>
      <w:r w:rsidR="00C4319E">
        <w:rPr>
          <w:rFonts w:asciiTheme="majorBidi" w:hAnsiTheme="majorBidi" w:cstheme="majorBidi"/>
          <w:sz w:val="20"/>
        </w:rPr>
        <w:t xml:space="preserve"> in Pakistan</w:t>
      </w:r>
      <w:r w:rsidRPr="009B5E3B">
        <w:rPr>
          <w:rFonts w:asciiTheme="majorBidi" w:hAnsiTheme="majorBidi" w:cstheme="majorBidi"/>
          <w:sz w:val="20"/>
        </w:rPr>
        <w:t xml:space="preserve">. Past earthquakes in Pakistan resulted in great loss of lives and property as well. The 2005 Kashmir earthquake has taken 100,000 lives and 400,153 buildings were destroyed. The total economic loss was approximately $5.2 billion. </w:t>
      </w:r>
      <w:r w:rsidR="00EF1C04">
        <w:rPr>
          <w:rFonts w:asciiTheme="majorBidi" w:hAnsiTheme="majorBidi" w:cstheme="majorBidi"/>
          <w:sz w:val="20"/>
        </w:rPr>
        <w:t xml:space="preserve">Building Code of </w:t>
      </w:r>
      <w:r w:rsidR="003A2165">
        <w:rPr>
          <w:rFonts w:asciiTheme="majorBidi" w:hAnsiTheme="majorBidi" w:cstheme="majorBidi"/>
          <w:sz w:val="20"/>
        </w:rPr>
        <w:t xml:space="preserve">Pakistan </w:t>
      </w:r>
      <w:r w:rsidRPr="009B5E3B">
        <w:rPr>
          <w:rFonts w:asciiTheme="majorBidi" w:hAnsiTheme="majorBidi" w:cstheme="majorBidi"/>
          <w:sz w:val="20"/>
        </w:rPr>
        <w:t xml:space="preserve">provide the seismic provisions on the design of the new buildings but still there is no </w:t>
      </w:r>
      <w:r w:rsidR="00A54076">
        <w:rPr>
          <w:rFonts w:asciiTheme="majorBidi" w:hAnsiTheme="majorBidi" w:cstheme="majorBidi"/>
          <w:sz w:val="20"/>
        </w:rPr>
        <w:t xml:space="preserve">or very till </w:t>
      </w:r>
      <w:r w:rsidRPr="009B5E3B">
        <w:rPr>
          <w:rFonts w:asciiTheme="majorBidi" w:hAnsiTheme="majorBidi" w:cstheme="majorBidi"/>
          <w:sz w:val="20"/>
        </w:rPr>
        <w:t>work done on the assessment of seismic vulnerability of</w:t>
      </w:r>
      <w:r w:rsidR="00AD65C8">
        <w:rPr>
          <w:rFonts w:asciiTheme="majorBidi" w:hAnsiTheme="majorBidi" w:cstheme="majorBidi"/>
          <w:sz w:val="20"/>
        </w:rPr>
        <w:t xml:space="preserve"> existing buildings in Pakistan</w:t>
      </w:r>
      <w:r w:rsidR="00884FA7">
        <w:rPr>
          <w:rFonts w:asciiTheme="majorBidi" w:hAnsiTheme="majorBidi" w:cstheme="majorBidi"/>
          <w:sz w:val="20"/>
        </w:rPr>
        <w:t xml:space="preserve"> </w:t>
      </w:r>
      <w:r w:rsidR="00884FA7">
        <w:rPr>
          <w:rFonts w:asciiTheme="majorBidi" w:hAnsiTheme="majorBidi" w:cstheme="majorBidi"/>
          <w:sz w:val="20"/>
        </w:rPr>
        <w:fldChar w:fldCharType="begin" w:fldLock="1"/>
      </w:r>
      <w:r w:rsidR="00884FA7">
        <w:rPr>
          <w:rFonts w:asciiTheme="majorBidi" w:hAnsiTheme="majorBidi" w:cstheme="majorBidi"/>
          <w:sz w:val="20"/>
        </w:rPr>
        <w:instrText>ADDIN CSL_CITATION { "citationItems" : [ { "id" : "ITEM-1", "itemData" : { "author" : [ { "dropping-particle" : "", "family" : "Haseeb", "given" : "M", "non-dropping-particle" : "", "parse-names" : false, "suffix" : "" }, { "dropping-particle" : "", "family" : "Xinhailu", "given" : "", "non-dropping-particle" : "", "parse-names" : false, "suffix" : "" }, { "dropping-particle" : "", "family" : "Bibi", "given" : "Aneesa", "non-dropping-particle" : "", "parse-names" : false, "suffix" : "" }, { "dropping-particle" : "", "family" : "Khan", "given" : "Jahan Zeb", "non-dropping-particle" : "", "parse-names" : false, "suffix" : "" }, { "dropping-particle" : "", "family" : "Ahmad", "given" : "Iftikhar", "non-dropping-particle" : "", "parse-names" : false, "suffix" : "" }, { "dropping-particle" : "", "family" : "Malik", "given" : "Rizwan", "non-dropping-particle" : "", "parse-names" : false, "suffix" : "" } ], "container-title" : "\u2026 Journal of Business \u2026", "id" : "ITEM-1", "issued" : { "date-parts" : [ [ "2011" ] ] }, "page" : "168-177", "title" : "Construction of earthquake resistant buildings and infrastructure implementing seismic design and building code in northern Pakistan 2005 earthquake affected", "type" : "article-journal" }, "uris" : [ "http://www.mendeley.com/documents/?uuid=a500d698-1261-49b5-87ac-b14af75d091c" ] } ], "mendeley" : { "formattedCitation" : "[4]", "plainTextFormattedCitation" : "[4]", "previouslyFormattedCitation" : "[4]" }, "properties" : { "noteIndex" : 0 }, "schema" : "https://github.com/citation-style-language/schema/raw/master/csl-citation.json" }</w:instrText>
      </w:r>
      <w:r w:rsidR="00884FA7">
        <w:rPr>
          <w:rFonts w:asciiTheme="majorBidi" w:hAnsiTheme="majorBidi" w:cstheme="majorBidi"/>
          <w:sz w:val="20"/>
        </w:rPr>
        <w:fldChar w:fldCharType="separate"/>
      </w:r>
      <w:r w:rsidR="00884FA7" w:rsidRPr="00884FA7">
        <w:rPr>
          <w:rFonts w:asciiTheme="majorBidi" w:hAnsiTheme="majorBidi" w:cstheme="majorBidi"/>
          <w:noProof/>
          <w:sz w:val="20"/>
        </w:rPr>
        <w:t>[4]</w:t>
      </w:r>
      <w:r w:rsidR="00884FA7">
        <w:rPr>
          <w:rFonts w:asciiTheme="majorBidi" w:hAnsiTheme="majorBidi" w:cstheme="majorBidi"/>
          <w:sz w:val="20"/>
        </w:rPr>
        <w:fldChar w:fldCharType="end"/>
      </w:r>
      <w:r w:rsidR="00AD65C8">
        <w:rPr>
          <w:rFonts w:asciiTheme="majorBidi" w:hAnsiTheme="majorBidi" w:cstheme="majorBidi"/>
          <w:sz w:val="20"/>
        </w:rPr>
        <w:t>.</w:t>
      </w:r>
    </w:p>
    <w:p w:rsidR="00780521" w:rsidRDefault="009B5E3B" w:rsidP="009B5E3B">
      <w:pPr>
        <w:pStyle w:val="Els-Abstract-Copyright"/>
        <w:spacing w:before="100" w:beforeAutospacing="1" w:after="100" w:afterAutospacing="1" w:line="360" w:lineRule="auto"/>
        <w:rPr>
          <w:rFonts w:asciiTheme="majorBidi" w:hAnsiTheme="majorBidi" w:cstheme="majorBidi"/>
          <w:sz w:val="20"/>
        </w:rPr>
      </w:pPr>
      <w:r w:rsidRPr="009B5E3B">
        <w:rPr>
          <w:rFonts w:asciiTheme="majorBidi" w:hAnsiTheme="majorBidi" w:cstheme="majorBidi"/>
          <w:sz w:val="20"/>
        </w:rPr>
        <w:t xml:space="preserve">Retrofitting is </w:t>
      </w:r>
      <w:r w:rsidR="006D729E">
        <w:rPr>
          <w:rFonts w:asciiTheme="majorBidi" w:hAnsiTheme="majorBidi" w:cstheme="majorBidi"/>
          <w:sz w:val="20"/>
        </w:rPr>
        <w:t>a</w:t>
      </w:r>
      <w:r w:rsidRPr="009B5E3B">
        <w:rPr>
          <w:rFonts w:asciiTheme="majorBidi" w:hAnsiTheme="majorBidi" w:cstheme="majorBidi"/>
          <w:sz w:val="20"/>
        </w:rPr>
        <w:t xml:space="preserve"> technique </w:t>
      </w:r>
      <w:r w:rsidR="006D729E">
        <w:rPr>
          <w:rFonts w:asciiTheme="majorBidi" w:hAnsiTheme="majorBidi" w:cstheme="majorBidi"/>
          <w:sz w:val="20"/>
        </w:rPr>
        <w:t>to improve</w:t>
      </w:r>
      <w:r w:rsidRPr="009B5E3B">
        <w:rPr>
          <w:rFonts w:asciiTheme="majorBidi" w:hAnsiTheme="majorBidi" w:cstheme="majorBidi"/>
          <w:sz w:val="20"/>
        </w:rPr>
        <w:t xml:space="preserve"> existing structures</w:t>
      </w:r>
      <w:r w:rsidR="00711CDC">
        <w:rPr>
          <w:rFonts w:asciiTheme="majorBidi" w:hAnsiTheme="majorBidi" w:cstheme="majorBidi"/>
          <w:sz w:val="20"/>
        </w:rPr>
        <w:t xml:space="preserve"> to make them more</w:t>
      </w:r>
      <w:r w:rsidRPr="009B5E3B">
        <w:rPr>
          <w:rFonts w:asciiTheme="majorBidi" w:hAnsiTheme="majorBidi" w:cstheme="majorBidi"/>
          <w:sz w:val="20"/>
        </w:rPr>
        <w:t xml:space="preserve"> resistant to </w:t>
      </w:r>
      <w:r w:rsidR="00B23AA0">
        <w:rPr>
          <w:rFonts w:asciiTheme="majorBidi" w:hAnsiTheme="majorBidi" w:cstheme="majorBidi"/>
          <w:sz w:val="20"/>
        </w:rPr>
        <w:t>expected hazard</w:t>
      </w:r>
      <w:r w:rsidRPr="009B5E3B">
        <w:rPr>
          <w:rFonts w:asciiTheme="majorBidi" w:hAnsiTheme="majorBidi" w:cstheme="majorBidi"/>
          <w:sz w:val="20"/>
        </w:rPr>
        <w:t>. Retrofitting can be done by using fiber-reinforced polymers, fiber reinforced concrete and high strength steel, FRP jacketing, Base isolators and Slosh tank etc.</w:t>
      </w:r>
      <w:r w:rsidR="009652D0">
        <w:rPr>
          <w:rFonts w:asciiTheme="majorBidi" w:hAnsiTheme="majorBidi" w:cstheme="majorBidi"/>
          <w:sz w:val="20"/>
        </w:rPr>
        <w:t xml:space="preserve"> For this research work carbon fiber-reinforced polymers used to improve the performance of the beam-column joints, hence improving the overall seismic performance of a structure. </w:t>
      </w:r>
    </w:p>
    <w:p w:rsidR="00635D49" w:rsidRPr="00635D49" w:rsidRDefault="00635D49" w:rsidP="00635D49">
      <w:pPr>
        <w:pStyle w:val="Els-1storder-head"/>
      </w:pPr>
      <w:r w:rsidRPr="00635D49">
        <w:t>Literature Review:</w:t>
      </w:r>
    </w:p>
    <w:p w:rsidR="00635D49" w:rsidRPr="00635D49" w:rsidRDefault="00635D49" w:rsidP="00635D49">
      <w:pPr>
        <w:pStyle w:val="Els-Abstract-Copyright"/>
        <w:spacing w:before="100" w:beforeAutospacing="1" w:after="100" w:afterAutospacing="1" w:line="360" w:lineRule="auto"/>
        <w:rPr>
          <w:rFonts w:asciiTheme="majorBidi" w:hAnsiTheme="majorBidi" w:cstheme="majorBidi"/>
          <w:sz w:val="20"/>
        </w:rPr>
      </w:pPr>
      <w:r w:rsidRPr="00635D49">
        <w:rPr>
          <w:rFonts w:asciiTheme="majorBidi" w:hAnsiTheme="majorBidi" w:cstheme="majorBidi"/>
          <w:sz w:val="20"/>
        </w:rPr>
        <w:t>In moment resisting frames, beam to column joint is assumed to be rigid. In normal design practice for gravity loads, the design check for joints is not critical. However by studying failure of a structure because of earthquakes, joints were found to be the critical elements</w:t>
      </w:r>
      <w:r w:rsidR="00884FA7">
        <w:rPr>
          <w:rFonts w:asciiTheme="majorBidi" w:hAnsiTheme="majorBidi" w:cstheme="majorBidi"/>
          <w:sz w:val="20"/>
        </w:rPr>
        <w:t xml:space="preserve"> </w:t>
      </w:r>
      <w:r w:rsidR="00884FA7">
        <w:rPr>
          <w:rFonts w:asciiTheme="majorBidi" w:hAnsiTheme="majorBidi" w:cstheme="majorBidi"/>
          <w:sz w:val="20"/>
        </w:rPr>
        <w:fldChar w:fldCharType="begin" w:fldLock="1"/>
      </w:r>
      <w:r w:rsidR="00884FA7">
        <w:rPr>
          <w:rFonts w:asciiTheme="majorBidi" w:hAnsiTheme="majorBidi" w:cstheme="majorBidi"/>
          <w:sz w:val="20"/>
        </w:rPr>
        <w:instrText>ADDIN CSL_CITATION { "citationItems" : [ { "id" : "ITEM-1", "itemData" : { "DOI" : "10.12989/sem.2006.23.5.579", "ISBN" : "0098231332", "ISSN" : "12254568", "abstract" : "The behaviour of reinforced concrete moment resisting frame structures in recent earthquakes all over the world has highlighted the consequences of poor performance of beam column joints. Large amount of column joints research carried out to understand the complex mechanisms and safe behaviour of beam has gone into code recommendations. This paper presents critical review of recommendations of well established codes regarding design and detailing aspects of beam column joints. The codes of practice considered are ACI 318M-02, NZS 3101: Part 1:1995 and the Eurocode 8 of EN 1998-1:2003. All three codes aim to satisfy the bond and shear requirements within the joint. It is observed that ACI 318M-02 requires smaller column depth as compared to the other two codes based on the anchorage conditions. NZS 3101:1995 and EN 1998-1:2003 consider the shear stress level to obtain the required stirrup reinforcement whereas ACI 318M-02 provides stirrup reinforcement to retain the axial load capacity of column by confinement. Significant factors influencing the design of beam-column joints are identified and the effect of their variations on design parameters is compared. The variation in the requirements of shear reinforcement is substantial among the three codes.", "author" : [ { "dropping-particle" : "", "family" : "Uma", "given" : "S. R.", "non-dropping-particle" : "", "parse-names" : false, "suffix" : "" }, { "dropping-particle" : "", "family" : "Jain", "given" : "Sudhir K.", "non-dropping-particle" : "", "parse-names" : false, "suffix" : "" } ], "container-title" : "Structural Engineering and Mechanics", "id" : "ITEM-1", "issue" : "5", "issued" : { "date-parts" : [ [ "2006" ] ] }, "page" : "579-597", "title" : "Seismic design of beam-column joints in RC moment resisting frames - Review of codes", "type" : "article-journal", "volume" : "23" }, "uris" : [ "http://www.mendeley.com/documents/?uuid=ff5ddc12-e8e0-4481-a0ea-56d87d76301b" ] } ], "mendeley" : { "formattedCitation" : "[5]", "plainTextFormattedCitation" : "[5]", "previouslyFormattedCitation" : "[5]" }, "properties" : { "noteIndex" : 0 }, "schema" : "https://github.com/citation-style-language/schema/raw/master/csl-citation.json" }</w:instrText>
      </w:r>
      <w:r w:rsidR="00884FA7">
        <w:rPr>
          <w:rFonts w:asciiTheme="majorBidi" w:hAnsiTheme="majorBidi" w:cstheme="majorBidi"/>
          <w:sz w:val="20"/>
        </w:rPr>
        <w:fldChar w:fldCharType="separate"/>
      </w:r>
      <w:r w:rsidR="00884FA7" w:rsidRPr="00884FA7">
        <w:rPr>
          <w:rFonts w:asciiTheme="majorBidi" w:hAnsiTheme="majorBidi" w:cstheme="majorBidi"/>
          <w:noProof/>
          <w:sz w:val="20"/>
        </w:rPr>
        <w:t>[5]</w:t>
      </w:r>
      <w:r w:rsidR="00884FA7">
        <w:rPr>
          <w:rFonts w:asciiTheme="majorBidi" w:hAnsiTheme="majorBidi" w:cstheme="majorBidi"/>
          <w:sz w:val="20"/>
        </w:rPr>
        <w:fldChar w:fldCharType="end"/>
      </w:r>
      <w:r w:rsidRPr="00635D49">
        <w:rPr>
          <w:rFonts w:asciiTheme="majorBidi" w:hAnsiTheme="majorBidi" w:cstheme="majorBidi"/>
          <w:sz w:val="20"/>
        </w:rPr>
        <w:t>.</w:t>
      </w:r>
    </w:p>
    <w:p w:rsidR="00635D49" w:rsidRPr="00635D49" w:rsidRDefault="00635D49" w:rsidP="00635D49">
      <w:pPr>
        <w:pStyle w:val="Els-Abstract-Copyright"/>
        <w:spacing w:before="100" w:beforeAutospacing="1" w:after="100" w:afterAutospacing="1" w:line="360" w:lineRule="auto"/>
        <w:rPr>
          <w:rFonts w:asciiTheme="majorBidi" w:hAnsiTheme="majorBidi" w:cstheme="majorBidi"/>
          <w:sz w:val="20"/>
        </w:rPr>
      </w:pPr>
      <w:r w:rsidRPr="00635D49">
        <w:rPr>
          <w:rFonts w:asciiTheme="majorBidi" w:hAnsiTheme="majorBidi" w:cstheme="majorBidi"/>
          <w:sz w:val="20"/>
        </w:rPr>
        <w:t xml:space="preserve">Reinforced concrete (RC) beam-column connections have been identified </w:t>
      </w:r>
      <w:r w:rsidR="00010015">
        <w:rPr>
          <w:rFonts w:asciiTheme="majorBidi" w:hAnsiTheme="majorBidi" w:cstheme="majorBidi"/>
          <w:sz w:val="20"/>
        </w:rPr>
        <w:t>as potentially one of the weakest</w:t>
      </w:r>
      <w:r w:rsidRPr="00635D49">
        <w:rPr>
          <w:rFonts w:asciiTheme="majorBidi" w:hAnsiTheme="majorBidi" w:cstheme="majorBidi"/>
          <w:sz w:val="20"/>
        </w:rPr>
        <w:t xml:space="preserve"> components when a reinforced concrete moment frame is the main Seismic Force Resisting System. The joints </w:t>
      </w:r>
      <w:r w:rsidR="00010015">
        <w:rPr>
          <w:rFonts w:asciiTheme="majorBidi" w:hAnsiTheme="majorBidi" w:cstheme="majorBidi"/>
          <w:sz w:val="20"/>
        </w:rPr>
        <w:t xml:space="preserve">therefore </w:t>
      </w:r>
      <w:r w:rsidRPr="00635D49">
        <w:rPr>
          <w:rFonts w:asciiTheme="majorBidi" w:hAnsiTheme="majorBidi" w:cstheme="majorBidi"/>
          <w:sz w:val="20"/>
        </w:rPr>
        <w:t>should have adequate strength and stiffness to resist the internal forces induced by the framing members</w:t>
      </w:r>
      <w:r w:rsidR="00884FA7">
        <w:rPr>
          <w:rFonts w:asciiTheme="majorBidi" w:hAnsiTheme="majorBidi" w:cstheme="majorBidi"/>
          <w:sz w:val="20"/>
        </w:rPr>
        <w:t xml:space="preserve"> </w:t>
      </w:r>
      <w:r w:rsidR="00884FA7">
        <w:rPr>
          <w:rFonts w:asciiTheme="majorBidi" w:hAnsiTheme="majorBidi" w:cstheme="majorBidi"/>
          <w:sz w:val="20"/>
        </w:rPr>
        <w:fldChar w:fldCharType="begin" w:fldLock="1"/>
      </w:r>
      <w:r w:rsidR="00F345F5">
        <w:rPr>
          <w:rFonts w:asciiTheme="majorBidi" w:hAnsiTheme="majorBidi" w:cstheme="majorBidi"/>
          <w:sz w:val="20"/>
        </w:rPr>
        <w:instrText>ADDIN CSL_CITATION { "citationItems" : [ { "id" : "ITEM-1", "itemData" : { "DOI" : "10.12989/sem.2006.23.5.579", "ISBN" : "0098231332", "ISSN" : "12254568", "abstract" : "The behaviour of reinforced concrete moment resisting frame structures in recent earthquakes all over the world has highlighted the consequences of poor performance of beam column joints. Large amount of column joints research carried out to understand the complex mechanisms and safe behaviour of beam has gone into code recommendations. This paper presents critical review of recommendations of well established codes regarding design and detailing aspects of beam column joints. The codes of practice considered are ACI 318M-02, NZS 3101: Part 1:1995 and the Eurocode 8 of EN 1998-1:2003. All three codes aim to satisfy the bond and shear requirements within the joint. It is observed that ACI 318M-02 requires smaller column depth as compared to the other two codes based on the anchorage conditions. NZS 3101:1995 and EN 1998-1:2003 consider the shear stress level to obtain the required stirrup reinforcement whereas ACI 318M-02 provides stirrup reinforcement to retain the axial load capacity of column by confinement. Significant factors influencing the design of beam-column joints are identified and the effect of their variations on design parameters is compared. The variation in the requirements of shear reinforcement is substantial among the three codes.", "author" : [ { "dropping-particle" : "", "family" : "Uma", "given" : "S. R.", "non-dropping-particle" : "", "parse-names" : false, "suffix" : "" }, { "dropping-particle" : "", "family" : "Jain", "given" : "Sudhir K.", "non-dropping-particle" : "", "parse-names" : false, "suffix" : "" } ], "container-title" : "Structural Engineering and Mechanics", "id" : "ITEM-1", "issue" : "5", "issued" : { "date-parts" : [ [ "2006" ] ] }, "page" : "579-597", "title" : "Seismic design of beam-column joints in RC moment resisting frames - Review of codes", "type" : "article-journal", "volume" : "23" }, "uris" : [ "http://www.mendeley.com/documents/?uuid=ff5ddc12-e8e0-4481-a0ea-56d87d76301b" ] } ], "mendeley" : { "formattedCitation" : "[5]", "plainTextFormattedCitation" : "[5]", "previouslyFormattedCitation" : "[5]" }, "properties" : { "noteIndex" : 0 }, "schema" : "https://github.com/citation-style-language/schema/raw/master/csl-citation.json" }</w:instrText>
      </w:r>
      <w:r w:rsidR="00884FA7">
        <w:rPr>
          <w:rFonts w:asciiTheme="majorBidi" w:hAnsiTheme="majorBidi" w:cstheme="majorBidi"/>
          <w:sz w:val="20"/>
        </w:rPr>
        <w:fldChar w:fldCharType="separate"/>
      </w:r>
      <w:r w:rsidR="00884FA7" w:rsidRPr="00884FA7">
        <w:rPr>
          <w:rFonts w:asciiTheme="majorBidi" w:hAnsiTheme="majorBidi" w:cstheme="majorBidi"/>
          <w:noProof/>
          <w:sz w:val="20"/>
        </w:rPr>
        <w:t>[5]</w:t>
      </w:r>
      <w:r w:rsidR="00884FA7">
        <w:rPr>
          <w:rFonts w:asciiTheme="majorBidi" w:hAnsiTheme="majorBidi" w:cstheme="majorBidi"/>
          <w:sz w:val="20"/>
        </w:rPr>
        <w:fldChar w:fldCharType="end"/>
      </w:r>
      <w:r w:rsidRPr="00635D49">
        <w:rPr>
          <w:rFonts w:asciiTheme="majorBidi" w:hAnsiTheme="majorBidi" w:cstheme="majorBidi"/>
          <w:sz w:val="20"/>
        </w:rPr>
        <w:t>.</w:t>
      </w:r>
    </w:p>
    <w:p w:rsidR="00635D49" w:rsidRPr="00635D49" w:rsidRDefault="00884FA7" w:rsidP="00635D49">
      <w:pPr>
        <w:pStyle w:val="Els-Abstract-Copyright"/>
        <w:spacing w:before="100" w:beforeAutospacing="1" w:after="100" w:afterAutospacing="1" w:line="360" w:lineRule="auto"/>
        <w:rPr>
          <w:rFonts w:asciiTheme="majorBidi" w:hAnsiTheme="majorBidi" w:cstheme="majorBidi"/>
          <w:sz w:val="20"/>
        </w:rPr>
      </w:pPr>
      <w:r>
        <w:rPr>
          <w:rFonts w:asciiTheme="majorBidi" w:hAnsiTheme="majorBidi" w:cstheme="majorBidi"/>
          <w:sz w:val="20"/>
        </w:rPr>
        <w:t>In National University of Sciences and Technology</w:t>
      </w:r>
      <w:r w:rsidR="00635D49" w:rsidRPr="00635D49">
        <w:rPr>
          <w:rFonts w:asciiTheme="majorBidi" w:hAnsiTheme="majorBidi" w:cstheme="majorBidi"/>
          <w:sz w:val="20"/>
        </w:rPr>
        <w:t xml:space="preserve"> </w:t>
      </w:r>
      <w:r w:rsidR="00F345F5">
        <w:rPr>
          <w:rFonts w:asciiTheme="majorBidi" w:hAnsiTheme="majorBidi" w:cstheme="majorBidi"/>
          <w:sz w:val="20"/>
        </w:rPr>
        <w:fldChar w:fldCharType="begin" w:fldLock="1"/>
      </w:r>
      <w:r w:rsidR="00825C00">
        <w:rPr>
          <w:rFonts w:asciiTheme="majorBidi" w:hAnsiTheme="majorBidi" w:cstheme="majorBidi"/>
          <w:sz w:val="20"/>
        </w:rPr>
        <w:instrText>ADDIN CSL_CITATION { "citationItems" : [ { "id" : "ITEM-1", "itemData" : { "id" : "ITEM-1", "issued" : { "date-parts" : [ [ "0" ] ] }, "title" : "NATIONAL UNIVERSITY OF SCIENCES AND TECHNOLOGY ( NUST )", "type" : "article-journal" }, "uris" : [ "http://www.mendeley.com/documents/?uuid=eb81cc11-f5dd-3a7d-a8c5-cc31523c53e3" ] } ], "mendeley" : { "formattedCitation" : "[6]", "plainTextFormattedCitation" : "[6]", "previouslyFormattedCitation" : "[6]" }, "properties" : { "noteIndex" : 0 }, "schema" : "https://github.com/citation-style-language/schema/raw/master/csl-citation.json" }</w:instrText>
      </w:r>
      <w:r w:rsidR="00F345F5">
        <w:rPr>
          <w:rFonts w:asciiTheme="majorBidi" w:hAnsiTheme="majorBidi" w:cstheme="majorBidi"/>
          <w:sz w:val="20"/>
        </w:rPr>
        <w:fldChar w:fldCharType="separate"/>
      </w:r>
      <w:r w:rsidR="00F345F5" w:rsidRPr="00F345F5">
        <w:rPr>
          <w:rFonts w:asciiTheme="majorBidi" w:hAnsiTheme="majorBidi" w:cstheme="majorBidi"/>
          <w:noProof/>
          <w:sz w:val="20"/>
        </w:rPr>
        <w:t>[6]</w:t>
      </w:r>
      <w:r w:rsidR="00F345F5">
        <w:rPr>
          <w:rFonts w:asciiTheme="majorBidi" w:hAnsiTheme="majorBidi" w:cstheme="majorBidi"/>
          <w:sz w:val="20"/>
        </w:rPr>
        <w:fldChar w:fldCharType="end"/>
      </w:r>
      <w:r w:rsidR="00F345F5">
        <w:rPr>
          <w:rFonts w:asciiTheme="majorBidi" w:hAnsiTheme="majorBidi" w:cstheme="majorBidi"/>
          <w:sz w:val="20"/>
        </w:rPr>
        <w:t xml:space="preserve"> </w:t>
      </w:r>
      <w:r w:rsidR="00635D49" w:rsidRPr="00635D49">
        <w:rPr>
          <w:rFonts w:asciiTheme="majorBidi" w:hAnsiTheme="majorBidi" w:cstheme="majorBidi"/>
          <w:sz w:val="20"/>
        </w:rPr>
        <w:t>the stress strain behavior of CFRP confined specimens</w:t>
      </w:r>
      <w:r>
        <w:rPr>
          <w:rFonts w:asciiTheme="majorBidi" w:hAnsiTheme="majorBidi" w:cstheme="majorBidi"/>
          <w:sz w:val="20"/>
        </w:rPr>
        <w:t xml:space="preserve"> was studied</w:t>
      </w:r>
      <w:r w:rsidR="00635D49" w:rsidRPr="00635D49">
        <w:rPr>
          <w:rFonts w:asciiTheme="majorBidi" w:hAnsiTheme="majorBidi" w:cstheme="majorBidi"/>
          <w:sz w:val="20"/>
        </w:rPr>
        <w:t>. The effect of column shape on confinement effectiveness, bond slip behavior and an improvement in bond strength due to CFRP wrapping was explained. Nine cylindrical specimens were tested under compression, three of which were unconfined and six were confined with single and double layers of CFRP wrap. The existing stress strain models for FRP confined concrete were discussed and their performance was checked with the experiment</w:t>
      </w:r>
      <w:r w:rsidR="00181A1B">
        <w:rPr>
          <w:rFonts w:asciiTheme="majorBidi" w:hAnsiTheme="majorBidi" w:cstheme="majorBidi"/>
          <w:sz w:val="20"/>
        </w:rPr>
        <w:t>al results of this work.</w:t>
      </w:r>
    </w:p>
    <w:p w:rsidR="00AE4A62" w:rsidRPr="00635D49" w:rsidRDefault="00635D49" w:rsidP="00635D49">
      <w:pPr>
        <w:pStyle w:val="Els-Abstract-Copyright"/>
        <w:spacing w:before="100" w:beforeAutospacing="1" w:after="100" w:afterAutospacing="1" w:line="360" w:lineRule="auto"/>
        <w:rPr>
          <w:rFonts w:asciiTheme="majorBidi" w:hAnsiTheme="majorBidi" w:cstheme="majorBidi"/>
          <w:sz w:val="20"/>
        </w:rPr>
      </w:pPr>
      <w:r w:rsidRPr="00635D49">
        <w:rPr>
          <w:rFonts w:asciiTheme="majorBidi" w:hAnsiTheme="majorBidi" w:cstheme="majorBidi"/>
          <w:sz w:val="20"/>
        </w:rPr>
        <w:t>Kyriakides</w:t>
      </w:r>
      <w:r w:rsidR="000645D3">
        <w:rPr>
          <w:rFonts w:asciiTheme="majorBidi" w:hAnsiTheme="majorBidi" w:cstheme="majorBidi"/>
          <w:sz w:val="20"/>
        </w:rPr>
        <w:t xml:space="preserve"> (2007)</w:t>
      </w:r>
      <w:r>
        <w:rPr>
          <w:rFonts w:asciiTheme="majorBidi" w:hAnsiTheme="majorBidi" w:cstheme="majorBidi"/>
          <w:sz w:val="20"/>
        </w:rPr>
        <w:t xml:space="preserve"> </w:t>
      </w:r>
      <w:r w:rsidRPr="00635D49">
        <w:rPr>
          <w:rFonts w:asciiTheme="majorBidi" w:hAnsiTheme="majorBidi" w:cstheme="majorBidi"/>
          <w:sz w:val="20"/>
        </w:rPr>
        <w:t>began his research work with vulnerability curves developed for t</w:t>
      </w:r>
      <w:r>
        <w:rPr>
          <w:rFonts w:asciiTheme="majorBidi" w:hAnsiTheme="majorBidi" w:cstheme="majorBidi"/>
          <w:sz w:val="20"/>
        </w:rPr>
        <w:t xml:space="preserve">he island of Cyprus by </w:t>
      </w:r>
      <w:r w:rsidR="000645D3">
        <w:rPr>
          <w:rFonts w:asciiTheme="majorBidi" w:hAnsiTheme="majorBidi" w:cstheme="majorBidi"/>
          <w:sz w:val="20"/>
        </w:rPr>
        <w:t>Scanbal</w:t>
      </w:r>
      <w:r>
        <w:rPr>
          <w:rFonts w:asciiTheme="majorBidi" w:hAnsiTheme="majorBidi" w:cstheme="majorBidi"/>
          <w:sz w:val="20"/>
        </w:rPr>
        <w:t xml:space="preserve"> </w:t>
      </w:r>
      <w:r w:rsidR="000645D3">
        <w:rPr>
          <w:rFonts w:asciiTheme="majorBidi" w:hAnsiTheme="majorBidi" w:cstheme="majorBidi"/>
          <w:sz w:val="20"/>
        </w:rPr>
        <w:t>(1987)</w:t>
      </w:r>
      <w:r w:rsidR="00825C00">
        <w:rPr>
          <w:rFonts w:asciiTheme="majorBidi" w:hAnsiTheme="majorBidi" w:cstheme="majorBidi"/>
          <w:sz w:val="20"/>
        </w:rPr>
        <w:t xml:space="preserve"> </w:t>
      </w:r>
      <w:r w:rsidR="00825C00">
        <w:rPr>
          <w:rFonts w:asciiTheme="majorBidi" w:hAnsiTheme="majorBidi" w:cstheme="majorBidi"/>
          <w:sz w:val="20"/>
        </w:rPr>
        <w:fldChar w:fldCharType="begin" w:fldLock="1"/>
      </w:r>
      <w:r w:rsidR="008858FE">
        <w:rPr>
          <w:rFonts w:asciiTheme="majorBidi" w:hAnsiTheme="majorBidi" w:cstheme="majorBidi"/>
          <w:sz w:val="20"/>
        </w:rPr>
        <w:instrText>ADDIN CSL_CITATION { "citationItems" : [ { "id" : "ITEM-1", "itemData" : { "author" : [ { "dropping-particle" : "", "family" : "Khubaib", "given" : "Muhammad", "non-dropping-particle" : "", "parse-names" : false, "suffix" : "" }, { "dropping-particle" : "", "family" : "Khan", "given" : "Ilyas", "non-dropping-particle" : "", "parse-names" : false, "suffix" : "" }, { "dropping-particle" : "", "family" : "Raza", "given" : "Saim", "non-dropping-particle" : "", "parse-names" : false, "suffix" : "" }, { "dropping-particle" : "", "family" : "Munir", "given" : "Furqan", "non-dropping-particle" : "", "parse-names" : false, "suffix" : "" } ], "container-title" : "International Journal of Innovation and Applied Studies", "id" : "ITEM-1", "issue" : "4", "issued" : { "date-parts" : [ [ "2014" ] ] }, "page" : "1485-1495", "title" : "Effect of Variation of Number of Bays on the Seismic Vulnerability of Masonry Infilled Steel and Reinforced Concrete ( RC ) frame Structures", "type" : "article-journal", "volume" : "8" }, "uris" : [ "http://www.mendeley.com/documents/?uuid=5263099d-96a0-4293-8a96-001a109fc1a3" ] } ], "mendeley" : { "formattedCitation" : "[7]", "plainTextFormattedCitation" : "[7]", "previouslyFormattedCitation" : "[7]" }, "properties" : { "noteIndex" : 0 }, "schema" : "https://github.com/citation-style-language/schema/raw/master/csl-citation.json" }</w:instrText>
      </w:r>
      <w:r w:rsidR="00825C00">
        <w:rPr>
          <w:rFonts w:asciiTheme="majorBidi" w:hAnsiTheme="majorBidi" w:cstheme="majorBidi"/>
          <w:sz w:val="20"/>
        </w:rPr>
        <w:fldChar w:fldCharType="separate"/>
      </w:r>
      <w:r w:rsidR="00825C00" w:rsidRPr="00825C00">
        <w:rPr>
          <w:rFonts w:asciiTheme="majorBidi" w:hAnsiTheme="majorBidi" w:cstheme="majorBidi"/>
          <w:noProof/>
          <w:sz w:val="20"/>
        </w:rPr>
        <w:t>[7]</w:t>
      </w:r>
      <w:r w:rsidR="00825C00">
        <w:rPr>
          <w:rFonts w:asciiTheme="majorBidi" w:hAnsiTheme="majorBidi" w:cstheme="majorBidi"/>
          <w:sz w:val="20"/>
        </w:rPr>
        <w:fldChar w:fldCharType="end"/>
      </w:r>
      <w:r w:rsidRPr="00635D49">
        <w:rPr>
          <w:rFonts w:asciiTheme="majorBidi" w:hAnsiTheme="majorBidi" w:cstheme="majorBidi"/>
          <w:sz w:val="20"/>
        </w:rPr>
        <w:t xml:space="preserve">. He claimed that these curves are highly unreliable because they were developed on limited available data. Kyriakides got the data regarding PGA from Earthquake Rehabilitation service, after analyzing the data he developed PGA attenuation curves for Cyprus. Damage data of various events along with these </w:t>
      </w:r>
      <w:r w:rsidRPr="00635D49">
        <w:rPr>
          <w:rFonts w:asciiTheme="majorBidi" w:hAnsiTheme="majorBidi" w:cstheme="majorBidi"/>
          <w:sz w:val="20"/>
        </w:rPr>
        <w:lastRenderedPageBreak/>
        <w:t>curves were used to develop vulnerability curves for RCC and Masonry structures. These curves range between 0.11g to 0.17g while the only set of data was available for 0.25g. Therefore analytical procedures were used to investigate the characteristics of buildings at PGA of more than 0.25g. For analytical procedures he began using finite element software Drain 3D to observe building’s behavior.</w:t>
      </w:r>
    </w:p>
    <w:p w:rsidR="00D31750" w:rsidRPr="0039784D" w:rsidRDefault="00D31750" w:rsidP="00D31750">
      <w:pPr>
        <w:pStyle w:val="Els-1storder-head"/>
      </w:pPr>
      <w:r w:rsidRPr="0039784D">
        <w:t>Design of Proposed Building</w:t>
      </w:r>
    </w:p>
    <w:p w:rsidR="00F55577" w:rsidRPr="00D31750" w:rsidRDefault="000158F8" w:rsidP="00D31750">
      <w:pPr>
        <w:pStyle w:val="Els-Abstract-Copyright"/>
        <w:spacing w:before="100" w:beforeAutospacing="1" w:after="100" w:afterAutospacing="1" w:line="360" w:lineRule="auto"/>
        <w:rPr>
          <w:rFonts w:asciiTheme="majorBidi" w:hAnsiTheme="majorBidi" w:cstheme="majorBidi"/>
          <w:sz w:val="20"/>
        </w:rPr>
      </w:pPr>
      <w:r>
        <w:rPr>
          <w:rFonts w:asciiTheme="majorBidi" w:hAnsiTheme="majorBidi" w:cstheme="majorBidi"/>
          <w:sz w:val="20"/>
        </w:rPr>
        <w:t>E</w:t>
      </w:r>
      <w:r>
        <w:rPr>
          <w:rFonts w:asciiTheme="majorBidi" w:hAnsiTheme="majorBidi" w:cstheme="majorBidi"/>
          <w:sz w:val="20"/>
        </w:rPr>
        <w:t xml:space="preserve">xcept few major capital cities </w:t>
      </w:r>
      <w:r>
        <w:rPr>
          <w:rFonts w:asciiTheme="majorBidi" w:hAnsiTheme="majorBidi" w:cstheme="majorBidi"/>
          <w:sz w:val="20"/>
        </w:rPr>
        <w:t>t</w:t>
      </w:r>
      <w:r w:rsidR="00D31750" w:rsidRPr="00D31750">
        <w:rPr>
          <w:rFonts w:asciiTheme="majorBidi" w:hAnsiTheme="majorBidi" w:cstheme="majorBidi"/>
          <w:sz w:val="20"/>
        </w:rPr>
        <w:t>he general practice of designing a 3-4 story building was to design the building under</w:t>
      </w:r>
      <w:r w:rsidR="00316F5E">
        <w:rPr>
          <w:rFonts w:asciiTheme="majorBidi" w:hAnsiTheme="majorBidi" w:cstheme="majorBidi"/>
          <w:sz w:val="20"/>
        </w:rPr>
        <w:t xml:space="preserve"> gravity loads only and there was</w:t>
      </w:r>
      <w:r w:rsidR="00D31750" w:rsidRPr="00D31750">
        <w:rPr>
          <w:rFonts w:asciiTheme="majorBidi" w:hAnsiTheme="majorBidi" w:cstheme="majorBidi"/>
          <w:sz w:val="20"/>
        </w:rPr>
        <w:t xml:space="preserve"> no such practice to cater for the lateral loads</w:t>
      </w:r>
      <w:r w:rsidR="00316F5E">
        <w:rPr>
          <w:rFonts w:asciiTheme="majorBidi" w:hAnsiTheme="majorBidi" w:cstheme="majorBidi"/>
          <w:sz w:val="20"/>
        </w:rPr>
        <w:t xml:space="preserve"> before the adaptation of building code of Pakistan 2005</w:t>
      </w:r>
      <w:r w:rsidR="008858FE">
        <w:rPr>
          <w:rFonts w:asciiTheme="majorBidi" w:hAnsiTheme="majorBidi" w:cstheme="majorBidi"/>
          <w:sz w:val="20"/>
        </w:rPr>
        <w:t xml:space="preserve"> </w:t>
      </w:r>
      <w:r w:rsidR="008858FE">
        <w:rPr>
          <w:rFonts w:asciiTheme="majorBidi" w:hAnsiTheme="majorBidi" w:cstheme="majorBidi"/>
          <w:sz w:val="20"/>
        </w:rPr>
        <w:fldChar w:fldCharType="begin" w:fldLock="1"/>
      </w:r>
      <w:r w:rsidR="008858FE">
        <w:rPr>
          <w:rFonts w:asciiTheme="majorBidi" w:hAnsiTheme="majorBidi" w:cstheme="majorBidi"/>
          <w:sz w:val="20"/>
        </w:rPr>
        <w:instrText>ADDIN CSL_CITATION { "citationItems" : [ { "id" : "ITEM-1", "itemData" : { "author" : [ { "dropping-particle" : "", "family" : "Seismic Provisions", "given" : "", "non-dropping-particle" : "", "parse-names" : false, "suffix" : "" } ], "id" : "ITEM-1", "issued" : { "date-parts" : [ [ "2007" ] ] }, "number-of-pages" : "303", "title" : "Building Code of Pakistan (Seismic Provisions 2007)", "type" : "report" }, "uris" : [ "http://www.mendeley.com/documents/?uuid=f65f318c-5425-420e-8d75-940d9031e123" ] } ], "mendeley" : { "formattedCitation" : "[8]", "plainTextFormattedCitation" : "[8]", "previouslyFormattedCitation" : "[8]" }, "properties" : { "noteIndex" : 0 }, "schema" : "https://github.com/citation-style-language/schema/raw/master/csl-citation.json" }</w:instrText>
      </w:r>
      <w:r w:rsidR="008858FE">
        <w:rPr>
          <w:rFonts w:asciiTheme="majorBidi" w:hAnsiTheme="majorBidi" w:cstheme="majorBidi"/>
          <w:sz w:val="20"/>
        </w:rPr>
        <w:fldChar w:fldCharType="separate"/>
      </w:r>
      <w:r w:rsidR="008858FE" w:rsidRPr="008858FE">
        <w:rPr>
          <w:rFonts w:asciiTheme="majorBidi" w:hAnsiTheme="majorBidi" w:cstheme="majorBidi"/>
          <w:noProof/>
          <w:sz w:val="20"/>
        </w:rPr>
        <w:t>[8]</w:t>
      </w:r>
      <w:r w:rsidR="008858FE">
        <w:rPr>
          <w:rFonts w:asciiTheme="majorBidi" w:hAnsiTheme="majorBidi" w:cstheme="majorBidi"/>
          <w:sz w:val="20"/>
        </w:rPr>
        <w:fldChar w:fldCharType="end"/>
      </w:r>
      <w:r w:rsidR="00D31750" w:rsidRPr="00D31750">
        <w:rPr>
          <w:rFonts w:asciiTheme="majorBidi" w:hAnsiTheme="majorBidi" w:cstheme="majorBidi"/>
          <w:sz w:val="20"/>
        </w:rPr>
        <w:t xml:space="preserve">. Therefore, we also designed the building </w:t>
      </w:r>
      <w:r>
        <w:rPr>
          <w:rFonts w:asciiTheme="majorBidi" w:hAnsiTheme="majorBidi" w:cstheme="majorBidi"/>
          <w:sz w:val="20"/>
        </w:rPr>
        <w:t>of similar configuration only under the</w:t>
      </w:r>
      <w:r w:rsidR="00D31750" w:rsidRPr="00D31750">
        <w:rPr>
          <w:rFonts w:asciiTheme="majorBidi" w:hAnsiTheme="majorBidi" w:cstheme="majorBidi"/>
          <w:sz w:val="20"/>
        </w:rPr>
        <w:t xml:space="preserve"> gravity loads, </w:t>
      </w:r>
      <w:r>
        <w:rPr>
          <w:rFonts w:asciiTheme="majorBidi" w:hAnsiTheme="majorBidi" w:cstheme="majorBidi"/>
          <w:sz w:val="20"/>
        </w:rPr>
        <w:t>in order to make</w:t>
      </w:r>
      <w:r w:rsidR="00D31750" w:rsidRPr="00D31750">
        <w:rPr>
          <w:rFonts w:asciiTheme="majorBidi" w:hAnsiTheme="majorBidi" w:cstheme="majorBidi"/>
          <w:sz w:val="20"/>
        </w:rPr>
        <w:t xml:space="preserve"> </w:t>
      </w:r>
      <w:r>
        <w:rPr>
          <w:rFonts w:asciiTheme="majorBidi" w:hAnsiTheme="majorBidi" w:cstheme="majorBidi"/>
          <w:sz w:val="20"/>
        </w:rPr>
        <w:t>it similar to</w:t>
      </w:r>
      <w:r w:rsidR="00D31750" w:rsidRPr="00D31750">
        <w:rPr>
          <w:rFonts w:asciiTheme="majorBidi" w:hAnsiTheme="majorBidi" w:cstheme="majorBidi"/>
          <w:sz w:val="20"/>
        </w:rPr>
        <w:t xml:space="preserve"> existing buildings. Buildings that are designed under gravity loads only are more prone to damage if </w:t>
      </w:r>
      <w:r w:rsidR="0072013E">
        <w:rPr>
          <w:rFonts w:asciiTheme="majorBidi" w:hAnsiTheme="majorBidi" w:cstheme="majorBidi"/>
          <w:sz w:val="20"/>
        </w:rPr>
        <w:t>there would be any lateral load</w:t>
      </w:r>
      <w:r w:rsidR="00D31750" w:rsidRPr="00D31750">
        <w:rPr>
          <w:rFonts w:asciiTheme="majorBidi" w:hAnsiTheme="majorBidi" w:cstheme="majorBidi"/>
          <w:sz w:val="20"/>
        </w:rPr>
        <w:t>. No strict provision was available before the 2005 Kashmir earthquake but after the event BCP added special provisions to cater the lateral loads for earthquake resistant design criteria.</w:t>
      </w:r>
    </w:p>
    <w:p w:rsidR="00D31750" w:rsidRPr="00D31750" w:rsidRDefault="00F55577" w:rsidP="00D31750">
      <w:pPr>
        <w:pStyle w:val="Els-Abstract-Copyright"/>
        <w:spacing w:before="100" w:beforeAutospacing="1" w:after="100" w:afterAutospacing="1" w:line="360" w:lineRule="auto"/>
        <w:rPr>
          <w:rFonts w:asciiTheme="majorBidi" w:hAnsiTheme="majorBidi" w:cstheme="majorBidi"/>
          <w:sz w:val="20"/>
        </w:rPr>
      </w:pPr>
      <w:r>
        <w:rPr>
          <w:rFonts w:asciiTheme="majorBidi" w:hAnsiTheme="majorBidi" w:cstheme="majorBidi"/>
          <w:sz w:val="20"/>
        </w:rPr>
        <w:t>The purposes is to calculate seismic</w:t>
      </w:r>
      <w:r w:rsidR="00D31750" w:rsidRPr="00D31750">
        <w:rPr>
          <w:rFonts w:asciiTheme="majorBidi" w:hAnsiTheme="majorBidi" w:cstheme="majorBidi"/>
          <w:sz w:val="20"/>
        </w:rPr>
        <w:t xml:space="preserve"> vulnerability</w:t>
      </w:r>
      <w:r>
        <w:rPr>
          <w:rFonts w:asciiTheme="majorBidi" w:hAnsiTheme="majorBidi" w:cstheme="majorBidi"/>
          <w:sz w:val="20"/>
        </w:rPr>
        <w:t xml:space="preserve"> of gravity load designed hypothetical reinforced concrete structure</w:t>
      </w:r>
      <w:r w:rsidR="00D31750" w:rsidRPr="00D31750">
        <w:rPr>
          <w:rFonts w:asciiTheme="majorBidi" w:hAnsiTheme="majorBidi" w:cstheme="majorBidi"/>
          <w:sz w:val="20"/>
        </w:rPr>
        <w:t xml:space="preserve"> to any earthquake event</w:t>
      </w:r>
      <w:r>
        <w:rPr>
          <w:rFonts w:asciiTheme="majorBidi" w:hAnsiTheme="majorBidi" w:cstheme="majorBidi"/>
          <w:sz w:val="20"/>
        </w:rPr>
        <w:t xml:space="preserve"> which would represent all the</w:t>
      </w:r>
      <w:r w:rsidR="00D31750" w:rsidRPr="00D31750">
        <w:rPr>
          <w:rFonts w:asciiTheme="majorBidi" w:hAnsiTheme="majorBidi" w:cstheme="majorBidi"/>
          <w:sz w:val="20"/>
        </w:rPr>
        <w:t xml:space="preserve"> buildings </w:t>
      </w:r>
      <w:r>
        <w:rPr>
          <w:rFonts w:asciiTheme="majorBidi" w:hAnsiTheme="majorBidi" w:cstheme="majorBidi"/>
          <w:sz w:val="20"/>
        </w:rPr>
        <w:t>with similar typology</w:t>
      </w:r>
      <w:r w:rsidR="00A840DF">
        <w:rPr>
          <w:rFonts w:asciiTheme="majorBidi" w:hAnsiTheme="majorBidi" w:cstheme="majorBidi"/>
          <w:sz w:val="20"/>
        </w:rPr>
        <w:t xml:space="preserve"> </w:t>
      </w:r>
      <w:r w:rsidR="00D31750" w:rsidRPr="00D31750">
        <w:rPr>
          <w:rFonts w:asciiTheme="majorBidi" w:hAnsiTheme="majorBidi" w:cstheme="majorBidi"/>
          <w:sz w:val="20"/>
        </w:rPr>
        <w:t>which already exists and were designed for gravity loads only.</w:t>
      </w:r>
    </w:p>
    <w:p w:rsidR="00D31750" w:rsidRPr="00D31750" w:rsidRDefault="00610C58" w:rsidP="0020468F">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drawing>
          <wp:inline distT="0" distB="0" distL="0" distR="0" wp14:anchorId="0DA7F8DD" wp14:editId="0002FCA6">
            <wp:extent cx="2369252"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l="23383" t="26285" r="29053" b="8571"/>
                    <a:stretch>
                      <a:fillRect/>
                    </a:stretch>
                  </pic:blipFill>
                  <pic:spPr bwMode="auto">
                    <a:xfrm>
                      <a:off x="0" y="0"/>
                      <a:ext cx="2369252" cy="1828800"/>
                    </a:xfrm>
                    <a:prstGeom prst="rect">
                      <a:avLst/>
                    </a:prstGeom>
                    <a:noFill/>
                    <a:ln w="9525">
                      <a:noFill/>
                      <a:miter lim="800000"/>
                      <a:headEnd/>
                      <a:tailEnd/>
                    </a:ln>
                  </pic:spPr>
                </pic:pic>
              </a:graphicData>
            </a:graphic>
          </wp:inline>
        </w:drawing>
      </w:r>
    </w:p>
    <w:p w:rsidR="00D31750" w:rsidRDefault="00D31750" w:rsidP="00F55577">
      <w:pPr>
        <w:pStyle w:val="Els-Abstract-Copyright"/>
        <w:spacing w:before="100" w:beforeAutospacing="1" w:after="100" w:afterAutospacing="1" w:line="360" w:lineRule="auto"/>
        <w:jc w:val="center"/>
        <w:rPr>
          <w:rFonts w:asciiTheme="majorBidi" w:hAnsiTheme="majorBidi" w:cstheme="majorBidi"/>
          <w:sz w:val="20"/>
        </w:rPr>
      </w:pPr>
      <w:r w:rsidRPr="0020468F">
        <w:rPr>
          <w:rFonts w:asciiTheme="majorBidi" w:hAnsiTheme="majorBidi" w:cstheme="majorBidi"/>
          <w:b/>
          <w:sz w:val="20"/>
        </w:rPr>
        <w:t>Figure 2:</w:t>
      </w:r>
      <w:r w:rsidR="0020468F">
        <w:rPr>
          <w:rFonts w:asciiTheme="majorBidi" w:hAnsiTheme="majorBidi" w:cstheme="majorBidi"/>
          <w:sz w:val="20"/>
        </w:rPr>
        <w:t xml:space="preserve"> </w:t>
      </w:r>
      <w:r w:rsidRPr="00D31750">
        <w:rPr>
          <w:rFonts w:asciiTheme="majorBidi" w:hAnsiTheme="majorBidi" w:cstheme="majorBidi"/>
          <w:sz w:val="20"/>
        </w:rPr>
        <w:t>RC building model using STAAD.</w:t>
      </w:r>
      <w:r w:rsidR="001038E4">
        <w:rPr>
          <w:rFonts w:asciiTheme="majorBidi" w:hAnsiTheme="majorBidi" w:cstheme="majorBidi"/>
          <w:sz w:val="20"/>
        </w:rPr>
        <w:t xml:space="preserve"> </w:t>
      </w:r>
      <w:r w:rsidRPr="00D31750">
        <w:rPr>
          <w:rFonts w:asciiTheme="majorBidi" w:hAnsiTheme="majorBidi" w:cstheme="majorBidi"/>
          <w:sz w:val="20"/>
        </w:rPr>
        <w:t>Pro 2007</w:t>
      </w:r>
    </w:p>
    <w:p w:rsidR="00D31750" w:rsidRPr="00D31750" w:rsidRDefault="00D31750" w:rsidP="00284B43">
      <w:pPr>
        <w:pStyle w:val="Els-1storder-head"/>
      </w:pPr>
      <w:r w:rsidRPr="00D31750">
        <w:t>Basic Structural Modeling and Non-Linear Analysis</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Analytical model of the designed structure was developed in the Perform 3D to study its nonlinear behavior. After modelling a hypothetical structure similar to the local conditions of Pakistan, analysis was run and hysteresis loop was generated. This hysteresis loop was generat</w:t>
      </w:r>
      <w:r w:rsidR="00E9441E">
        <w:rPr>
          <w:rFonts w:asciiTheme="majorBidi" w:hAnsiTheme="majorBidi" w:cstheme="majorBidi"/>
          <w:sz w:val="20"/>
        </w:rPr>
        <w:t>ed again after CFRP retrofitted</w:t>
      </w:r>
      <w:r w:rsidR="00D1560B">
        <w:rPr>
          <w:rFonts w:asciiTheme="majorBidi" w:hAnsiTheme="majorBidi" w:cstheme="majorBidi"/>
          <w:sz w:val="20"/>
        </w:rPr>
        <w:t xml:space="preserve"> of beam to column connections</w:t>
      </w:r>
      <w:r w:rsidR="00E9441E">
        <w:rPr>
          <w:rFonts w:asciiTheme="majorBidi" w:hAnsiTheme="majorBidi" w:cstheme="majorBidi"/>
          <w:sz w:val="20"/>
        </w:rPr>
        <w:t xml:space="preserve"> modeling</w:t>
      </w:r>
      <w:r w:rsidRPr="00D31750">
        <w:rPr>
          <w:rFonts w:asciiTheme="majorBidi" w:hAnsiTheme="majorBidi" w:cstheme="majorBidi"/>
          <w:sz w:val="20"/>
        </w:rPr>
        <w:t xml:space="preserve"> and results were compared.</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Nonlinear cyclic pushover analysis was run to get the capacity curve which is the plot of the base shear at Y-axis and the displacement at X-axis. For pushover analysis triangular distribution of lateral loads cal</w:t>
      </w:r>
      <w:r w:rsidR="00D23F81">
        <w:rPr>
          <w:rFonts w:asciiTheme="majorBidi" w:hAnsiTheme="majorBidi" w:cstheme="majorBidi"/>
          <w:sz w:val="20"/>
        </w:rPr>
        <w:t>culated from UBC 97 was used</w:t>
      </w:r>
      <w:r w:rsidR="00A547EE">
        <w:rPr>
          <w:rFonts w:asciiTheme="majorBidi" w:hAnsiTheme="majorBidi" w:cstheme="majorBidi"/>
          <w:sz w:val="20"/>
        </w:rPr>
        <w:t xml:space="preserve"> </w:t>
      </w:r>
      <w:r w:rsidR="00A547EE">
        <w:rPr>
          <w:rFonts w:asciiTheme="majorBidi" w:hAnsiTheme="majorBidi" w:cstheme="majorBidi"/>
          <w:sz w:val="20"/>
        </w:rPr>
        <w:fldChar w:fldCharType="begin" w:fldLock="1"/>
      </w:r>
      <w:r w:rsidR="0019105C">
        <w:rPr>
          <w:rFonts w:asciiTheme="majorBidi" w:hAnsiTheme="majorBidi" w:cstheme="majorBidi"/>
          <w:sz w:val="20"/>
        </w:rPr>
        <w:instrText>ADDIN CSL_CITATION { "citationItems" : [ { "id" : "ITEM-1", "itemData" : { "ISBN" : "188459087X", "ISSN" : "08969655", "PMID" : "6458552", "author" : [ { "dropping-particle" : "", "family" : "Uniform Building Code", "given" : "", "non-dropping-particle" : "", "parse-names" : false, "suffix" : "" } ], "container-title" : "American Association of Building Officials, Whittier, CA", "id" : "ITEM-1", "issued" : { "date-parts" : [ [ "1997" ] ] }, "number-of-pages" : "545", "title" : "Uniform building code", "type" : "report", "volume" : "2" }, "uris" : [ "http://www.mendeley.com/documents/?uuid=66a8b6a4-e471-4e38-89f0-66626c2a586c" ] } ], "mendeley" : { "formattedCitation" : "[9]", "plainTextFormattedCitation" : "[9]", "previouslyFormattedCitation" : "[9]" }, "properties" : { "noteIndex" : 0 }, "schema" : "https://github.com/citation-style-language/schema/raw/master/csl-citation.json" }</w:instrText>
      </w:r>
      <w:r w:rsidR="00A547EE">
        <w:rPr>
          <w:rFonts w:asciiTheme="majorBidi" w:hAnsiTheme="majorBidi" w:cstheme="majorBidi"/>
          <w:sz w:val="20"/>
        </w:rPr>
        <w:fldChar w:fldCharType="separate"/>
      </w:r>
      <w:r w:rsidR="00A547EE" w:rsidRPr="00A547EE">
        <w:rPr>
          <w:rFonts w:asciiTheme="majorBidi" w:hAnsiTheme="majorBidi" w:cstheme="majorBidi"/>
          <w:noProof/>
          <w:sz w:val="20"/>
        </w:rPr>
        <w:t>[9]</w:t>
      </w:r>
      <w:r w:rsidR="00A547EE">
        <w:rPr>
          <w:rFonts w:asciiTheme="majorBidi" w:hAnsiTheme="majorBidi" w:cstheme="majorBidi"/>
          <w:sz w:val="20"/>
        </w:rPr>
        <w:fldChar w:fldCharType="end"/>
      </w:r>
      <w:r w:rsidRPr="00D31750">
        <w:rPr>
          <w:rFonts w:asciiTheme="majorBidi" w:hAnsiTheme="majorBidi" w:cstheme="majorBidi"/>
          <w:sz w:val="20"/>
        </w:rPr>
        <w:t>.</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lastRenderedPageBreak/>
        <w:t>A displacement controlled cyclic pushover analysis was run in the perform 3D to generate hysteresis loop. Gravity load case and fifty static pushover load cases were defined in analysis phase. Each static pushover load case has a triangular distribution of loads which comes from UBC 97 or Building Code of Pakistan BCP 2007.</w:t>
      </w:r>
    </w:p>
    <w:p w:rsidR="00D31750" w:rsidRPr="00D31750" w:rsidRDefault="00610C58" w:rsidP="009372F8">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drawing>
          <wp:inline distT="0" distB="0" distL="0" distR="0" wp14:anchorId="2BB42555" wp14:editId="3908F510">
            <wp:extent cx="4572000" cy="22860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31750" w:rsidRPr="00D31750" w:rsidRDefault="00D31750" w:rsidP="009372F8">
      <w:pPr>
        <w:pStyle w:val="Els-Abstract-Copyright"/>
        <w:spacing w:before="100" w:beforeAutospacing="1" w:after="100" w:afterAutospacing="1" w:line="360" w:lineRule="auto"/>
        <w:jc w:val="center"/>
        <w:rPr>
          <w:rFonts w:asciiTheme="majorBidi" w:hAnsiTheme="majorBidi" w:cstheme="majorBidi"/>
          <w:sz w:val="20"/>
        </w:rPr>
      </w:pPr>
      <w:r w:rsidRPr="009372F8">
        <w:rPr>
          <w:rFonts w:asciiTheme="majorBidi" w:hAnsiTheme="majorBidi" w:cstheme="majorBidi"/>
          <w:b/>
          <w:sz w:val="20"/>
        </w:rPr>
        <w:t>Figure 3:</w:t>
      </w:r>
      <w:r w:rsidR="009372F8">
        <w:rPr>
          <w:rFonts w:asciiTheme="majorBidi" w:hAnsiTheme="majorBidi" w:cstheme="majorBidi"/>
          <w:sz w:val="20"/>
        </w:rPr>
        <w:t xml:space="preserve"> </w:t>
      </w:r>
      <w:r w:rsidRPr="00D31750">
        <w:rPr>
          <w:rFonts w:asciiTheme="majorBidi" w:hAnsiTheme="majorBidi" w:cstheme="majorBidi"/>
          <w:sz w:val="20"/>
        </w:rPr>
        <w:t>Hysteresis Loop and Back Bone Curve</w:t>
      </w:r>
    </w:p>
    <w:p w:rsidR="00D31750" w:rsidRPr="00D31750" w:rsidRDefault="00D31750" w:rsidP="00284B43">
      <w:pPr>
        <w:pStyle w:val="Els-1storder-head"/>
      </w:pPr>
      <w:r w:rsidRPr="00D31750">
        <w:t>Seismic Vulnerability Assessment</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Capacity spectr</w:t>
      </w:r>
      <w:r w:rsidR="004F1478">
        <w:rPr>
          <w:rFonts w:asciiTheme="majorBidi" w:hAnsiTheme="majorBidi" w:cstheme="majorBidi"/>
          <w:sz w:val="20"/>
        </w:rPr>
        <w:t>um method presented in FEMA 440</w:t>
      </w:r>
      <w:r w:rsidR="0019105C">
        <w:rPr>
          <w:rFonts w:asciiTheme="majorBidi" w:hAnsiTheme="majorBidi" w:cstheme="majorBidi"/>
          <w:sz w:val="20"/>
        </w:rPr>
        <w:t xml:space="preserve"> </w:t>
      </w:r>
      <w:r w:rsidR="0019105C">
        <w:rPr>
          <w:rFonts w:asciiTheme="majorBidi" w:hAnsiTheme="majorBidi" w:cstheme="majorBidi"/>
          <w:sz w:val="20"/>
        </w:rPr>
        <w:fldChar w:fldCharType="begin" w:fldLock="1"/>
      </w:r>
      <w:r w:rsidR="00980A04">
        <w:rPr>
          <w:rFonts w:asciiTheme="majorBidi" w:hAnsiTheme="majorBidi" w:cstheme="majorBidi"/>
          <w:sz w:val="20"/>
        </w:rPr>
        <w:instrText>ADDIN CSL_CITATION { "citationItems" : [ { "id" : "ITEM-1", "itemData" : { "ISBN" : "Report ATC-55", "abstract" : "This document records in detail an effort to assess current nonlinear static procedures (NSP) for the seismic analysis and evaluation of structures. In addition, the document presents suggestions that were developed to improve these procedures for future application by practicing engineers. The elements of work included several analytical studies to evaluate current procedures and to test potential improvements. An extensive review of existing pertinent technical literature was compiled. A survey of practicing engineers with experience in applying nonlinear static procedures was also conducted. Expert practitioners and researchers in appropriate fields worked together to develop the proposed improvements presented in this document. The context for the work was provided by two existing documents, the FEMA 356 Prestandard and Commentary for the Seismic Rehabilitation of Buildings, and the ATC-40 report, Seismic Evaluation and Retrofit of Concrete Buildings, each of which contain procedures for nonlinear static analysis. These procedures were both evaluated and suggestions for improvement are made for each. Not all of the portions of the two current documents (FEMA 356 and ATC-40) were evaluated. Conclusions regarding the relative accuracy or technical soundness of these documents should not be inferred beyond the specific material and discussions contained in this document.", "author" : [ { "dropping-particle" : "", "family" : "FEMA-440", "given" : "", "non-dropping-particle" : "", "parse-names" : false, "suffix" : "" } ], "container-title" : "FEMA 440, Federal Emergency Management Agency, Washington DC", "id" : "ITEM-1", "issue" : "June", "issued" : { "date-parts" : [ [ "2005" ] ] }, "title" : "Improvement of Nonlinear Static Seismic Analysis Procedures", "type" : "report" }, "uris" : [ "http://www.mendeley.com/documents/?uuid=20d47773-fbf0-400e-917a-1158855a477c" ] } ], "mendeley" : { "formattedCitation" : "[10]", "plainTextFormattedCitation" : "[10]", "previouslyFormattedCitation" : "[10]" }, "properties" : { "noteIndex" : 0 }, "schema" : "https://github.com/citation-style-language/schema/raw/master/csl-citation.json" }</w:instrText>
      </w:r>
      <w:r w:rsidR="0019105C">
        <w:rPr>
          <w:rFonts w:asciiTheme="majorBidi" w:hAnsiTheme="majorBidi" w:cstheme="majorBidi"/>
          <w:sz w:val="20"/>
        </w:rPr>
        <w:fldChar w:fldCharType="separate"/>
      </w:r>
      <w:r w:rsidR="0019105C" w:rsidRPr="0019105C">
        <w:rPr>
          <w:rFonts w:asciiTheme="majorBidi" w:hAnsiTheme="majorBidi" w:cstheme="majorBidi"/>
          <w:noProof/>
          <w:sz w:val="20"/>
        </w:rPr>
        <w:t>[10]</w:t>
      </w:r>
      <w:r w:rsidR="0019105C">
        <w:rPr>
          <w:rFonts w:asciiTheme="majorBidi" w:hAnsiTheme="majorBidi" w:cstheme="majorBidi"/>
          <w:sz w:val="20"/>
        </w:rPr>
        <w:fldChar w:fldCharType="end"/>
      </w:r>
      <w:r w:rsidRPr="00D31750">
        <w:rPr>
          <w:rFonts w:asciiTheme="majorBidi" w:hAnsiTheme="majorBidi" w:cstheme="majorBidi"/>
          <w:sz w:val="20"/>
        </w:rPr>
        <w:t xml:space="preserve"> was used to generate seismic vulnerability curve which shows damage index for a particular hazard level.</w:t>
      </w:r>
    </w:p>
    <w:p w:rsidR="00D31750" w:rsidRPr="00D31750" w:rsidRDefault="00E84A8F" w:rsidP="00D31750">
      <w:pPr>
        <w:pStyle w:val="Els-Abstract-Copyright"/>
        <w:spacing w:before="100" w:beforeAutospacing="1" w:after="100" w:afterAutospacing="1" w:line="360" w:lineRule="auto"/>
        <w:rPr>
          <w:rFonts w:asciiTheme="majorBidi" w:hAnsiTheme="majorBidi" w:cstheme="majorBidi"/>
          <w:sz w:val="20"/>
        </w:rPr>
      </w:pPr>
      <w:r>
        <w:rPr>
          <w:rFonts w:asciiTheme="majorBidi" w:hAnsiTheme="majorBidi" w:cstheme="majorBidi"/>
          <w:sz w:val="20"/>
        </w:rPr>
        <w:t>Back bone curve of a structure was extracted from the hysteresis loop of a structure and was transformed to capacity curve for the development of seismic vulnerability curve.</w:t>
      </w:r>
    </w:p>
    <w:p w:rsidR="00D31750" w:rsidRPr="00D31750" w:rsidRDefault="00610C58" w:rsidP="00A970AF">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drawing>
          <wp:inline distT="0" distB="0" distL="0" distR="0" wp14:anchorId="1D86C759" wp14:editId="569A6225">
            <wp:extent cx="4572000" cy="22860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31750" w:rsidRPr="00D31750" w:rsidRDefault="00D31750" w:rsidP="00A970AF">
      <w:pPr>
        <w:pStyle w:val="Els-Abstract-Copyright"/>
        <w:spacing w:before="100" w:beforeAutospacing="1" w:after="100" w:afterAutospacing="1" w:line="360" w:lineRule="auto"/>
        <w:jc w:val="center"/>
        <w:rPr>
          <w:rFonts w:asciiTheme="majorBidi" w:hAnsiTheme="majorBidi" w:cstheme="majorBidi"/>
          <w:sz w:val="20"/>
        </w:rPr>
      </w:pPr>
      <w:r w:rsidRPr="00A970AF">
        <w:rPr>
          <w:rFonts w:asciiTheme="majorBidi" w:hAnsiTheme="majorBidi" w:cstheme="majorBidi"/>
          <w:b/>
          <w:sz w:val="20"/>
        </w:rPr>
        <w:t>Figure 4:</w:t>
      </w:r>
      <w:r w:rsidR="00A970AF">
        <w:rPr>
          <w:rFonts w:asciiTheme="majorBidi" w:hAnsiTheme="majorBidi" w:cstheme="majorBidi"/>
          <w:sz w:val="20"/>
        </w:rPr>
        <w:t xml:space="preserve"> </w:t>
      </w:r>
      <w:r w:rsidRPr="00D31750">
        <w:rPr>
          <w:rFonts w:asciiTheme="majorBidi" w:hAnsiTheme="majorBidi" w:cstheme="majorBidi"/>
          <w:sz w:val="20"/>
        </w:rPr>
        <w:t>Back Bone Curve</w:t>
      </w:r>
    </w:p>
    <w:p w:rsidR="00D31750" w:rsidRPr="00D31750" w:rsidRDefault="00610C58" w:rsidP="00E41B98">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lastRenderedPageBreak/>
        <w:drawing>
          <wp:inline distT="0" distB="0" distL="0" distR="0" wp14:anchorId="6B709177" wp14:editId="58897DF0">
            <wp:extent cx="4572000" cy="2286000"/>
            <wp:effectExtent l="0" t="0" r="0" b="0"/>
            <wp:docPr id="10"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31750" w:rsidRPr="00D31750" w:rsidRDefault="00D31750" w:rsidP="00E41B98">
      <w:pPr>
        <w:pStyle w:val="Els-Abstract-Copyright"/>
        <w:spacing w:before="100" w:beforeAutospacing="1" w:after="100" w:afterAutospacing="1" w:line="360" w:lineRule="auto"/>
        <w:jc w:val="center"/>
        <w:rPr>
          <w:rFonts w:asciiTheme="majorBidi" w:hAnsiTheme="majorBidi" w:cstheme="majorBidi"/>
          <w:sz w:val="20"/>
        </w:rPr>
      </w:pPr>
      <w:r w:rsidRPr="00E41B98">
        <w:rPr>
          <w:rFonts w:asciiTheme="majorBidi" w:hAnsiTheme="majorBidi" w:cstheme="majorBidi"/>
          <w:b/>
          <w:sz w:val="20"/>
        </w:rPr>
        <w:t>Figure 5:</w:t>
      </w:r>
      <w:r w:rsidRPr="00D31750">
        <w:rPr>
          <w:rFonts w:asciiTheme="majorBidi" w:hAnsiTheme="majorBidi" w:cstheme="majorBidi"/>
          <w:sz w:val="20"/>
        </w:rPr>
        <w:t xml:space="preserve"> Capacity Curve</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Response spectrum which uses the maximum response (acceleration, velocity, displacement) with a particular damping effect and time period, is a function of various parameters like earthquake zone, soil type, PGA’s and the distance of site from the nearest fault line.</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Euro code (EC8)</w:t>
      </w:r>
      <w:r w:rsidR="001653AB">
        <w:rPr>
          <w:rFonts w:asciiTheme="majorBidi" w:hAnsiTheme="majorBidi" w:cstheme="majorBidi"/>
          <w:sz w:val="20"/>
        </w:rPr>
        <w:t xml:space="preserve"> </w:t>
      </w:r>
      <w:r w:rsidR="00980A04">
        <w:rPr>
          <w:rFonts w:asciiTheme="majorBidi" w:hAnsiTheme="majorBidi" w:cstheme="majorBidi"/>
          <w:sz w:val="20"/>
        </w:rPr>
        <w:fldChar w:fldCharType="begin" w:fldLock="1"/>
      </w:r>
      <w:r w:rsidR="00980A04">
        <w:rPr>
          <w:rFonts w:asciiTheme="majorBidi" w:hAnsiTheme="majorBidi" w:cstheme="majorBidi"/>
          <w:sz w:val="20"/>
        </w:rPr>
        <w:instrText>ADDIN CSL_CITATION { "citationItems" : [ { "id" : "ITEM-1", "itemData" : { "author" : [ { "dropping-particle" : "", "family" : "En", "given" : "B S", "non-dropping-particle" : "", "parse-names" : false, "suffix" : "" } ], "id" : "ITEM-1", "issued" : { "date-parts" : [ [ "2014" ] ] }, "title" : "Eurocode 8 : Design of structures for earthquake resistance \u2014", "type" : "report", "volume" : "3" }, "uris" : [ "http://www.mendeley.com/documents/?uuid=a94a7f1d-463f-4971-947d-5f28372de7fe" ] } ], "mendeley" : { "formattedCitation" : "[11]", "plainTextFormattedCitation" : "[11]", "previouslyFormattedCitation" : "[11]" }, "properties" : { "noteIndex" : 0 }, "schema" : "https://github.com/citation-style-language/schema/raw/master/csl-citation.json" }</w:instrText>
      </w:r>
      <w:r w:rsidR="00980A04">
        <w:rPr>
          <w:rFonts w:asciiTheme="majorBidi" w:hAnsiTheme="majorBidi" w:cstheme="majorBidi"/>
          <w:sz w:val="20"/>
        </w:rPr>
        <w:fldChar w:fldCharType="separate"/>
      </w:r>
      <w:r w:rsidR="00980A04" w:rsidRPr="00980A04">
        <w:rPr>
          <w:rFonts w:asciiTheme="majorBidi" w:hAnsiTheme="majorBidi" w:cstheme="majorBidi"/>
          <w:noProof/>
          <w:sz w:val="20"/>
        </w:rPr>
        <w:t>[11]</w:t>
      </w:r>
      <w:r w:rsidR="00980A04">
        <w:rPr>
          <w:rFonts w:asciiTheme="majorBidi" w:hAnsiTheme="majorBidi" w:cstheme="majorBidi"/>
          <w:sz w:val="20"/>
        </w:rPr>
        <w:fldChar w:fldCharType="end"/>
      </w:r>
      <w:r w:rsidR="00980A04">
        <w:rPr>
          <w:rFonts w:asciiTheme="majorBidi" w:hAnsiTheme="majorBidi" w:cstheme="majorBidi"/>
          <w:sz w:val="20"/>
        </w:rPr>
        <w:t xml:space="preserve"> </w:t>
      </w:r>
      <w:r w:rsidR="001653AB">
        <w:rPr>
          <w:rFonts w:asciiTheme="majorBidi" w:hAnsiTheme="majorBidi" w:cstheme="majorBidi"/>
          <w:sz w:val="20"/>
        </w:rPr>
        <w:t>response spectrum was used for the determining the response of a structure</w:t>
      </w:r>
    </w:p>
    <w:p w:rsidR="00D31750" w:rsidRPr="00D31750" w:rsidRDefault="00610C58" w:rsidP="0059224D">
      <w:pPr>
        <w:pStyle w:val="Els-Abstract-Copyright"/>
        <w:spacing w:before="100" w:beforeAutospacing="1" w:after="100" w:afterAutospacing="1" w:line="360" w:lineRule="auto"/>
        <w:jc w:val="center"/>
        <w:rPr>
          <w:rFonts w:asciiTheme="majorBidi" w:hAnsiTheme="majorBidi" w:cstheme="majorBidi"/>
          <w:sz w:val="20"/>
        </w:rPr>
      </w:pPr>
      <w:r w:rsidRPr="00671AD2">
        <w:rPr>
          <w:noProof/>
          <w:sz w:val="24"/>
        </w:rPr>
        <w:drawing>
          <wp:inline distT="0" distB="0" distL="0" distR="0" wp14:anchorId="57752C6E" wp14:editId="453653E6">
            <wp:extent cx="4572000" cy="2286000"/>
            <wp:effectExtent l="0" t="0" r="0" b="0"/>
            <wp:docPr id="1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31750" w:rsidRPr="00D31750" w:rsidRDefault="00D31750" w:rsidP="0059224D">
      <w:pPr>
        <w:pStyle w:val="Els-Abstract-Copyright"/>
        <w:spacing w:before="100" w:beforeAutospacing="1" w:after="100" w:afterAutospacing="1" w:line="360" w:lineRule="auto"/>
        <w:jc w:val="center"/>
        <w:rPr>
          <w:rFonts w:asciiTheme="majorBidi" w:hAnsiTheme="majorBidi" w:cstheme="majorBidi"/>
          <w:sz w:val="20"/>
        </w:rPr>
      </w:pPr>
      <w:r w:rsidRPr="0059224D">
        <w:rPr>
          <w:rFonts w:asciiTheme="majorBidi" w:hAnsiTheme="majorBidi" w:cstheme="majorBidi"/>
          <w:b/>
          <w:sz w:val="20"/>
        </w:rPr>
        <w:t>Figure 6:</w:t>
      </w:r>
      <w:r w:rsidR="0059224D">
        <w:rPr>
          <w:rFonts w:asciiTheme="majorBidi" w:hAnsiTheme="majorBidi" w:cstheme="majorBidi"/>
          <w:sz w:val="20"/>
        </w:rPr>
        <w:t xml:space="preserve"> </w:t>
      </w:r>
      <w:r w:rsidRPr="00D31750">
        <w:rPr>
          <w:rFonts w:asciiTheme="majorBidi" w:hAnsiTheme="majorBidi" w:cstheme="majorBidi"/>
          <w:sz w:val="20"/>
        </w:rPr>
        <w:t>Response Spectrum</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In order to generate performance points the elastic response sp</w:t>
      </w:r>
      <w:r w:rsidR="006D4169">
        <w:rPr>
          <w:rFonts w:asciiTheme="majorBidi" w:hAnsiTheme="majorBidi" w:cstheme="majorBidi"/>
          <w:sz w:val="20"/>
        </w:rPr>
        <w:t>ectrum was converted from (SA-T) to (SA-</w:t>
      </w:r>
      <w:r w:rsidR="00980A04">
        <w:rPr>
          <w:rFonts w:asciiTheme="majorBidi" w:hAnsiTheme="majorBidi" w:cstheme="majorBidi"/>
          <w:sz w:val="20"/>
        </w:rPr>
        <w:t>SD).</w:t>
      </w:r>
    </w:p>
    <w:p w:rsidR="00D31750" w:rsidRPr="00D31750" w:rsidRDefault="00610C58" w:rsidP="00B673B9">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lastRenderedPageBreak/>
        <w:drawing>
          <wp:inline distT="0" distB="0" distL="0" distR="0" wp14:anchorId="28CF5B16" wp14:editId="35E62B17">
            <wp:extent cx="4572000" cy="2286000"/>
            <wp:effectExtent l="0" t="0" r="0" b="0"/>
            <wp:docPr id="12"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1A6006" w:rsidRDefault="00D31750" w:rsidP="001A6006">
      <w:pPr>
        <w:pStyle w:val="Els-Abstract-Copyright"/>
        <w:spacing w:before="100" w:beforeAutospacing="1" w:after="100" w:afterAutospacing="1" w:line="360" w:lineRule="auto"/>
        <w:jc w:val="center"/>
        <w:rPr>
          <w:rFonts w:asciiTheme="majorBidi" w:hAnsiTheme="majorBidi" w:cstheme="majorBidi"/>
          <w:sz w:val="20"/>
        </w:rPr>
      </w:pPr>
      <w:r w:rsidRPr="00B673B9">
        <w:rPr>
          <w:rFonts w:asciiTheme="majorBidi" w:hAnsiTheme="majorBidi" w:cstheme="majorBidi"/>
          <w:b/>
          <w:sz w:val="20"/>
        </w:rPr>
        <w:t>Figure 7:</w:t>
      </w:r>
      <w:r w:rsidR="00B673B9">
        <w:rPr>
          <w:rFonts w:asciiTheme="majorBidi" w:hAnsiTheme="majorBidi" w:cstheme="majorBidi"/>
          <w:sz w:val="20"/>
        </w:rPr>
        <w:t xml:space="preserve"> </w:t>
      </w:r>
      <w:r w:rsidRPr="00D31750">
        <w:rPr>
          <w:rFonts w:asciiTheme="majorBidi" w:hAnsiTheme="majorBidi" w:cstheme="majorBidi"/>
          <w:sz w:val="20"/>
        </w:rPr>
        <w:t>Resp</w:t>
      </w:r>
      <w:r w:rsidR="001A6006">
        <w:rPr>
          <w:rFonts w:asciiTheme="majorBidi" w:hAnsiTheme="majorBidi" w:cstheme="majorBidi"/>
          <w:sz w:val="20"/>
        </w:rPr>
        <w:t>onse Spectrum in (Sa-Sd) format</w:t>
      </w:r>
    </w:p>
    <w:p w:rsidR="00D31750" w:rsidRPr="00D31750" w:rsidRDefault="00CB54C8" w:rsidP="00D31750">
      <w:pPr>
        <w:pStyle w:val="Els-Abstract-Copyright"/>
        <w:spacing w:before="100" w:beforeAutospacing="1" w:after="100" w:afterAutospacing="1" w:line="360" w:lineRule="auto"/>
        <w:rPr>
          <w:rFonts w:asciiTheme="majorBidi" w:hAnsiTheme="majorBidi" w:cstheme="majorBidi"/>
          <w:sz w:val="20"/>
        </w:rPr>
      </w:pPr>
      <w:r>
        <w:rPr>
          <w:rFonts w:asciiTheme="majorBidi" w:hAnsiTheme="majorBidi" w:cstheme="majorBidi"/>
          <w:sz w:val="20"/>
        </w:rPr>
        <w:t>S</w:t>
      </w:r>
      <w:r w:rsidR="00D31750" w:rsidRPr="00D31750">
        <w:rPr>
          <w:rFonts w:asciiTheme="majorBidi" w:hAnsiTheme="majorBidi" w:cstheme="majorBidi"/>
          <w:sz w:val="20"/>
        </w:rPr>
        <w:t>pectral acceleration (Sa) was modified by a fac</w:t>
      </w:r>
      <w:r w:rsidR="001A6006">
        <w:rPr>
          <w:rFonts w:asciiTheme="majorBidi" w:hAnsiTheme="majorBidi" w:cstheme="majorBidi"/>
          <w:sz w:val="20"/>
        </w:rPr>
        <w:t xml:space="preserve">tor ‘M’ and MADRS was generated using FEMA 440 </w:t>
      </w:r>
      <w:r w:rsidR="00980A04">
        <w:rPr>
          <w:rFonts w:asciiTheme="majorBidi" w:hAnsiTheme="majorBidi" w:cstheme="majorBidi"/>
          <w:sz w:val="20"/>
        </w:rPr>
        <w:fldChar w:fldCharType="begin" w:fldLock="1"/>
      </w:r>
      <w:r w:rsidR="00980A04">
        <w:rPr>
          <w:rFonts w:asciiTheme="majorBidi" w:hAnsiTheme="majorBidi" w:cstheme="majorBidi"/>
          <w:sz w:val="20"/>
        </w:rPr>
        <w:instrText>ADDIN CSL_CITATION { "citationItems" : [ { "id" : "ITEM-1", "itemData" : { "ISBN" : "Report ATC-55", "abstract" : "This document records in detail an effort to assess current nonlinear static procedures (NSP) for the seismic analysis and evaluation of structures. In addition, the document presents suggestions that were developed to improve these procedures for future application by practicing engineers. The elements of work included several analytical studies to evaluate current procedures and to test potential improvements. An extensive review of existing pertinent technical literature was compiled. A survey of practicing engineers with experience in applying nonlinear static procedures was also conducted. Expert practitioners and researchers in appropriate fields worked together to develop the proposed improvements presented in this document. The context for the work was provided by two existing documents, the FEMA 356 Prestandard and Commentary for the Seismic Rehabilitation of Buildings, and the ATC-40 report, Seismic Evaluation and Retrofit of Concrete Buildings, each of which contain procedures for nonlinear static analysis. These procedures were both evaluated and suggestions for improvement are made for each. Not all of the portions of the two current documents (FEMA 356 and ATC-40) were evaluated. Conclusions regarding the relative accuracy or technical soundness of these documents should not be inferred beyond the specific material and discussions contained in this document.", "author" : [ { "dropping-particle" : "", "family" : "FEMA-440", "given" : "", "non-dropping-particle" : "", "parse-names" : false, "suffix" : "" } ], "container-title" : "FEMA 440, Federal Emergency Management Agency, Washington DC", "id" : "ITEM-1", "issue" : "June", "issued" : { "date-parts" : [ [ "2005" ] ] }, "title" : "Improvement of Nonlinear Static Seismic Analysis Procedures", "type" : "report" }, "uris" : [ "http://www.mendeley.com/documents/?uuid=20d47773-fbf0-400e-917a-1158855a477c" ] } ], "mendeley" : { "formattedCitation" : "[10]", "plainTextFormattedCitation" : "[10]", "previouslyFormattedCitation" : "[10]" }, "properties" : { "noteIndex" : 0 }, "schema" : "https://github.com/citation-style-language/schema/raw/master/csl-citation.json" }</w:instrText>
      </w:r>
      <w:r w:rsidR="00980A04">
        <w:rPr>
          <w:rFonts w:asciiTheme="majorBidi" w:hAnsiTheme="majorBidi" w:cstheme="majorBidi"/>
          <w:sz w:val="20"/>
        </w:rPr>
        <w:fldChar w:fldCharType="separate"/>
      </w:r>
      <w:r w:rsidR="00980A04" w:rsidRPr="00980A04">
        <w:rPr>
          <w:rFonts w:asciiTheme="majorBidi" w:hAnsiTheme="majorBidi" w:cstheme="majorBidi"/>
          <w:noProof/>
          <w:sz w:val="20"/>
        </w:rPr>
        <w:t>[10]</w:t>
      </w:r>
      <w:r w:rsidR="00980A04">
        <w:rPr>
          <w:rFonts w:asciiTheme="majorBidi" w:hAnsiTheme="majorBidi" w:cstheme="majorBidi"/>
          <w:sz w:val="20"/>
        </w:rPr>
        <w:fldChar w:fldCharType="end"/>
      </w:r>
      <w:r w:rsidR="00980A04">
        <w:rPr>
          <w:rFonts w:asciiTheme="majorBidi" w:hAnsiTheme="majorBidi" w:cstheme="majorBidi"/>
          <w:sz w:val="20"/>
        </w:rPr>
        <w:t xml:space="preserve"> </w:t>
      </w:r>
      <w:r w:rsidR="001A6006">
        <w:rPr>
          <w:rFonts w:asciiTheme="majorBidi" w:hAnsiTheme="majorBidi" w:cstheme="majorBidi"/>
          <w:sz w:val="20"/>
        </w:rPr>
        <w:t>vulnerability assessment approach.</w:t>
      </w:r>
    </w:p>
    <w:p w:rsidR="00D31750" w:rsidRPr="00D31750" w:rsidRDefault="00610C58" w:rsidP="00484AC3">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drawing>
          <wp:inline distT="0" distB="0" distL="0" distR="0" wp14:anchorId="4B2DC2E0" wp14:editId="3599F267">
            <wp:extent cx="4572000" cy="2286000"/>
            <wp:effectExtent l="0" t="0" r="0" b="0"/>
            <wp:docPr id="13"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D31750" w:rsidRPr="00D31750" w:rsidRDefault="00D31750" w:rsidP="00484AC3">
      <w:pPr>
        <w:pStyle w:val="Els-Abstract-Copyright"/>
        <w:spacing w:before="100" w:beforeAutospacing="1" w:after="100" w:afterAutospacing="1" w:line="360" w:lineRule="auto"/>
        <w:jc w:val="center"/>
        <w:rPr>
          <w:rFonts w:asciiTheme="majorBidi" w:hAnsiTheme="majorBidi" w:cstheme="majorBidi"/>
          <w:sz w:val="20"/>
        </w:rPr>
      </w:pPr>
      <w:r w:rsidRPr="00484AC3">
        <w:rPr>
          <w:rFonts w:asciiTheme="majorBidi" w:hAnsiTheme="majorBidi" w:cstheme="majorBidi"/>
          <w:b/>
          <w:sz w:val="20"/>
        </w:rPr>
        <w:t>Figure 8:</w:t>
      </w:r>
      <w:r w:rsidR="00484AC3">
        <w:rPr>
          <w:rFonts w:asciiTheme="majorBidi" w:hAnsiTheme="majorBidi" w:cstheme="majorBidi"/>
          <w:sz w:val="20"/>
        </w:rPr>
        <w:t xml:space="preserve"> </w:t>
      </w:r>
      <w:r w:rsidRPr="00D31750">
        <w:rPr>
          <w:rFonts w:asciiTheme="majorBidi" w:hAnsiTheme="majorBidi" w:cstheme="majorBidi"/>
          <w:sz w:val="20"/>
        </w:rPr>
        <w:t>The MADRS</w:t>
      </w:r>
    </w:p>
    <w:p w:rsid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The capacity curve was idealized according ATC 40</w:t>
      </w:r>
      <w:r w:rsidR="00980A04">
        <w:rPr>
          <w:rFonts w:asciiTheme="majorBidi" w:hAnsiTheme="majorBidi" w:cstheme="majorBidi"/>
          <w:sz w:val="20"/>
        </w:rPr>
        <w:t xml:space="preserve"> </w:t>
      </w:r>
      <w:r w:rsidR="00980A04">
        <w:rPr>
          <w:rFonts w:asciiTheme="majorBidi" w:hAnsiTheme="majorBidi" w:cstheme="majorBidi"/>
          <w:sz w:val="20"/>
        </w:rPr>
        <w:fldChar w:fldCharType="begin" w:fldLock="1"/>
      </w:r>
      <w:r w:rsidR="00980A04">
        <w:rPr>
          <w:rFonts w:asciiTheme="majorBidi" w:hAnsiTheme="majorBidi" w:cstheme="majorBidi"/>
          <w:sz w:val="20"/>
        </w:rPr>
        <w:instrText>ADDIN CSL_CITATION { "citationItems" : [ { "id" : "ITEM-1", "itemData" : { "ISBN" : "Report ATC-55", "abstract" : "This document records in detail an effort to assess current nonlinear static procedures (NSP) for the seismic analysis and evaluation of structures. In addition, the document presents suggestions that were developed to improve these procedures for future application by practicing engineers. The elements of work included several analytical studies to evaluate current procedures and to test potential improvements. An extensive review of existing pertinent technical literature was compiled. A survey of practicing engineers with experience in applying nonlinear static procedures was also conducted. Expert practitioners and researchers in appropriate fields worked together to develop the proposed improvements presented in this document. The context for the work was provided by two existing documents, the FEMA 356 Prestandard and Commentary for the Seismic Rehabilitation of Buildings, and the ATC-40 report, Seismic Evaluation and Retrofit of Concrete Buildings, each of which contain procedures for nonlinear static analysis. These procedures were both evaluated and suggestions for improvement are made for each. Not all of the portions of the two current documents (FEMA 356 and ATC-40) were evaluated. Conclusions regarding the relative accuracy or technical soundness of these documents should not be inferred beyond the specific material and discussions contained in this document.", "author" : [ { "dropping-particle" : "", "family" : "FEMA-440", "given" : "", "non-dropping-particle" : "", "parse-names" : false, "suffix" : "" } ], "container-title" : "FEMA 440, Federal Emergency Management Agency, Washington DC", "id" : "ITEM-1", "issue" : "June", "issued" : { "date-parts" : [ [ "2005" ] ] }, "title" : "Improvement of Nonlinear Static Seismic Analysis Procedures", "type" : "report" }, "uris" : [ "http://www.mendeley.com/documents/?uuid=20d47773-fbf0-400e-917a-1158855a477c" ] } ], "mendeley" : { "formattedCitation" : "[10]", "plainTextFormattedCitation" : "[10]", "previouslyFormattedCitation" : "[10]" }, "properties" : { "noteIndex" : 0 }, "schema" : "https://github.com/citation-style-language/schema/raw/master/csl-citation.json" }</w:instrText>
      </w:r>
      <w:r w:rsidR="00980A04">
        <w:rPr>
          <w:rFonts w:asciiTheme="majorBidi" w:hAnsiTheme="majorBidi" w:cstheme="majorBidi"/>
          <w:sz w:val="20"/>
        </w:rPr>
        <w:fldChar w:fldCharType="separate"/>
      </w:r>
      <w:r w:rsidR="00980A04" w:rsidRPr="00980A04">
        <w:rPr>
          <w:rFonts w:asciiTheme="majorBidi" w:hAnsiTheme="majorBidi" w:cstheme="majorBidi"/>
          <w:noProof/>
          <w:sz w:val="20"/>
        </w:rPr>
        <w:t>[10]</w:t>
      </w:r>
      <w:r w:rsidR="00980A04">
        <w:rPr>
          <w:rFonts w:asciiTheme="majorBidi" w:hAnsiTheme="majorBidi" w:cstheme="majorBidi"/>
          <w:sz w:val="20"/>
        </w:rPr>
        <w:fldChar w:fldCharType="end"/>
      </w:r>
      <w:r w:rsidR="00980A04">
        <w:rPr>
          <w:rFonts w:asciiTheme="majorBidi" w:hAnsiTheme="majorBidi" w:cstheme="majorBidi"/>
          <w:sz w:val="20"/>
        </w:rPr>
        <w:t xml:space="preserve"> .</w:t>
      </w:r>
    </w:p>
    <w:p w:rsidR="00980A04" w:rsidRDefault="00980A04" w:rsidP="00D31750">
      <w:pPr>
        <w:pStyle w:val="Els-Abstract-Copyright"/>
        <w:spacing w:before="100" w:beforeAutospacing="1" w:after="100" w:afterAutospacing="1" w:line="360" w:lineRule="auto"/>
        <w:rPr>
          <w:rFonts w:asciiTheme="majorBidi" w:hAnsiTheme="majorBidi" w:cstheme="majorBidi"/>
          <w:sz w:val="20"/>
        </w:rPr>
      </w:pPr>
    </w:p>
    <w:p w:rsidR="00980A04" w:rsidRDefault="00980A04" w:rsidP="00D31750">
      <w:pPr>
        <w:pStyle w:val="Els-Abstract-Copyright"/>
        <w:spacing w:before="100" w:beforeAutospacing="1" w:after="100" w:afterAutospacing="1" w:line="360" w:lineRule="auto"/>
        <w:rPr>
          <w:rFonts w:asciiTheme="majorBidi" w:hAnsiTheme="majorBidi" w:cstheme="majorBidi"/>
          <w:sz w:val="20"/>
        </w:rPr>
      </w:pPr>
    </w:p>
    <w:p w:rsidR="00980A04" w:rsidRDefault="00980A04" w:rsidP="00D31750">
      <w:pPr>
        <w:pStyle w:val="Els-Abstract-Copyright"/>
        <w:spacing w:before="100" w:beforeAutospacing="1" w:after="100" w:afterAutospacing="1" w:line="360" w:lineRule="auto"/>
        <w:rPr>
          <w:rFonts w:asciiTheme="majorBidi" w:hAnsiTheme="majorBidi" w:cstheme="majorBidi"/>
          <w:sz w:val="20"/>
        </w:rPr>
      </w:pPr>
    </w:p>
    <w:p w:rsidR="00980A04" w:rsidRDefault="00980A04" w:rsidP="00D31750">
      <w:pPr>
        <w:pStyle w:val="Els-Abstract-Copyright"/>
        <w:spacing w:before="100" w:beforeAutospacing="1" w:after="100" w:afterAutospacing="1" w:line="360" w:lineRule="auto"/>
        <w:rPr>
          <w:rFonts w:asciiTheme="majorBidi" w:hAnsiTheme="majorBidi" w:cstheme="majorBidi"/>
          <w:sz w:val="20"/>
        </w:rPr>
      </w:pPr>
    </w:p>
    <w:p w:rsidR="00980A04" w:rsidRPr="00D31750" w:rsidRDefault="00980A04" w:rsidP="00D31750">
      <w:pPr>
        <w:pStyle w:val="Els-Abstract-Copyright"/>
        <w:spacing w:before="100" w:beforeAutospacing="1" w:after="100" w:afterAutospacing="1" w:line="360" w:lineRule="auto"/>
        <w:rPr>
          <w:rFonts w:asciiTheme="majorBidi" w:hAnsiTheme="majorBidi" w:cstheme="majorBidi"/>
          <w:sz w:val="20"/>
        </w:rPr>
      </w:pP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lastRenderedPageBreak/>
        <w:t>Therefore bilinear idealized capacity curve was generated using equal energy principle</w:t>
      </w:r>
      <w:r w:rsidR="00980A04">
        <w:rPr>
          <w:rFonts w:asciiTheme="majorBidi" w:hAnsiTheme="majorBidi" w:cstheme="majorBidi"/>
          <w:sz w:val="20"/>
        </w:rPr>
        <w:t xml:space="preserve"> </w:t>
      </w:r>
      <w:r w:rsidR="00980A04">
        <w:rPr>
          <w:rFonts w:asciiTheme="majorBidi" w:hAnsiTheme="majorBidi" w:cstheme="majorBidi"/>
          <w:sz w:val="20"/>
        </w:rPr>
        <w:fldChar w:fldCharType="begin" w:fldLock="1"/>
      </w:r>
      <w:r w:rsidR="00D23D0A">
        <w:rPr>
          <w:rFonts w:asciiTheme="majorBidi" w:hAnsiTheme="majorBidi" w:cstheme="majorBidi"/>
          <w:sz w:val="20"/>
        </w:rPr>
        <w:instrText>ADDIN CSL_CITATION { "citationItems" : [ { "id" : "ITEM-1", "itemData" : { "author" : [ { "dropping-particle" : "", "family" : "Belarbi", "given" : "Abdeldjelil", "non-dropping-particle" : "", "parse-names" : false, "suffix" : "" }, { "dropping-particle" : "", "family" : "Greene", "given" : "Gary", "non-dropping-particle" : "", "parse-names" : false, "suffix" : "" } ], "id" : "ITEM-1", "issue" : "998", "issued" : { "date-parts" : [ [ "2004" ] ] }, "title" : "13 th World Conference on Earthquake Engineering", "type" : "article-journal" }, "uris" : [ "http://www.mendeley.com/documents/?uuid=91b8a4d9-cc72-46b2-9674-96f829768f02" ] } ], "mendeley" : { "formattedCitation" : "[12]", "plainTextFormattedCitation" : "[12]", "previouslyFormattedCitation" : "[12]" }, "properties" : { "noteIndex" : 0 }, "schema" : "https://github.com/citation-style-language/schema/raw/master/csl-citation.json" }</w:instrText>
      </w:r>
      <w:r w:rsidR="00980A04">
        <w:rPr>
          <w:rFonts w:asciiTheme="majorBidi" w:hAnsiTheme="majorBidi" w:cstheme="majorBidi"/>
          <w:sz w:val="20"/>
        </w:rPr>
        <w:fldChar w:fldCharType="separate"/>
      </w:r>
      <w:r w:rsidR="00980A04" w:rsidRPr="00980A04">
        <w:rPr>
          <w:rFonts w:asciiTheme="majorBidi" w:hAnsiTheme="majorBidi" w:cstheme="majorBidi"/>
          <w:noProof/>
          <w:sz w:val="20"/>
        </w:rPr>
        <w:t>[12]</w:t>
      </w:r>
      <w:r w:rsidR="00980A04">
        <w:rPr>
          <w:rFonts w:asciiTheme="majorBidi" w:hAnsiTheme="majorBidi" w:cstheme="majorBidi"/>
          <w:sz w:val="20"/>
        </w:rPr>
        <w:fldChar w:fldCharType="end"/>
      </w:r>
      <w:r w:rsidRPr="00D31750">
        <w:rPr>
          <w:rFonts w:asciiTheme="majorBidi" w:hAnsiTheme="majorBidi" w:cstheme="majorBidi"/>
          <w:sz w:val="20"/>
        </w:rPr>
        <w:t>.</w:t>
      </w:r>
    </w:p>
    <w:p w:rsidR="00D31750" w:rsidRPr="00D31750" w:rsidRDefault="00610C58" w:rsidP="00CE310E">
      <w:pPr>
        <w:pStyle w:val="Els-Abstract-Copyright"/>
        <w:spacing w:before="100" w:beforeAutospacing="1" w:after="100" w:afterAutospacing="1" w:line="360" w:lineRule="auto"/>
        <w:jc w:val="center"/>
        <w:rPr>
          <w:rFonts w:asciiTheme="majorBidi" w:hAnsiTheme="majorBidi" w:cstheme="majorBidi"/>
          <w:sz w:val="20"/>
        </w:rPr>
      </w:pPr>
      <w:r w:rsidRPr="00671AD2">
        <w:rPr>
          <w:rFonts w:eastAsiaTheme="minorEastAsia"/>
          <w:noProof/>
        </w:rPr>
        <w:drawing>
          <wp:inline distT="0" distB="0" distL="0" distR="0" wp14:anchorId="4C7FFE08" wp14:editId="65414AA7">
            <wp:extent cx="4572000" cy="2702650"/>
            <wp:effectExtent l="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2000" cy="2702650"/>
                    </a:xfrm>
                    <a:prstGeom prst="rect">
                      <a:avLst/>
                    </a:prstGeom>
                    <a:noFill/>
                    <a:ln>
                      <a:noFill/>
                    </a:ln>
                  </pic:spPr>
                </pic:pic>
              </a:graphicData>
            </a:graphic>
          </wp:inline>
        </w:drawing>
      </w:r>
    </w:p>
    <w:p w:rsidR="00D31750" w:rsidRPr="00D31750" w:rsidRDefault="00D31750" w:rsidP="00CE310E">
      <w:pPr>
        <w:pStyle w:val="Els-Abstract-Copyright"/>
        <w:spacing w:before="100" w:beforeAutospacing="1" w:after="100" w:afterAutospacing="1" w:line="360" w:lineRule="auto"/>
        <w:jc w:val="center"/>
        <w:rPr>
          <w:rFonts w:asciiTheme="majorBidi" w:hAnsiTheme="majorBidi" w:cstheme="majorBidi"/>
          <w:sz w:val="20"/>
        </w:rPr>
      </w:pPr>
      <w:r w:rsidRPr="00CE310E">
        <w:rPr>
          <w:rFonts w:asciiTheme="majorBidi" w:hAnsiTheme="majorBidi" w:cstheme="majorBidi"/>
          <w:b/>
          <w:sz w:val="20"/>
        </w:rPr>
        <w:t>Figure 9:</w:t>
      </w:r>
      <w:r w:rsidR="00CE310E">
        <w:rPr>
          <w:rFonts w:asciiTheme="majorBidi" w:hAnsiTheme="majorBidi" w:cstheme="majorBidi"/>
          <w:sz w:val="20"/>
        </w:rPr>
        <w:t xml:space="preserve"> </w:t>
      </w:r>
      <w:r w:rsidRPr="00D31750">
        <w:rPr>
          <w:rFonts w:asciiTheme="majorBidi" w:hAnsiTheme="majorBidi" w:cstheme="majorBidi"/>
          <w:sz w:val="20"/>
        </w:rPr>
        <w:t>Idealization of Capacity Curve</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The above figure shows the Elastic Spectrum approximation for the assumed performance point. The blue curve represents the capacity curve and red curve is the bi-linear elastic perfectly plastic curve. Red area is the positive area while the green area is the negative area. Both are so balanced that the net would be zero.</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As a result of idealization of curve, for every assumed performance point a corresponding yield point is obtained on the curve and hence ductility is calculated by dividing the spectral displacement of performance point to the spectral displacement of the yield point</w:t>
      </w:r>
    </w:p>
    <w:p w:rsidR="00D31750" w:rsidRPr="00D31750" w:rsidRDefault="00610C58" w:rsidP="008651E3">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drawing>
          <wp:inline distT="0" distB="0" distL="0" distR="0" wp14:anchorId="1C543B6F" wp14:editId="6678D9C8">
            <wp:extent cx="4572000" cy="2286000"/>
            <wp:effectExtent l="0" t="0" r="0" b="0"/>
            <wp:docPr id="18"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D31750" w:rsidRPr="00D31750" w:rsidRDefault="00D31750" w:rsidP="008651E3">
      <w:pPr>
        <w:pStyle w:val="Els-Abstract-Copyright"/>
        <w:spacing w:before="100" w:beforeAutospacing="1" w:after="100" w:afterAutospacing="1" w:line="360" w:lineRule="auto"/>
        <w:jc w:val="center"/>
        <w:rPr>
          <w:rFonts w:asciiTheme="majorBidi" w:hAnsiTheme="majorBidi" w:cstheme="majorBidi"/>
          <w:sz w:val="20"/>
        </w:rPr>
      </w:pPr>
      <w:r w:rsidRPr="008651E3">
        <w:rPr>
          <w:rFonts w:asciiTheme="majorBidi" w:hAnsiTheme="majorBidi" w:cstheme="majorBidi"/>
          <w:b/>
          <w:sz w:val="20"/>
        </w:rPr>
        <w:t>Figure 10:</w:t>
      </w:r>
      <w:r w:rsidR="008651E3">
        <w:rPr>
          <w:rFonts w:asciiTheme="majorBidi" w:hAnsiTheme="majorBidi" w:cstheme="majorBidi"/>
          <w:sz w:val="20"/>
        </w:rPr>
        <w:t xml:space="preserve"> </w:t>
      </w:r>
      <w:r w:rsidRPr="00D31750">
        <w:rPr>
          <w:rFonts w:asciiTheme="majorBidi" w:hAnsiTheme="majorBidi" w:cstheme="majorBidi"/>
          <w:sz w:val="20"/>
        </w:rPr>
        <w:t>Ductility of Assumed Performance Point</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 xml:space="preserve">For every assumed performance point, there would be a damage index against the hazard level. </w:t>
      </w:r>
    </w:p>
    <w:p w:rsidR="00D31750" w:rsidRPr="00D31750" w:rsidRDefault="00610C58" w:rsidP="00FB2044">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lastRenderedPageBreak/>
        <w:drawing>
          <wp:inline distT="0" distB="0" distL="0" distR="0" wp14:anchorId="751B271B" wp14:editId="2DB83823">
            <wp:extent cx="4572000" cy="2286000"/>
            <wp:effectExtent l="0" t="0" r="0" b="0"/>
            <wp:docPr id="1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D31750" w:rsidRPr="00D31750" w:rsidRDefault="00D31750" w:rsidP="00FB2044">
      <w:pPr>
        <w:pStyle w:val="Els-Abstract-Copyright"/>
        <w:spacing w:before="100" w:beforeAutospacing="1" w:after="100" w:afterAutospacing="1" w:line="360" w:lineRule="auto"/>
        <w:jc w:val="center"/>
        <w:rPr>
          <w:rFonts w:asciiTheme="majorBidi" w:hAnsiTheme="majorBidi" w:cstheme="majorBidi"/>
          <w:sz w:val="20"/>
        </w:rPr>
      </w:pPr>
      <w:r w:rsidRPr="00FB2044">
        <w:rPr>
          <w:rFonts w:asciiTheme="majorBidi" w:hAnsiTheme="majorBidi" w:cstheme="majorBidi"/>
          <w:b/>
          <w:sz w:val="20"/>
        </w:rPr>
        <w:t>Figure 11:</w:t>
      </w:r>
      <w:r w:rsidR="00FB2044">
        <w:rPr>
          <w:rFonts w:asciiTheme="majorBidi" w:hAnsiTheme="majorBidi" w:cstheme="majorBidi"/>
          <w:sz w:val="20"/>
        </w:rPr>
        <w:t xml:space="preserve"> </w:t>
      </w:r>
      <w:r w:rsidRPr="00D31750">
        <w:rPr>
          <w:rFonts w:asciiTheme="majorBidi" w:hAnsiTheme="majorBidi" w:cstheme="majorBidi"/>
          <w:sz w:val="20"/>
        </w:rPr>
        <w:t>The Failure Plane</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Varying the PGA’s by applying the reverse Kyriakides approach, performance point was calculated by intersecting the point of the idealized capacity spectrum to the MADRS.</w:t>
      </w:r>
    </w:p>
    <w:p w:rsidR="00D31750" w:rsidRPr="00D31750" w:rsidRDefault="00610C58" w:rsidP="00965836">
      <w:pPr>
        <w:pStyle w:val="Els-Abstract-Copyright"/>
        <w:spacing w:before="100" w:beforeAutospacing="1" w:after="100" w:afterAutospacing="1" w:line="360" w:lineRule="auto"/>
        <w:jc w:val="center"/>
        <w:rPr>
          <w:rFonts w:asciiTheme="majorBidi" w:hAnsiTheme="majorBidi" w:cstheme="majorBidi"/>
          <w:sz w:val="20"/>
        </w:rPr>
      </w:pPr>
      <w:r w:rsidRPr="00671AD2">
        <w:rPr>
          <w:noProof/>
          <w:sz w:val="24"/>
        </w:rPr>
        <w:drawing>
          <wp:inline distT="0" distB="0" distL="0" distR="0" wp14:anchorId="534393A6" wp14:editId="62842484">
            <wp:extent cx="4572000" cy="2286000"/>
            <wp:effectExtent l="0" t="0" r="0" b="0"/>
            <wp:docPr id="20"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D31750" w:rsidRPr="00D31750" w:rsidRDefault="00D31750" w:rsidP="00965836">
      <w:pPr>
        <w:pStyle w:val="Els-Abstract-Copyright"/>
        <w:spacing w:before="100" w:beforeAutospacing="1" w:after="100" w:afterAutospacing="1" w:line="360" w:lineRule="auto"/>
        <w:jc w:val="center"/>
        <w:rPr>
          <w:rFonts w:asciiTheme="majorBidi" w:hAnsiTheme="majorBidi" w:cstheme="majorBidi"/>
          <w:sz w:val="20"/>
        </w:rPr>
      </w:pPr>
      <w:r w:rsidRPr="00965836">
        <w:rPr>
          <w:rFonts w:asciiTheme="majorBidi" w:hAnsiTheme="majorBidi" w:cstheme="majorBidi"/>
          <w:b/>
          <w:sz w:val="20"/>
        </w:rPr>
        <w:t>Figure 12:</w:t>
      </w:r>
      <w:r w:rsidR="00965836">
        <w:rPr>
          <w:rFonts w:asciiTheme="majorBidi" w:hAnsiTheme="majorBidi" w:cstheme="majorBidi"/>
          <w:sz w:val="20"/>
        </w:rPr>
        <w:t xml:space="preserve"> </w:t>
      </w:r>
      <w:r w:rsidRPr="00D31750">
        <w:rPr>
          <w:rFonts w:asciiTheme="majorBidi" w:hAnsiTheme="majorBidi" w:cstheme="majorBidi"/>
          <w:sz w:val="20"/>
        </w:rPr>
        <w:t>Evaluating the Performance Point</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The procedure was repeated by varying the performance point and PGA’s and hence a vulnerability curve was generated.</w:t>
      </w:r>
    </w:p>
    <w:p w:rsidR="00D31750" w:rsidRPr="00D31750" w:rsidRDefault="00610C58" w:rsidP="00F8609D">
      <w:pPr>
        <w:pStyle w:val="Els-Abstract-Copyright"/>
        <w:spacing w:before="100" w:beforeAutospacing="1" w:after="100" w:afterAutospacing="1" w:line="360" w:lineRule="auto"/>
        <w:jc w:val="center"/>
        <w:rPr>
          <w:rFonts w:asciiTheme="majorBidi" w:hAnsiTheme="majorBidi" w:cstheme="majorBidi"/>
          <w:sz w:val="20"/>
        </w:rPr>
      </w:pPr>
      <w:r w:rsidRPr="00671AD2">
        <w:rPr>
          <w:rFonts w:asciiTheme="minorHAnsi" w:hAnsiTheme="minorHAnsi"/>
          <w:noProof/>
        </w:rPr>
        <w:lastRenderedPageBreak/>
        <w:drawing>
          <wp:inline distT="0" distB="0" distL="0" distR="0" wp14:anchorId="1E8FE274" wp14:editId="10EF3384">
            <wp:extent cx="4572000" cy="2286000"/>
            <wp:effectExtent l="0" t="0" r="0" b="0"/>
            <wp:docPr id="21"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D31750" w:rsidRPr="00D31750" w:rsidRDefault="00D31750" w:rsidP="00F8609D">
      <w:pPr>
        <w:pStyle w:val="Els-Abstract-Copyright"/>
        <w:spacing w:before="100" w:beforeAutospacing="1" w:after="100" w:afterAutospacing="1" w:line="360" w:lineRule="auto"/>
        <w:jc w:val="center"/>
        <w:rPr>
          <w:rFonts w:asciiTheme="majorBidi" w:hAnsiTheme="majorBidi" w:cstheme="majorBidi"/>
          <w:sz w:val="20"/>
        </w:rPr>
      </w:pPr>
      <w:r w:rsidRPr="00F8609D">
        <w:rPr>
          <w:rFonts w:asciiTheme="majorBidi" w:hAnsiTheme="majorBidi" w:cstheme="majorBidi"/>
          <w:b/>
          <w:sz w:val="20"/>
        </w:rPr>
        <w:t>Figure 13:</w:t>
      </w:r>
      <w:r w:rsidR="00F8609D">
        <w:rPr>
          <w:rFonts w:asciiTheme="majorBidi" w:hAnsiTheme="majorBidi" w:cstheme="majorBidi"/>
          <w:sz w:val="20"/>
        </w:rPr>
        <w:t xml:space="preserve"> </w:t>
      </w:r>
      <w:r w:rsidRPr="00D31750">
        <w:rPr>
          <w:rFonts w:asciiTheme="majorBidi" w:hAnsiTheme="majorBidi" w:cstheme="majorBidi"/>
          <w:sz w:val="20"/>
        </w:rPr>
        <w:t>The Vulnerability Curve</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In order to generate vulnerability curve for a retrofitted frame using CFRP’s, same analytical approach was used.</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The material properties of both the concrete and steel got modified when these were wrapped by carbon fibers reinforced polymers known as CFRP’s. The stress to strain relationship, the bar pull out model, the compressive strength of concrete, the tensile strength of steel all got modified.</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Mr. Hammad Salahuddin</w:t>
      </w:r>
      <w:r w:rsidR="00D23D0A">
        <w:rPr>
          <w:rFonts w:asciiTheme="majorBidi" w:hAnsiTheme="majorBidi" w:cstheme="majorBidi"/>
          <w:sz w:val="20"/>
        </w:rPr>
        <w:t xml:space="preserve"> </w:t>
      </w:r>
      <w:r w:rsidR="00D23D0A">
        <w:rPr>
          <w:rFonts w:asciiTheme="majorBidi" w:hAnsiTheme="majorBidi" w:cstheme="majorBidi"/>
          <w:sz w:val="20"/>
        </w:rPr>
        <w:fldChar w:fldCharType="begin" w:fldLock="1"/>
      </w:r>
      <w:r w:rsidR="00840C18">
        <w:rPr>
          <w:rFonts w:asciiTheme="majorBidi" w:hAnsiTheme="majorBidi" w:cstheme="majorBidi"/>
          <w:sz w:val="20"/>
        </w:rPr>
        <w:instrText>ADDIN CSL_CITATION { "citationItems" : [ { "id" : "ITEM-1", "itemData" : { "author" : [ { "dropping-particle" : "", "family" : "Salahuddin", "given" : "Hammad", "non-dropping-particle" : "", "parse-names" : false, "suffix" : "" } ], "container-title" : "NUST INSTITUTE OF CIVIL ENGINEERING", "id" : "ITEM-1", "issued" : { "date-parts" : [ [ "2010" ] ] }, "title" : "\u200bSeismic retrofitting of low strength concrete using metal strips", "type" : "article-journal" }, "uris" : [ "http://www.mendeley.com/documents/?uuid=266a8460-3849-4f4d-ae14-d2a8cd3946f9" ] } ], "mendeley" : { "formattedCitation" : "[13]", "plainTextFormattedCitation" : "[13]", "previouslyFormattedCitation" : "[13]" }, "properties" : { "noteIndex" : 0 }, "schema" : "https://github.com/citation-style-language/schema/raw/master/csl-citation.json" }</w:instrText>
      </w:r>
      <w:r w:rsidR="00D23D0A">
        <w:rPr>
          <w:rFonts w:asciiTheme="majorBidi" w:hAnsiTheme="majorBidi" w:cstheme="majorBidi"/>
          <w:sz w:val="20"/>
        </w:rPr>
        <w:fldChar w:fldCharType="separate"/>
      </w:r>
      <w:r w:rsidR="00D23D0A" w:rsidRPr="00D23D0A">
        <w:rPr>
          <w:rFonts w:asciiTheme="majorBidi" w:hAnsiTheme="majorBidi" w:cstheme="majorBidi"/>
          <w:noProof/>
          <w:sz w:val="20"/>
        </w:rPr>
        <w:t>[13]</w:t>
      </w:r>
      <w:r w:rsidR="00D23D0A">
        <w:rPr>
          <w:rFonts w:asciiTheme="majorBidi" w:hAnsiTheme="majorBidi" w:cstheme="majorBidi"/>
          <w:sz w:val="20"/>
        </w:rPr>
        <w:fldChar w:fldCharType="end"/>
      </w:r>
      <w:r w:rsidRPr="00D31750">
        <w:rPr>
          <w:rFonts w:asciiTheme="majorBidi" w:hAnsiTheme="majorBidi" w:cstheme="majorBidi"/>
          <w:sz w:val="20"/>
        </w:rPr>
        <w:t xml:space="preserve">, M.Sc Scholar did a very valuable research in the lab over the retrofitting using CFRP’s. He studied the behavior of concrete under various conditions using single and double wrap of the fibers and compare the result with ordinary concrete. </w:t>
      </w:r>
    </w:p>
    <w:p w:rsidR="00D31750" w:rsidRPr="00D31750" w:rsidRDefault="00610C58" w:rsidP="0034627F">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drawing>
          <wp:inline distT="0" distB="0" distL="0" distR="0" wp14:anchorId="301DED8C" wp14:editId="072EE0F7">
            <wp:extent cx="4572000" cy="22860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D31750" w:rsidRPr="00D31750" w:rsidRDefault="00D31750" w:rsidP="0034627F">
      <w:pPr>
        <w:pStyle w:val="Els-Abstract-Copyright"/>
        <w:spacing w:before="100" w:beforeAutospacing="1" w:after="100" w:afterAutospacing="1" w:line="360" w:lineRule="auto"/>
        <w:jc w:val="center"/>
        <w:rPr>
          <w:rFonts w:asciiTheme="majorBidi" w:hAnsiTheme="majorBidi" w:cstheme="majorBidi"/>
          <w:sz w:val="20"/>
        </w:rPr>
      </w:pPr>
      <w:r w:rsidRPr="0034627F">
        <w:rPr>
          <w:rFonts w:asciiTheme="majorBidi" w:hAnsiTheme="majorBidi" w:cstheme="majorBidi"/>
          <w:b/>
          <w:sz w:val="20"/>
        </w:rPr>
        <w:t>Figure 14:</w:t>
      </w:r>
      <w:r w:rsidR="0034627F">
        <w:rPr>
          <w:rFonts w:asciiTheme="majorBidi" w:hAnsiTheme="majorBidi" w:cstheme="majorBidi"/>
          <w:sz w:val="20"/>
        </w:rPr>
        <w:t xml:space="preserve"> </w:t>
      </w:r>
      <w:r w:rsidRPr="00D31750">
        <w:rPr>
          <w:rFonts w:asciiTheme="majorBidi" w:hAnsiTheme="majorBidi" w:cstheme="majorBidi"/>
          <w:sz w:val="20"/>
        </w:rPr>
        <w:t>Average Compressive Strength for Confined Concrete</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 xml:space="preserve">The blue curve shows the specimen under controlled condition (normal specimen), the red curve shows the specimen with a single layer of CFRP’s whereas the green curve shows the specimen with a double layer of </w:t>
      </w:r>
      <w:r w:rsidRPr="00D31750">
        <w:rPr>
          <w:rFonts w:asciiTheme="majorBidi" w:hAnsiTheme="majorBidi" w:cstheme="majorBidi"/>
          <w:sz w:val="20"/>
        </w:rPr>
        <w:lastRenderedPageBreak/>
        <w:t>CFRP’s. By wrapping the concrete column or beam with a certain type of material enhances its strength and improves the behavior of structure.</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 xml:space="preserve">Similarly, the CEB-FIP </w:t>
      </w:r>
      <w:r w:rsidR="00840C18">
        <w:rPr>
          <w:rFonts w:asciiTheme="majorBidi" w:hAnsiTheme="majorBidi" w:cstheme="majorBidi"/>
          <w:sz w:val="20"/>
        </w:rPr>
        <w:fldChar w:fldCharType="begin" w:fldLock="1"/>
      </w:r>
      <w:r w:rsidR="005620EE">
        <w:rPr>
          <w:rFonts w:asciiTheme="majorBidi" w:hAnsiTheme="majorBidi" w:cstheme="majorBidi"/>
          <w:sz w:val="20"/>
        </w:rPr>
        <w:instrText>ADDIN CSL_CITATION { "citationItems" : [ { "id" : "ITEM-1", "itemData" : { "DOI" : "10.1680/ceb-fipmc1990.35430", "ISBN" : "978-0-7277-1696-5", "abstract" : "This design code for concrete structures is the result of a complete revision to the former Model Code 1978, which was produced jointly by CEB and FIP. The 1978 Model Code has had a considerable impact on the national design codes in many countries. In particular, it has been used extensively for the harmonisation of national design codes and as basic reference for Eurocode 2. The 1990 Model Code provides comprehensive guidance to the scientific and technical developments that have occurred over the past decade in the safety, analysis and design of concrete structures. It has already influenced the codification work that is being carried out both nationally and internationally and will continue so to do.", "author" : [ { "dropping-particle" : "", "family" : "Commitee for The Model Code 1990", "given" : "", "non-dropping-particle" : "", "parse-names" : false, "suffix" : "" } ], "id" : "ITEM-1", "issued" : { "date-parts" : [ [ "1993" ] ] }, "page" : "460", "title" : "CEB Bulletin No. 213/214: CEB-FIP Model Code 90", "type" : "article" }, "uris" : [ "http://www.mendeley.com/documents/?uuid=9c61a946-765a-49cf-824b-a910d56c2d78" ] } ], "mendeley" : { "formattedCitation" : "[14]", "plainTextFormattedCitation" : "[14]", "previouslyFormattedCitation" : "[14]" }, "properties" : { "noteIndex" : 0 }, "schema" : "https://github.com/citation-style-language/schema/raw/master/csl-citation.json" }</w:instrText>
      </w:r>
      <w:r w:rsidR="00840C18">
        <w:rPr>
          <w:rFonts w:asciiTheme="majorBidi" w:hAnsiTheme="majorBidi" w:cstheme="majorBidi"/>
          <w:sz w:val="20"/>
        </w:rPr>
        <w:fldChar w:fldCharType="separate"/>
      </w:r>
      <w:r w:rsidR="00840C18" w:rsidRPr="00840C18">
        <w:rPr>
          <w:rFonts w:asciiTheme="majorBidi" w:hAnsiTheme="majorBidi" w:cstheme="majorBidi"/>
          <w:noProof/>
          <w:sz w:val="20"/>
        </w:rPr>
        <w:t>[14]</w:t>
      </w:r>
      <w:r w:rsidR="00840C18">
        <w:rPr>
          <w:rFonts w:asciiTheme="majorBidi" w:hAnsiTheme="majorBidi" w:cstheme="majorBidi"/>
          <w:sz w:val="20"/>
        </w:rPr>
        <w:fldChar w:fldCharType="end"/>
      </w:r>
      <w:r w:rsidR="00840C18">
        <w:rPr>
          <w:rFonts w:asciiTheme="majorBidi" w:hAnsiTheme="majorBidi" w:cstheme="majorBidi"/>
          <w:sz w:val="20"/>
        </w:rPr>
        <w:t xml:space="preserve"> </w:t>
      </w:r>
      <w:r w:rsidRPr="00D31750">
        <w:rPr>
          <w:rFonts w:asciiTheme="majorBidi" w:hAnsiTheme="majorBidi" w:cstheme="majorBidi"/>
          <w:sz w:val="20"/>
        </w:rPr>
        <w:t>Model was also modified. In this research work bar pull out model was used in the joints, as joints are the most critical regions in lateral loadings. Slippage of steel bars may occur at the joints.</w:t>
      </w:r>
    </w:p>
    <w:p w:rsidR="00D31750" w:rsidRPr="00D31750" w:rsidRDefault="00610C58" w:rsidP="00A40DC5">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drawing>
          <wp:inline distT="0" distB="0" distL="0" distR="0" wp14:anchorId="183B152A" wp14:editId="2DA7B05E">
            <wp:extent cx="4572000" cy="22860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D31750" w:rsidRPr="00D31750" w:rsidRDefault="00D31750" w:rsidP="00A40DC5">
      <w:pPr>
        <w:pStyle w:val="Els-Abstract-Copyright"/>
        <w:spacing w:before="100" w:beforeAutospacing="1" w:after="100" w:afterAutospacing="1" w:line="360" w:lineRule="auto"/>
        <w:jc w:val="center"/>
        <w:rPr>
          <w:rFonts w:asciiTheme="majorBidi" w:hAnsiTheme="majorBidi" w:cstheme="majorBidi"/>
          <w:sz w:val="20"/>
        </w:rPr>
      </w:pPr>
      <w:r w:rsidRPr="00A40DC5">
        <w:rPr>
          <w:rFonts w:asciiTheme="majorBidi" w:hAnsiTheme="majorBidi" w:cstheme="majorBidi"/>
          <w:b/>
          <w:sz w:val="20"/>
        </w:rPr>
        <w:t>Figure 15:</w:t>
      </w:r>
      <w:r w:rsidR="00A40DC5">
        <w:rPr>
          <w:rFonts w:asciiTheme="majorBidi" w:hAnsiTheme="majorBidi" w:cstheme="majorBidi"/>
          <w:sz w:val="20"/>
        </w:rPr>
        <w:t xml:space="preserve"> </w:t>
      </w:r>
      <w:r w:rsidRPr="00D31750">
        <w:rPr>
          <w:rFonts w:asciiTheme="majorBidi" w:hAnsiTheme="majorBidi" w:cstheme="majorBidi"/>
          <w:sz w:val="20"/>
        </w:rPr>
        <w:t>Bar Pull out Model</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The hysteresis loop of a retrofitted reinforced concrete frame structure was generated by using PERFORM 3D.</w:t>
      </w:r>
    </w:p>
    <w:p w:rsidR="00D31750" w:rsidRPr="00D31750" w:rsidRDefault="00610C58" w:rsidP="00D13ECE">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drawing>
          <wp:inline distT="0" distB="0" distL="0" distR="0" wp14:anchorId="1E7E4504" wp14:editId="6D2A724F">
            <wp:extent cx="4572000" cy="22860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D31750" w:rsidRPr="00D31750" w:rsidRDefault="00D13ECE" w:rsidP="00D13ECE">
      <w:pPr>
        <w:pStyle w:val="Els-Abstract-Copyright"/>
        <w:spacing w:before="100" w:beforeAutospacing="1" w:after="100" w:afterAutospacing="1" w:line="360" w:lineRule="auto"/>
        <w:jc w:val="center"/>
        <w:rPr>
          <w:rFonts w:asciiTheme="majorBidi" w:hAnsiTheme="majorBidi" w:cstheme="majorBidi"/>
          <w:sz w:val="20"/>
        </w:rPr>
      </w:pPr>
      <w:r>
        <w:rPr>
          <w:rFonts w:asciiTheme="majorBidi" w:hAnsiTheme="majorBidi" w:cstheme="majorBidi"/>
          <w:b/>
          <w:sz w:val="20"/>
        </w:rPr>
        <w:t xml:space="preserve">Figure 16: </w:t>
      </w:r>
      <w:r w:rsidR="00D31750" w:rsidRPr="00D31750">
        <w:rPr>
          <w:rFonts w:asciiTheme="majorBidi" w:hAnsiTheme="majorBidi" w:cstheme="majorBidi"/>
          <w:sz w:val="20"/>
        </w:rPr>
        <w:t>Hysteresis Loop</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 xml:space="preserve">Similarly back bone curve of retrofitted frame </w:t>
      </w:r>
      <w:r w:rsidR="00614F11">
        <w:rPr>
          <w:rFonts w:asciiTheme="majorBidi" w:hAnsiTheme="majorBidi" w:cstheme="majorBidi"/>
          <w:sz w:val="20"/>
        </w:rPr>
        <w:t>was converted</w:t>
      </w:r>
      <w:r w:rsidRPr="00D31750">
        <w:rPr>
          <w:rFonts w:asciiTheme="majorBidi" w:hAnsiTheme="majorBidi" w:cstheme="majorBidi"/>
          <w:sz w:val="20"/>
        </w:rPr>
        <w:t xml:space="preserve"> into the capacity curve using capacity spectrum method.</w:t>
      </w:r>
    </w:p>
    <w:p w:rsidR="00D31750" w:rsidRPr="00D31750" w:rsidRDefault="00610C58" w:rsidP="005E2CEF">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lastRenderedPageBreak/>
        <w:drawing>
          <wp:inline distT="0" distB="0" distL="0" distR="0" wp14:anchorId="0682FC78" wp14:editId="6A1C3E37">
            <wp:extent cx="4572000" cy="228600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D31750" w:rsidRPr="00D31750" w:rsidRDefault="00D31750" w:rsidP="005E2CEF">
      <w:pPr>
        <w:pStyle w:val="Els-Abstract-Copyright"/>
        <w:spacing w:before="100" w:beforeAutospacing="1" w:after="100" w:afterAutospacing="1" w:line="360" w:lineRule="auto"/>
        <w:jc w:val="center"/>
        <w:rPr>
          <w:rFonts w:asciiTheme="majorBidi" w:hAnsiTheme="majorBidi" w:cstheme="majorBidi"/>
          <w:sz w:val="20"/>
        </w:rPr>
      </w:pPr>
      <w:r w:rsidRPr="005E2CEF">
        <w:rPr>
          <w:rFonts w:asciiTheme="majorBidi" w:hAnsiTheme="majorBidi" w:cstheme="majorBidi"/>
          <w:b/>
          <w:sz w:val="20"/>
        </w:rPr>
        <w:t>Figure 17:</w:t>
      </w:r>
      <w:r w:rsidR="005E2CEF">
        <w:rPr>
          <w:rFonts w:asciiTheme="majorBidi" w:hAnsiTheme="majorBidi" w:cstheme="majorBidi"/>
          <w:sz w:val="20"/>
        </w:rPr>
        <w:t xml:space="preserve"> </w:t>
      </w:r>
      <w:r w:rsidRPr="00D31750">
        <w:rPr>
          <w:rFonts w:asciiTheme="majorBidi" w:hAnsiTheme="majorBidi" w:cstheme="majorBidi"/>
          <w:sz w:val="20"/>
        </w:rPr>
        <w:t>Conversion of Backbone Curve into Capacity Curve</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Similar procedure was followed to generate the response spectrum.</w:t>
      </w:r>
    </w:p>
    <w:p w:rsidR="00D31750" w:rsidRPr="00D31750" w:rsidRDefault="00610C58" w:rsidP="000C6B95">
      <w:pPr>
        <w:pStyle w:val="Els-Abstract-Copyright"/>
        <w:spacing w:before="100" w:beforeAutospacing="1" w:after="100" w:afterAutospacing="1" w:line="360" w:lineRule="auto"/>
        <w:jc w:val="center"/>
        <w:rPr>
          <w:rFonts w:asciiTheme="majorBidi" w:hAnsiTheme="majorBidi" w:cstheme="majorBidi"/>
          <w:sz w:val="20"/>
        </w:rPr>
      </w:pPr>
      <w:r w:rsidRPr="00671AD2">
        <w:rPr>
          <w:rFonts w:cs="Arial"/>
          <w:noProof/>
        </w:rPr>
        <w:drawing>
          <wp:inline distT="0" distB="0" distL="0" distR="0" wp14:anchorId="10A73742" wp14:editId="79FF8855">
            <wp:extent cx="4572000" cy="228600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D31750" w:rsidRPr="00D31750" w:rsidRDefault="00D31750" w:rsidP="000C6B95">
      <w:pPr>
        <w:pStyle w:val="Els-Abstract-Copyright"/>
        <w:spacing w:before="100" w:beforeAutospacing="1" w:after="100" w:afterAutospacing="1" w:line="360" w:lineRule="auto"/>
        <w:jc w:val="center"/>
        <w:rPr>
          <w:rFonts w:asciiTheme="majorBidi" w:hAnsiTheme="majorBidi" w:cstheme="majorBidi"/>
          <w:sz w:val="20"/>
        </w:rPr>
      </w:pPr>
      <w:r w:rsidRPr="000C6B95">
        <w:rPr>
          <w:rFonts w:asciiTheme="majorBidi" w:hAnsiTheme="majorBidi" w:cstheme="majorBidi"/>
          <w:b/>
          <w:sz w:val="20"/>
        </w:rPr>
        <w:t>Figure 18:</w:t>
      </w:r>
      <w:r w:rsidR="000C6B95">
        <w:rPr>
          <w:rFonts w:asciiTheme="majorBidi" w:hAnsiTheme="majorBidi" w:cstheme="majorBidi"/>
          <w:sz w:val="20"/>
        </w:rPr>
        <w:t xml:space="preserve"> </w:t>
      </w:r>
      <w:r w:rsidRPr="00D31750">
        <w:rPr>
          <w:rFonts w:asciiTheme="majorBidi" w:hAnsiTheme="majorBidi" w:cstheme="majorBidi"/>
          <w:sz w:val="20"/>
        </w:rPr>
        <w:t>Response Spectrum</w:t>
      </w:r>
    </w:p>
    <w:p w:rsidR="00D31750" w:rsidRPr="00D31750" w:rsidRDefault="00F546DA" w:rsidP="00D31750">
      <w:pPr>
        <w:pStyle w:val="Els-Abstract-Copyright"/>
        <w:spacing w:before="100" w:beforeAutospacing="1" w:after="100" w:afterAutospacing="1" w:line="360" w:lineRule="auto"/>
        <w:rPr>
          <w:rFonts w:asciiTheme="majorBidi" w:hAnsiTheme="majorBidi" w:cstheme="majorBidi"/>
          <w:sz w:val="20"/>
        </w:rPr>
      </w:pPr>
      <w:r>
        <w:rPr>
          <w:rFonts w:asciiTheme="majorBidi" w:hAnsiTheme="majorBidi" w:cstheme="majorBidi"/>
          <w:sz w:val="20"/>
        </w:rPr>
        <w:t>Similar</w:t>
      </w:r>
      <w:r w:rsidR="00D31750" w:rsidRPr="00D31750">
        <w:rPr>
          <w:rFonts w:asciiTheme="majorBidi" w:hAnsiTheme="majorBidi" w:cstheme="majorBidi"/>
          <w:sz w:val="20"/>
        </w:rPr>
        <w:t xml:space="preserve"> transformation was done to generate elastic response spectrum.</w:t>
      </w:r>
    </w:p>
    <w:p w:rsidR="00D31750" w:rsidRPr="00D31750" w:rsidRDefault="00610C58" w:rsidP="00E0523F">
      <w:pPr>
        <w:pStyle w:val="Els-Abstract-Copyright"/>
        <w:spacing w:before="100" w:beforeAutospacing="1" w:after="100" w:afterAutospacing="1" w:line="360" w:lineRule="auto"/>
        <w:jc w:val="center"/>
        <w:rPr>
          <w:rFonts w:asciiTheme="majorBidi" w:hAnsiTheme="majorBidi" w:cstheme="majorBidi"/>
          <w:sz w:val="20"/>
        </w:rPr>
      </w:pPr>
      <w:r w:rsidRPr="00671AD2">
        <w:rPr>
          <w:rFonts w:cs="Arial"/>
          <w:noProof/>
        </w:rPr>
        <w:lastRenderedPageBreak/>
        <w:drawing>
          <wp:inline distT="0" distB="0" distL="0" distR="0" wp14:anchorId="5700900F" wp14:editId="4BA36E62">
            <wp:extent cx="4572000" cy="22860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D31750" w:rsidRPr="00D31750" w:rsidRDefault="00D31750" w:rsidP="00E0523F">
      <w:pPr>
        <w:pStyle w:val="Els-Abstract-Copyright"/>
        <w:spacing w:before="100" w:beforeAutospacing="1" w:after="100" w:afterAutospacing="1" w:line="360" w:lineRule="auto"/>
        <w:jc w:val="center"/>
        <w:rPr>
          <w:rFonts w:asciiTheme="majorBidi" w:hAnsiTheme="majorBidi" w:cstheme="majorBidi"/>
          <w:sz w:val="20"/>
        </w:rPr>
      </w:pPr>
      <w:r w:rsidRPr="00E0523F">
        <w:rPr>
          <w:rFonts w:asciiTheme="majorBidi" w:hAnsiTheme="majorBidi" w:cstheme="majorBidi"/>
          <w:b/>
          <w:sz w:val="20"/>
        </w:rPr>
        <w:t>Figure 1</w:t>
      </w:r>
      <w:r w:rsidR="00E0523F" w:rsidRPr="00E0523F">
        <w:rPr>
          <w:rFonts w:asciiTheme="majorBidi" w:hAnsiTheme="majorBidi" w:cstheme="majorBidi"/>
          <w:b/>
          <w:sz w:val="20"/>
        </w:rPr>
        <w:t>9:</w:t>
      </w:r>
      <w:r w:rsidR="00E0523F">
        <w:rPr>
          <w:rFonts w:asciiTheme="majorBidi" w:hAnsiTheme="majorBidi" w:cstheme="majorBidi"/>
          <w:sz w:val="20"/>
        </w:rPr>
        <w:t xml:space="preserve"> </w:t>
      </w:r>
      <w:r w:rsidRPr="00D31750">
        <w:rPr>
          <w:rFonts w:asciiTheme="majorBidi" w:hAnsiTheme="majorBidi" w:cstheme="majorBidi"/>
          <w:sz w:val="20"/>
        </w:rPr>
        <w:t>Response Spectrum (Sa-Sd)</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The MADRS was formulated from ADRS as per FEMA 440</w:t>
      </w:r>
      <w:r w:rsidR="005620EE">
        <w:rPr>
          <w:rFonts w:asciiTheme="majorBidi" w:hAnsiTheme="majorBidi" w:cstheme="majorBidi"/>
          <w:sz w:val="20"/>
        </w:rPr>
        <w:t xml:space="preserve"> </w:t>
      </w:r>
      <w:r w:rsidR="005620EE">
        <w:rPr>
          <w:rFonts w:asciiTheme="majorBidi" w:hAnsiTheme="majorBidi" w:cstheme="majorBidi"/>
          <w:sz w:val="20"/>
        </w:rPr>
        <w:fldChar w:fldCharType="begin" w:fldLock="1"/>
      </w:r>
      <w:r w:rsidR="00924B6D">
        <w:rPr>
          <w:rFonts w:asciiTheme="majorBidi" w:hAnsiTheme="majorBidi" w:cstheme="majorBidi"/>
          <w:sz w:val="20"/>
        </w:rPr>
        <w:instrText>ADDIN CSL_CITATION { "citationItems" : [ { "id" : "ITEM-1", "itemData" : { "ISBN" : "Report ATC-55", "abstract" : "This document records in detail an effort to assess current nonlinear static procedures (NSP) for the seismic analysis and evaluation of structures. In addition, the document presents suggestions that were developed to improve these procedures for future application by practicing engineers. The elements of work included several analytical studies to evaluate current procedures and to test potential improvements. An extensive review of existing pertinent technical literature was compiled. A survey of practicing engineers with experience in applying nonlinear static procedures was also conducted. Expert practitioners and researchers in appropriate fields worked together to develop the proposed improvements presented in this document. The context for the work was provided by two existing documents, the FEMA 356 Prestandard and Commentary for the Seismic Rehabilitation of Buildings, and the ATC-40 report, Seismic Evaluation and Retrofit of Concrete Buildings, each of which contain procedures for nonlinear static analysis. These procedures were both evaluated and suggestions for improvement are made for each. Not all of the portions of the two current documents (FEMA 356 and ATC-40) were evaluated. Conclusions regarding the relative accuracy or technical soundness of these documents should not be inferred beyond the specific material and discussions contained in this document.", "author" : [ { "dropping-particle" : "", "family" : "FEMA-440", "given" : "", "non-dropping-particle" : "", "parse-names" : false, "suffix" : "" } ], "container-title" : "FEMA 440, Federal Emergency Management Agency, Washington DC", "id" : "ITEM-1", "issue" : "June", "issued" : { "date-parts" : [ [ "2005" ] ] }, "title" : "Improvement of Nonlinear Static Seismic Analysis Procedures", "type" : "report" }, "uris" : [ "http://www.mendeley.com/documents/?uuid=20d47773-fbf0-400e-917a-1158855a477c" ] } ], "mendeley" : { "formattedCitation" : "[10]", "plainTextFormattedCitation" : "[10]", "previouslyFormattedCitation" : "[10]" }, "properties" : { "noteIndex" : 0 }, "schema" : "https://github.com/citation-style-language/schema/raw/master/csl-citation.json" }</w:instrText>
      </w:r>
      <w:r w:rsidR="005620EE">
        <w:rPr>
          <w:rFonts w:asciiTheme="majorBidi" w:hAnsiTheme="majorBidi" w:cstheme="majorBidi"/>
          <w:sz w:val="20"/>
        </w:rPr>
        <w:fldChar w:fldCharType="separate"/>
      </w:r>
      <w:r w:rsidR="005620EE" w:rsidRPr="005620EE">
        <w:rPr>
          <w:rFonts w:asciiTheme="majorBidi" w:hAnsiTheme="majorBidi" w:cstheme="majorBidi"/>
          <w:noProof/>
          <w:sz w:val="20"/>
        </w:rPr>
        <w:t>[10]</w:t>
      </w:r>
      <w:r w:rsidR="005620EE">
        <w:rPr>
          <w:rFonts w:asciiTheme="majorBidi" w:hAnsiTheme="majorBidi" w:cstheme="majorBidi"/>
          <w:sz w:val="20"/>
        </w:rPr>
        <w:fldChar w:fldCharType="end"/>
      </w:r>
      <w:r w:rsidR="005620EE">
        <w:rPr>
          <w:rFonts w:asciiTheme="majorBidi" w:hAnsiTheme="majorBidi" w:cstheme="majorBidi"/>
          <w:sz w:val="20"/>
        </w:rPr>
        <w:t>.</w:t>
      </w:r>
    </w:p>
    <w:p w:rsidR="00D31750" w:rsidRPr="00D31750" w:rsidRDefault="00610C58" w:rsidP="00CC3F53">
      <w:pPr>
        <w:pStyle w:val="Els-Abstract-Copyright"/>
        <w:spacing w:before="100" w:beforeAutospacing="1" w:after="100" w:afterAutospacing="1" w:line="360" w:lineRule="auto"/>
        <w:jc w:val="center"/>
        <w:rPr>
          <w:rFonts w:asciiTheme="majorBidi" w:hAnsiTheme="majorBidi" w:cstheme="majorBidi"/>
          <w:sz w:val="20"/>
        </w:rPr>
      </w:pPr>
      <w:r w:rsidRPr="00671AD2">
        <w:rPr>
          <w:rFonts w:cs="Arial"/>
          <w:noProof/>
        </w:rPr>
        <w:drawing>
          <wp:inline distT="0" distB="0" distL="0" distR="0" wp14:anchorId="0FC36808" wp14:editId="567AACCF">
            <wp:extent cx="4572000" cy="228600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D31750" w:rsidRDefault="00D31750" w:rsidP="00CC3F53">
      <w:pPr>
        <w:pStyle w:val="Els-Abstract-Copyright"/>
        <w:spacing w:before="100" w:beforeAutospacing="1" w:after="100" w:afterAutospacing="1" w:line="360" w:lineRule="auto"/>
        <w:jc w:val="center"/>
        <w:rPr>
          <w:rFonts w:asciiTheme="majorBidi" w:hAnsiTheme="majorBidi" w:cstheme="majorBidi"/>
          <w:sz w:val="20"/>
        </w:rPr>
      </w:pPr>
      <w:r w:rsidRPr="00CC3F53">
        <w:rPr>
          <w:rFonts w:asciiTheme="majorBidi" w:hAnsiTheme="majorBidi" w:cstheme="majorBidi"/>
          <w:b/>
          <w:sz w:val="20"/>
        </w:rPr>
        <w:t>Figure 20:</w:t>
      </w:r>
      <w:r w:rsidRPr="00D31750">
        <w:rPr>
          <w:rFonts w:asciiTheme="majorBidi" w:hAnsiTheme="majorBidi" w:cstheme="majorBidi"/>
          <w:sz w:val="20"/>
        </w:rPr>
        <w:t xml:space="preserve">   MADRS</w:t>
      </w:r>
    </w:p>
    <w:p w:rsidR="000B2018" w:rsidRDefault="000B2018" w:rsidP="00CC3F53">
      <w:pPr>
        <w:pStyle w:val="Els-Abstract-Copyright"/>
        <w:spacing w:before="100" w:beforeAutospacing="1" w:after="100" w:afterAutospacing="1" w:line="360" w:lineRule="auto"/>
        <w:jc w:val="center"/>
        <w:rPr>
          <w:rFonts w:asciiTheme="majorBidi" w:hAnsiTheme="majorBidi" w:cstheme="majorBidi"/>
          <w:sz w:val="20"/>
        </w:rPr>
      </w:pPr>
    </w:p>
    <w:p w:rsidR="000B2018" w:rsidRDefault="000B2018" w:rsidP="00CC3F53">
      <w:pPr>
        <w:pStyle w:val="Els-Abstract-Copyright"/>
        <w:spacing w:before="100" w:beforeAutospacing="1" w:after="100" w:afterAutospacing="1" w:line="360" w:lineRule="auto"/>
        <w:jc w:val="center"/>
        <w:rPr>
          <w:rFonts w:asciiTheme="majorBidi" w:hAnsiTheme="majorBidi" w:cstheme="majorBidi"/>
          <w:sz w:val="20"/>
        </w:rPr>
      </w:pPr>
    </w:p>
    <w:p w:rsidR="000B2018" w:rsidRDefault="000B2018" w:rsidP="00CC3F53">
      <w:pPr>
        <w:pStyle w:val="Els-Abstract-Copyright"/>
        <w:spacing w:before="100" w:beforeAutospacing="1" w:after="100" w:afterAutospacing="1" w:line="360" w:lineRule="auto"/>
        <w:jc w:val="center"/>
        <w:rPr>
          <w:rFonts w:asciiTheme="majorBidi" w:hAnsiTheme="majorBidi" w:cstheme="majorBidi"/>
          <w:sz w:val="20"/>
        </w:rPr>
      </w:pPr>
    </w:p>
    <w:p w:rsidR="000B2018" w:rsidRDefault="000B2018" w:rsidP="00CC3F53">
      <w:pPr>
        <w:pStyle w:val="Els-Abstract-Copyright"/>
        <w:spacing w:before="100" w:beforeAutospacing="1" w:after="100" w:afterAutospacing="1" w:line="360" w:lineRule="auto"/>
        <w:jc w:val="center"/>
        <w:rPr>
          <w:rFonts w:asciiTheme="majorBidi" w:hAnsiTheme="majorBidi" w:cstheme="majorBidi"/>
          <w:sz w:val="20"/>
        </w:rPr>
      </w:pPr>
    </w:p>
    <w:p w:rsidR="000B2018" w:rsidRDefault="000B2018" w:rsidP="00CC3F53">
      <w:pPr>
        <w:pStyle w:val="Els-Abstract-Copyright"/>
        <w:spacing w:before="100" w:beforeAutospacing="1" w:after="100" w:afterAutospacing="1" w:line="360" w:lineRule="auto"/>
        <w:jc w:val="center"/>
        <w:rPr>
          <w:rFonts w:asciiTheme="majorBidi" w:hAnsiTheme="majorBidi" w:cstheme="majorBidi"/>
          <w:sz w:val="20"/>
        </w:rPr>
      </w:pPr>
    </w:p>
    <w:p w:rsidR="000B2018" w:rsidRDefault="000B2018" w:rsidP="00CC3F53">
      <w:pPr>
        <w:pStyle w:val="Els-Abstract-Copyright"/>
        <w:spacing w:before="100" w:beforeAutospacing="1" w:after="100" w:afterAutospacing="1" w:line="360" w:lineRule="auto"/>
        <w:jc w:val="center"/>
        <w:rPr>
          <w:rFonts w:asciiTheme="majorBidi" w:hAnsiTheme="majorBidi" w:cstheme="majorBidi"/>
          <w:sz w:val="20"/>
        </w:rPr>
      </w:pPr>
    </w:p>
    <w:p w:rsidR="000B2018" w:rsidRPr="00D31750" w:rsidRDefault="000B2018" w:rsidP="00CC3F53">
      <w:pPr>
        <w:pStyle w:val="Els-Abstract-Copyright"/>
        <w:spacing w:before="100" w:beforeAutospacing="1" w:after="100" w:afterAutospacing="1" w:line="360" w:lineRule="auto"/>
        <w:jc w:val="center"/>
        <w:rPr>
          <w:rFonts w:asciiTheme="majorBidi" w:hAnsiTheme="majorBidi" w:cstheme="majorBidi"/>
          <w:sz w:val="20"/>
        </w:rPr>
      </w:pP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lastRenderedPageBreak/>
        <w:t>The capacity curve of a retrofitted frame was idealized using equal energy rule.</w:t>
      </w:r>
    </w:p>
    <w:p w:rsidR="00D31750" w:rsidRPr="00D31750" w:rsidRDefault="00610C58" w:rsidP="00CC3F53">
      <w:pPr>
        <w:pStyle w:val="Els-Abstract-Copyright"/>
        <w:spacing w:before="100" w:beforeAutospacing="1" w:after="100" w:afterAutospacing="1" w:line="360" w:lineRule="auto"/>
        <w:jc w:val="center"/>
        <w:rPr>
          <w:rFonts w:asciiTheme="majorBidi" w:hAnsiTheme="majorBidi" w:cstheme="majorBidi"/>
          <w:sz w:val="20"/>
        </w:rPr>
      </w:pPr>
      <w:r w:rsidRPr="00671AD2">
        <w:rPr>
          <w:rFonts w:eastAsiaTheme="minorEastAsia" w:cs="Arial"/>
          <w:noProof/>
        </w:rPr>
        <w:drawing>
          <wp:inline distT="0" distB="0" distL="0" distR="0" wp14:anchorId="65145DFD" wp14:editId="5966A673">
            <wp:extent cx="4152900" cy="228536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69197" cy="2294333"/>
                    </a:xfrm>
                    <a:prstGeom prst="rect">
                      <a:avLst/>
                    </a:prstGeom>
                    <a:noFill/>
                    <a:ln>
                      <a:noFill/>
                    </a:ln>
                  </pic:spPr>
                </pic:pic>
              </a:graphicData>
            </a:graphic>
          </wp:inline>
        </w:drawing>
      </w:r>
    </w:p>
    <w:p w:rsidR="00D31750" w:rsidRPr="00D31750" w:rsidRDefault="00D31750" w:rsidP="00CC3F53">
      <w:pPr>
        <w:pStyle w:val="Els-Abstract-Copyright"/>
        <w:spacing w:before="100" w:beforeAutospacing="1" w:after="100" w:afterAutospacing="1" w:line="360" w:lineRule="auto"/>
        <w:jc w:val="center"/>
        <w:rPr>
          <w:rFonts w:asciiTheme="majorBidi" w:hAnsiTheme="majorBidi" w:cstheme="majorBidi"/>
          <w:sz w:val="20"/>
        </w:rPr>
      </w:pPr>
      <w:r w:rsidRPr="00CC3F53">
        <w:rPr>
          <w:rFonts w:asciiTheme="majorBidi" w:hAnsiTheme="majorBidi" w:cstheme="majorBidi"/>
          <w:b/>
          <w:sz w:val="20"/>
        </w:rPr>
        <w:t>Figure 21:</w:t>
      </w:r>
      <w:r w:rsidRPr="00D31750">
        <w:rPr>
          <w:rFonts w:asciiTheme="majorBidi" w:hAnsiTheme="majorBidi" w:cstheme="majorBidi"/>
          <w:sz w:val="20"/>
        </w:rPr>
        <w:t xml:space="preserve"> Idealization of Capacity Curve</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The above figure shows the Elastic Spectrum approximation for the assumed performance point. The blue curve represents the capacity curve and red curve is the bi-linear elastic perfectly plastic curve. Red area is the positive area while the green area is the negative area whereas the yellow area is neglected area representing the dissipating in energy.</w:t>
      </w:r>
    </w:p>
    <w:p w:rsidR="00D31750" w:rsidRPr="00D31750" w:rsidRDefault="00610C58" w:rsidP="00CC3F53">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drawing>
          <wp:inline distT="0" distB="0" distL="0" distR="0" wp14:anchorId="20A370E7" wp14:editId="392F0704">
            <wp:extent cx="4572000" cy="2286000"/>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D31750" w:rsidRPr="00D31750" w:rsidRDefault="00CC3F53" w:rsidP="00CC3F53">
      <w:pPr>
        <w:pStyle w:val="Els-Abstract-Copyright"/>
        <w:spacing w:before="100" w:beforeAutospacing="1" w:after="100" w:afterAutospacing="1" w:line="360" w:lineRule="auto"/>
        <w:jc w:val="center"/>
        <w:rPr>
          <w:rFonts w:asciiTheme="majorBidi" w:hAnsiTheme="majorBidi" w:cstheme="majorBidi"/>
          <w:sz w:val="20"/>
        </w:rPr>
      </w:pPr>
      <w:r w:rsidRPr="00CC3F53">
        <w:rPr>
          <w:rFonts w:asciiTheme="majorBidi" w:hAnsiTheme="majorBidi" w:cstheme="majorBidi"/>
          <w:b/>
          <w:sz w:val="20"/>
        </w:rPr>
        <w:t>Figure 22:</w:t>
      </w:r>
      <w:r>
        <w:rPr>
          <w:rFonts w:asciiTheme="majorBidi" w:hAnsiTheme="majorBidi" w:cstheme="majorBidi"/>
          <w:sz w:val="20"/>
        </w:rPr>
        <w:t xml:space="preserve"> </w:t>
      </w:r>
      <w:r w:rsidR="00D31750" w:rsidRPr="00D31750">
        <w:rPr>
          <w:rFonts w:asciiTheme="majorBidi" w:hAnsiTheme="majorBidi" w:cstheme="majorBidi"/>
          <w:sz w:val="20"/>
        </w:rPr>
        <w:t>Evaluating Performance Point</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The procedure was repeated by varying the performance point and PGA’s and hence a vulnerability curve of a retrofitted reinforced concrete frame structure was plotted.</w:t>
      </w:r>
    </w:p>
    <w:p w:rsidR="00D31750" w:rsidRPr="00D31750" w:rsidRDefault="00610C58" w:rsidP="004A24B2">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lastRenderedPageBreak/>
        <w:drawing>
          <wp:inline distT="0" distB="0" distL="0" distR="0" wp14:anchorId="69512A6C" wp14:editId="69D56BF7">
            <wp:extent cx="4572000" cy="2286000"/>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D31750" w:rsidRPr="00D31750" w:rsidRDefault="004A24B2" w:rsidP="004A24B2">
      <w:pPr>
        <w:pStyle w:val="Els-Abstract-Copyright"/>
        <w:spacing w:before="100" w:beforeAutospacing="1" w:after="100" w:afterAutospacing="1" w:line="360" w:lineRule="auto"/>
        <w:jc w:val="center"/>
        <w:rPr>
          <w:rFonts w:asciiTheme="majorBidi" w:hAnsiTheme="majorBidi" w:cstheme="majorBidi"/>
          <w:sz w:val="20"/>
        </w:rPr>
      </w:pPr>
      <w:r w:rsidRPr="004A24B2">
        <w:rPr>
          <w:rFonts w:asciiTheme="majorBidi" w:hAnsiTheme="majorBidi" w:cstheme="majorBidi"/>
          <w:b/>
          <w:sz w:val="20"/>
        </w:rPr>
        <w:t>Figure 23:</w:t>
      </w:r>
      <w:r>
        <w:rPr>
          <w:rFonts w:asciiTheme="majorBidi" w:hAnsiTheme="majorBidi" w:cstheme="majorBidi"/>
          <w:sz w:val="20"/>
        </w:rPr>
        <w:t xml:space="preserve"> </w:t>
      </w:r>
      <w:r w:rsidR="00D31750" w:rsidRPr="00D31750">
        <w:rPr>
          <w:rFonts w:asciiTheme="majorBidi" w:hAnsiTheme="majorBidi" w:cstheme="majorBidi"/>
          <w:sz w:val="20"/>
        </w:rPr>
        <w:t>Vulnerability Curve for Confined Model</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Comparison between Retrofitted and Un-Retrofitted Structure:</w:t>
      </w:r>
    </w:p>
    <w:p w:rsidR="00D31750" w:rsidRPr="00D31750" w:rsidRDefault="00D31750" w:rsidP="00D31750">
      <w:pPr>
        <w:pStyle w:val="Els-Abstract-Copyright"/>
        <w:spacing w:before="100" w:beforeAutospacing="1" w:after="100" w:afterAutospacing="1" w:line="360" w:lineRule="auto"/>
        <w:rPr>
          <w:rFonts w:asciiTheme="majorBidi" w:hAnsiTheme="majorBidi" w:cstheme="majorBidi"/>
          <w:sz w:val="20"/>
        </w:rPr>
      </w:pPr>
      <w:r w:rsidRPr="00D31750">
        <w:rPr>
          <w:rFonts w:asciiTheme="majorBidi" w:hAnsiTheme="majorBidi" w:cstheme="majorBidi"/>
          <w:sz w:val="20"/>
        </w:rPr>
        <w:t>Both the curves were studied thoroughly and the behavior of the structure was studied effectively. It was concluded that by confining the concrete near the joints by using double wrap of CFRP, can improve the stability and behavior of structure effectively.</w:t>
      </w:r>
    </w:p>
    <w:p w:rsidR="00D31750" w:rsidRPr="00D31750" w:rsidRDefault="00610C58" w:rsidP="00ED4D35">
      <w:pPr>
        <w:pStyle w:val="Els-Abstract-Copyright"/>
        <w:spacing w:before="100" w:beforeAutospacing="1" w:after="100" w:afterAutospacing="1" w:line="360" w:lineRule="auto"/>
        <w:jc w:val="center"/>
        <w:rPr>
          <w:rFonts w:asciiTheme="majorBidi" w:hAnsiTheme="majorBidi" w:cstheme="majorBidi"/>
          <w:sz w:val="20"/>
        </w:rPr>
      </w:pPr>
      <w:r w:rsidRPr="00671AD2">
        <w:rPr>
          <w:noProof/>
        </w:rPr>
        <w:drawing>
          <wp:inline distT="0" distB="0" distL="0" distR="0" wp14:anchorId="2AA26C2E" wp14:editId="341CE68C">
            <wp:extent cx="4142232" cy="2286000"/>
            <wp:effectExtent l="0" t="0" r="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284B43" w:rsidRDefault="00ED4D35" w:rsidP="00ED4D35">
      <w:pPr>
        <w:pStyle w:val="Els-Abstract-Copyright"/>
        <w:spacing w:before="100" w:beforeAutospacing="1" w:after="100" w:afterAutospacing="1" w:line="360" w:lineRule="auto"/>
        <w:jc w:val="center"/>
        <w:rPr>
          <w:rFonts w:asciiTheme="majorBidi" w:hAnsiTheme="majorBidi" w:cstheme="majorBidi"/>
          <w:sz w:val="20"/>
        </w:rPr>
      </w:pPr>
      <w:r w:rsidRPr="00ED4D35">
        <w:rPr>
          <w:rFonts w:asciiTheme="majorBidi" w:hAnsiTheme="majorBidi" w:cstheme="majorBidi"/>
          <w:b/>
          <w:sz w:val="20"/>
        </w:rPr>
        <w:t>Figure 24:</w:t>
      </w:r>
      <w:r>
        <w:rPr>
          <w:rFonts w:asciiTheme="majorBidi" w:hAnsiTheme="majorBidi" w:cstheme="majorBidi"/>
          <w:sz w:val="20"/>
        </w:rPr>
        <w:t xml:space="preserve"> </w:t>
      </w:r>
      <w:r w:rsidR="00D31750" w:rsidRPr="00D31750">
        <w:rPr>
          <w:rFonts w:asciiTheme="majorBidi" w:hAnsiTheme="majorBidi" w:cstheme="majorBidi"/>
          <w:sz w:val="20"/>
        </w:rPr>
        <w:t>Performance Comparison of the Two Structures</w:t>
      </w:r>
    </w:p>
    <w:p w:rsidR="00284B43" w:rsidRDefault="00284B43" w:rsidP="00284B43">
      <w:pPr>
        <w:pStyle w:val="Els-1storder-head"/>
      </w:pPr>
      <w:r w:rsidRPr="00284B43">
        <w:t xml:space="preserve">Conclusions: </w:t>
      </w:r>
    </w:p>
    <w:p w:rsidR="00284B43" w:rsidRPr="008008BC" w:rsidRDefault="004F3F3F" w:rsidP="008008BC">
      <w:pPr>
        <w:pStyle w:val="Els-body-text"/>
        <w:ind w:firstLine="0"/>
      </w:pPr>
      <w:r>
        <w:t>Structural collapse was observed</w:t>
      </w:r>
      <w:r w:rsidR="008008BC" w:rsidRPr="008008BC">
        <w:t xml:space="preserve"> at approximately 0.65g </w:t>
      </w:r>
      <w:r>
        <w:t xml:space="preserve">after retrofitting beam to column joints with CFRP’s </w:t>
      </w:r>
      <w:r w:rsidR="008008BC" w:rsidRPr="008008BC">
        <w:t xml:space="preserve">instead of 0.43g for a typical reinforced concrete </w:t>
      </w:r>
      <w:r w:rsidR="00741356">
        <w:t>Structure</w:t>
      </w:r>
      <w:r w:rsidR="008008BC" w:rsidRPr="008008BC">
        <w:t xml:space="preserve"> constructed in Pakistan.</w:t>
      </w:r>
      <w:r w:rsidRPr="004F3F3F">
        <w:t xml:space="preserve"> </w:t>
      </w:r>
      <w:r w:rsidRPr="008008BC">
        <w:t xml:space="preserve">It is </w:t>
      </w:r>
      <w:r>
        <w:t xml:space="preserve">therefore </w:t>
      </w:r>
      <w:r w:rsidRPr="008008BC">
        <w:t>concluded that by applying CFRP’s at joints, the performance of the structure may increase up to 150% i.e</w:t>
      </w:r>
      <w:r w:rsidR="008008BC">
        <w:t xml:space="preserve"> </w:t>
      </w:r>
      <w:r w:rsidR="00284B43" w:rsidRPr="00284B43">
        <w:rPr>
          <w:rFonts w:asciiTheme="majorBidi" w:hAnsiTheme="majorBidi" w:cstheme="majorBidi"/>
        </w:rPr>
        <w:t xml:space="preserve">Retrofitted buildings undergo 100% damage at greater PGA nearly 0.6g as compare to the buildings </w:t>
      </w:r>
      <w:r w:rsidR="002A0120">
        <w:rPr>
          <w:rFonts w:asciiTheme="majorBidi" w:hAnsiTheme="majorBidi" w:cstheme="majorBidi"/>
        </w:rPr>
        <w:t xml:space="preserve">not retrofitted </w:t>
      </w:r>
      <w:r w:rsidR="00284B43" w:rsidRPr="00284B43">
        <w:rPr>
          <w:rFonts w:asciiTheme="majorBidi" w:hAnsiTheme="majorBidi" w:cstheme="majorBidi"/>
        </w:rPr>
        <w:t>which will fail nearly at 0.4g-0.5g.</w:t>
      </w:r>
      <w:r w:rsidR="008008BC">
        <w:rPr>
          <w:rFonts w:asciiTheme="majorBidi" w:hAnsiTheme="majorBidi" w:cstheme="majorBidi"/>
        </w:rPr>
        <w:t xml:space="preserve"> </w:t>
      </w:r>
      <w:r w:rsidR="00284B43" w:rsidRPr="00284B43">
        <w:rPr>
          <w:rFonts w:asciiTheme="majorBidi" w:hAnsiTheme="majorBidi" w:cstheme="majorBidi"/>
        </w:rPr>
        <w:t>At low Hazard level up to 0.2g there is no significance of retrofitting.</w:t>
      </w:r>
      <w:bookmarkStart w:id="0" w:name="_GoBack"/>
      <w:bookmarkEnd w:id="0"/>
    </w:p>
    <w:p w:rsidR="00924B6D" w:rsidRDefault="00924B6D" w:rsidP="008858FE">
      <w:pPr>
        <w:pStyle w:val="Els-Abstract-Copyright"/>
        <w:spacing w:before="100" w:beforeAutospacing="1" w:after="100" w:afterAutospacing="1" w:line="360" w:lineRule="auto"/>
        <w:rPr>
          <w:rFonts w:asciiTheme="majorBidi" w:hAnsiTheme="majorBidi" w:cstheme="majorBidi"/>
          <w:b/>
          <w:sz w:val="20"/>
        </w:rPr>
      </w:pPr>
    </w:p>
    <w:p w:rsidR="008858FE" w:rsidRDefault="0039784D" w:rsidP="008858FE">
      <w:pPr>
        <w:pStyle w:val="Els-Abstract-Copyright"/>
        <w:spacing w:before="100" w:beforeAutospacing="1" w:after="100" w:afterAutospacing="1" w:line="360" w:lineRule="auto"/>
        <w:rPr>
          <w:rFonts w:asciiTheme="majorBidi" w:hAnsiTheme="majorBidi" w:cstheme="majorBidi"/>
          <w:b/>
          <w:sz w:val="20"/>
        </w:rPr>
      </w:pPr>
      <w:r w:rsidRPr="0039784D">
        <w:rPr>
          <w:rFonts w:asciiTheme="majorBidi" w:hAnsiTheme="majorBidi" w:cstheme="majorBidi"/>
          <w:b/>
          <w:sz w:val="20"/>
        </w:rPr>
        <w:lastRenderedPageBreak/>
        <w:t>References</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szCs w:val="24"/>
        </w:rPr>
      </w:pPr>
      <w:r>
        <w:rPr>
          <w:rFonts w:asciiTheme="majorBidi" w:hAnsiTheme="majorBidi" w:cstheme="majorBidi"/>
          <w:b/>
          <w:sz w:val="20"/>
        </w:rPr>
        <w:fldChar w:fldCharType="begin" w:fldLock="1"/>
      </w:r>
      <w:r>
        <w:rPr>
          <w:rFonts w:asciiTheme="majorBidi" w:hAnsiTheme="majorBidi" w:cstheme="majorBidi"/>
          <w:b/>
          <w:sz w:val="20"/>
        </w:rPr>
        <w:instrText xml:space="preserve">ADDIN Mendeley Bibliography CSL_BIBLIOGRAPHY </w:instrText>
      </w:r>
      <w:r>
        <w:rPr>
          <w:rFonts w:asciiTheme="majorBidi" w:hAnsiTheme="majorBidi" w:cstheme="majorBidi"/>
          <w:b/>
          <w:sz w:val="20"/>
        </w:rPr>
        <w:fldChar w:fldCharType="separate"/>
      </w:r>
      <w:r w:rsidRPr="00924B6D">
        <w:rPr>
          <w:rFonts w:ascii="Times New Roman" w:hAnsi="Times New Roman" w:cs="Times New Roman"/>
          <w:noProof/>
          <w:sz w:val="20"/>
          <w:szCs w:val="24"/>
        </w:rPr>
        <w:t>[1]</w:t>
      </w:r>
      <w:r w:rsidRPr="00924B6D">
        <w:rPr>
          <w:rFonts w:ascii="Times New Roman" w:hAnsi="Times New Roman" w:cs="Times New Roman"/>
          <w:noProof/>
          <w:sz w:val="20"/>
          <w:szCs w:val="24"/>
        </w:rPr>
        <w:tab/>
        <w:t xml:space="preserve">S. Zaman, T. Ornthammarath, and P. Warnitchai, “Probabilistic Seismic Hazard Maps for Pakistan,” </w:t>
      </w:r>
      <w:r w:rsidRPr="00924B6D">
        <w:rPr>
          <w:rFonts w:ascii="Times New Roman" w:hAnsi="Times New Roman" w:cs="Times New Roman"/>
          <w:i/>
          <w:iCs/>
          <w:noProof/>
          <w:sz w:val="20"/>
          <w:szCs w:val="24"/>
        </w:rPr>
        <w:t>Proc. 15th World Conf. Earthq. Eng. - WCEE</w:t>
      </w:r>
      <w:r w:rsidRPr="00924B6D">
        <w:rPr>
          <w:rFonts w:ascii="Times New Roman" w:hAnsi="Times New Roman" w:cs="Times New Roman"/>
          <w:noProof/>
          <w:sz w:val="20"/>
          <w:szCs w:val="24"/>
        </w:rPr>
        <w:t>, no. 1995, pp. 1–10, 2012.</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szCs w:val="24"/>
        </w:rPr>
      </w:pPr>
      <w:r w:rsidRPr="00924B6D">
        <w:rPr>
          <w:rFonts w:ascii="Times New Roman" w:hAnsi="Times New Roman" w:cs="Times New Roman"/>
          <w:noProof/>
          <w:sz w:val="20"/>
          <w:szCs w:val="24"/>
        </w:rPr>
        <w:t>[2]</w:t>
      </w:r>
      <w:r w:rsidRPr="00924B6D">
        <w:rPr>
          <w:rFonts w:ascii="Times New Roman" w:hAnsi="Times New Roman" w:cs="Times New Roman"/>
          <w:noProof/>
          <w:sz w:val="20"/>
          <w:szCs w:val="24"/>
        </w:rPr>
        <w:tab/>
        <w:t xml:space="preserve">A. J. Durrani, E. A. S., and S. J. Kim, “The Kashmir Earthquake of October 08, 2005: A Quick Look Report,” </w:t>
      </w:r>
      <w:r w:rsidRPr="00924B6D">
        <w:rPr>
          <w:rFonts w:ascii="Times New Roman" w:hAnsi="Times New Roman" w:cs="Times New Roman"/>
          <w:i/>
          <w:iCs/>
          <w:noProof/>
          <w:sz w:val="20"/>
          <w:szCs w:val="24"/>
        </w:rPr>
        <w:t>Mid-America Earthq. Center, Univ. Illinois Urbana-Champaign, Illinois</w:t>
      </w:r>
      <w:r w:rsidRPr="00924B6D">
        <w:rPr>
          <w:rFonts w:ascii="Times New Roman" w:hAnsi="Times New Roman" w:cs="Times New Roman"/>
          <w:noProof/>
          <w:sz w:val="20"/>
          <w:szCs w:val="24"/>
        </w:rPr>
        <w:t>, 2005.</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szCs w:val="24"/>
        </w:rPr>
      </w:pPr>
      <w:r w:rsidRPr="00924B6D">
        <w:rPr>
          <w:rFonts w:ascii="Times New Roman" w:hAnsi="Times New Roman" w:cs="Times New Roman"/>
          <w:noProof/>
          <w:sz w:val="20"/>
          <w:szCs w:val="24"/>
        </w:rPr>
        <w:t>[3]</w:t>
      </w:r>
      <w:r w:rsidRPr="00924B6D">
        <w:rPr>
          <w:rFonts w:ascii="Times New Roman" w:hAnsi="Times New Roman" w:cs="Times New Roman"/>
          <w:noProof/>
          <w:sz w:val="20"/>
          <w:szCs w:val="24"/>
        </w:rPr>
        <w:tab/>
        <w:t>T. Rossetto and N. Peiris, “KASHMIR EARTHQUAKE OF OCTOBER 8 , 2005 : FIELD OBSERVATIONS AND STUDY OF CURRENT SEISMIC PROVISIONS FOR BUILDINGS IN the event , the authors participated in the Earthquake Engineering Field Investigation Team ( EEFIT ) field,” 2008.</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szCs w:val="24"/>
        </w:rPr>
      </w:pPr>
      <w:r w:rsidRPr="00924B6D">
        <w:rPr>
          <w:rFonts w:ascii="Times New Roman" w:hAnsi="Times New Roman" w:cs="Times New Roman"/>
          <w:noProof/>
          <w:sz w:val="20"/>
          <w:szCs w:val="24"/>
        </w:rPr>
        <w:t>[4]</w:t>
      </w:r>
      <w:r w:rsidRPr="00924B6D">
        <w:rPr>
          <w:rFonts w:ascii="Times New Roman" w:hAnsi="Times New Roman" w:cs="Times New Roman"/>
          <w:noProof/>
          <w:sz w:val="20"/>
          <w:szCs w:val="24"/>
        </w:rPr>
        <w:tab/>
        <w:t xml:space="preserve">M. Haseeb, Xinhailu, A. Bibi, J. Z. Khan, I. Ahmad, and R. Malik, “Construction of earthquake resistant buildings and infrastructure implementing seismic design and building code in northern Pakistan 2005 earthquake affected,” </w:t>
      </w:r>
      <w:r w:rsidRPr="00924B6D">
        <w:rPr>
          <w:rFonts w:ascii="Times New Roman" w:hAnsi="Times New Roman" w:cs="Times New Roman"/>
          <w:i/>
          <w:iCs/>
          <w:noProof/>
          <w:sz w:val="20"/>
          <w:szCs w:val="24"/>
        </w:rPr>
        <w:t>… J. Bus. …</w:t>
      </w:r>
      <w:r w:rsidRPr="00924B6D">
        <w:rPr>
          <w:rFonts w:ascii="Times New Roman" w:hAnsi="Times New Roman" w:cs="Times New Roman"/>
          <w:noProof/>
          <w:sz w:val="20"/>
          <w:szCs w:val="24"/>
        </w:rPr>
        <w:t>, pp. 168–177, 2011.</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szCs w:val="24"/>
        </w:rPr>
      </w:pPr>
      <w:r w:rsidRPr="00924B6D">
        <w:rPr>
          <w:rFonts w:ascii="Times New Roman" w:hAnsi="Times New Roman" w:cs="Times New Roman"/>
          <w:noProof/>
          <w:sz w:val="20"/>
          <w:szCs w:val="24"/>
        </w:rPr>
        <w:t>[5]</w:t>
      </w:r>
      <w:r w:rsidRPr="00924B6D">
        <w:rPr>
          <w:rFonts w:ascii="Times New Roman" w:hAnsi="Times New Roman" w:cs="Times New Roman"/>
          <w:noProof/>
          <w:sz w:val="20"/>
          <w:szCs w:val="24"/>
        </w:rPr>
        <w:tab/>
        <w:t xml:space="preserve">S. R. Uma and S. K. Jain, “Seismic design of beam-column joints in RC moment resisting frames - Review of codes,” </w:t>
      </w:r>
      <w:r w:rsidRPr="00924B6D">
        <w:rPr>
          <w:rFonts w:ascii="Times New Roman" w:hAnsi="Times New Roman" w:cs="Times New Roman"/>
          <w:i/>
          <w:iCs/>
          <w:noProof/>
          <w:sz w:val="20"/>
          <w:szCs w:val="24"/>
        </w:rPr>
        <w:t>Struct. Eng. Mech.</w:t>
      </w:r>
      <w:r w:rsidRPr="00924B6D">
        <w:rPr>
          <w:rFonts w:ascii="Times New Roman" w:hAnsi="Times New Roman" w:cs="Times New Roman"/>
          <w:noProof/>
          <w:sz w:val="20"/>
          <w:szCs w:val="24"/>
        </w:rPr>
        <w:t>, vol. 23, no. 5, pp. 579–597, 2006.</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szCs w:val="24"/>
        </w:rPr>
      </w:pPr>
      <w:r w:rsidRPr="00924B6D">
        <w:rPr>
          <w:rFonts w:ascii="Times New Roman" w:hAnsi="Times New Roman" w:cs="Times New Roman"/>
          <w:noProof/>
          <w:sz w:val="20"/>
          <w:szCs w:val="24"/>
        </w:rPr>
        <w:t>[6]</w:t>
      </w:r>
      <w:r w:rsidRPr="00924B6D">
        <w:rPr>
          <w:rFonts w:ascii="Times New Roman" w:hAnsi="Times New Roman" w:cs="Times New Roman"/>
          <w:noProof/>
          <w:sz w:val="20"/>
          <w:szCs w:val="24"/>
        </w:rPr>
        <w:tab/>
        <w:t>“NATIONAL UNIVERSITY OF SCIENCES AND TECHNOLOGY ( NUST ).”</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szCs w:val="24"/>
        </w:rPr>
      </w:pPr>
      <w:r w:rsidRPr="00924B6D">
        <w:rPr>
          <w:rFonts w:ascii="Times New Roman" w:hAnsi="Times New Roman" w:cs="Times New Roman"/>
          <w:noProof/>
          <w:sz w:val="20"/>
          <w:szCs w:val="24"/>
        </w:rPr>
        <w:t>[7]</w:t>
      </w:r>
      <w:r w:rsidRPr="00924B6D">
        <w:rPr>
          <w:rFonts w:ascii="Times New Roman" w:hAnsi="Times New Roman" w:cs="Times New Roman"/>
          <w:noProof/>
          <w:sz w:val="20"/>
          <w:szCs w:val="24"/>
        </w:rPr>
        <w:tab/>
        <w:t xml:space="preserve">M. Khubaib, I. Khan, S. Raza, and F. Munir, “Effect of Variation of Number of Bays on the Seismic Vulnerability of Masonry Infilled Steel and Reinforced Concrete ( RC ) frame Structures,” </w:t>
      </w:r>
      <w:r w:rsidRPr="00924B6D">
        <w:rPr>
          <w:rFonts w:ascii="Times New Roman" w:hAnsi="Times New Roman" w:cs="Times New Roman"/>
          <w:i/>
          <w:iCs/>
          <w:noProof/>
          <w:sz w:val="20"/>
          <w:szCs w:val="24"/>
        </w:rPr>
        <w:t>Int. J. Innov. Appl. Stud.</w:t>
      </w:r>
      <w:r w:rsidRPr="00924B6D">
        <w:rPr>
          <w:rFonts w:ascii="Times New Roman" w:hAnsi="Times New Roman" w:cs="Times New Roman"/>
          <w:noProof/>
          <w:sz w:val="20"/>
          <w:szCs w:val="24"/>
        </w:rPr>
        <w:t>, vol. 8, no. 4, pp. 1485–1495, 2014.</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szCs w:val="24"/>
        </w:rPr>
      </w:pPr>
      <w:r w:rsidRPr="00924B6D">
        <w:rPr>
          <w:rFonts w:ascii="Times New Roman" w:hAnsi="Times New Roman" w:cs="Times New Roman"/>
          <w:noProof/>
          <w:sz w:val="20"/>
          <w:szCs w:val="24"/>
        </w:rPr>
        <w:t>[8]</w:t>
      </w:r>
      <w:r w:rsidRPr="00924B6D">
        <w:rPr>
          <w:rFonts w:ascii="Times New Roman" w:hAnsi="Times New Roman" w:cs="Times New Roman"/>
          <w:noProof/>
          <w:sz w:val="20"/>
          <w:szCs w:val="24"/>
        </w:rPr>
        <w:tab/>
        <w:t>Seismic Provisions, “Building Code of Pakistan (Seismic Provisions 2007),” 2007.</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szCs w:val="24"/>
        </w:rPr>
      </w:pPr>
      <w:r w:rsidRPr="00924B6D">
        <w:rPr>
          <w:rFonts w:ascii="Times New Roman" w:hAnsi="Times New Roman" w:cs="Times New Roman"/>
          <w:noProof/>
          <w:sz w:val="20"/>
          <w:szCs w:val="24"/>
        </w:rPr>
        <w:t>[9]</w:t>
      </w:r>
      <w:r w:rsidRPr="00924B6D">
        <w:rPr>
          <w:rFonts w:ascii="Times New Roman" w:hAnsi="Times New Roman" w:cs="Times New Roman"/>
          <w:noProof/>
          <w:sz w:val="20"/>
          <w:szCs w:val="24"/>
        </w:rPr>
        <w:tab/>
        <w:t>Uniform Building Code, “Uniform building code,” 1997.</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szCs w:val="24"/>
        </w:rPr>
      </w:pPr>
      <w:r w:rsidRPr="00924B6D">
        <w:rPr>
          <w:rFonts w:ascii="Times New Roman" w:hAnsi="Times New Roman" w:cs="Times New Roman"/>
          <w:noProof/>
          <w:sz w:val="20"/>
          <w:szCs w:val="24"/>
        </w:rPr>
        <w:t>[10]</w:t>
      </w:r>
      <w:r w:rsidRPr="00924B6D">
        <w:rPr>
          <w:rFonts w:ascii="Times New Roman" w:hAnsi="Times New Roman" w:cs="Times New Roman"/>
          <w:noProof/>
          <w:sz w:val="20"/>
          <w:szCs w:val="24"/>
        </w:rPr>
        <w:tab/>
        <w:t>FEMA-440, “Improvement of Nonlinear Static Seismic Analysis Procedures,” 2005.</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szCs w:val="24"/>
        </w:rPr>
      </w:pPr>
      <w:r w:rsidRPr="00924B6D">
        <w:rPr>
          <w:rFonts w:ascii="Times New Roman" w:hAnsi="Times New Roman" w:cs="Times New Roman"/>
          <w:noProof/>
          <w:sz w:val="20"/>
          <w:szCs w:val="24"/>
        </w:rPr>
        <w:t>[11]</w:t>
      </w:r>
      <w:r w:rsidRPr="00924B6D">
        <w:rPr>
          <w:rFonts w:ascii="Times New Roman" w:hAnsi="Times New Roman" w:cs="Times New Roman"/>
          <w:noProof/>
          <w:sz w:val="20"/>
          <w:szCs w:val="24"/>
        </w:rPr>
        <w:tab/>
        <w:t>B. S. En, “Eurocode 8 : Design of structures for earthquake resistance —,” 2014.</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szCs w:val="24"/>
        </w:rPr>
      </w:pPr>
      <w:r w:rsidRPr="00924B6D">
        <w:rPr>
          <w:rFonts w:ascii="Times New Roman" w:hAnsi="Times New Roman" w:cs="Times New Roman"/>
          <w:noProof/>
          <w:sz w:val="20"/>
          <w:szCs w:val="24"/>
        </w:rPr>
        <w:t>[12]</w:t>
      </w:r>
      <w:r w:rsidRPr="00924B6D">
        <w:rPr>
          <w:rFonts w:ascii="Times New Roman" w:hAnsi="Times New Roman" w:cs="Times New Roman"/>
          <w:noProof/>
          <w:sz w:val="20"/>
          <w:szCs w:val="24"/>
        </w:rPr>
        <w:tab/>
        <w:t>A. Belarbi and G. Greene, “13 th World Conference on Earthquake Engineering,” no. 998, 2004.</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szCs w:val="24"/>
        </w:rPr>
      </w:pPr>
      <w:r w:rsidRPr="00924B6D">
        <w:rPr>
          <w:rFonts w:ascii="Times New Roman" w:hAnsi="Times New Roman" w:cs="Times New Roman"/>
          <w:noProof/>
          <w:sz w:val="20"/>
          <w:szCs w:val="24"/>
        </w:rPr>
        <w:t>[13]</w:t>
      </w:r>
      <w:r w:rsidRPr="00924B6D">
        <w:rPr>
          <w:rFonts w:ascii="Times New Roman" w:hAnsi="Times New Roman" w:cs="Times New Roman"/>
          <w:noProof/>
          <w:sz w:val="20"/>
          <w:szCs w:val="24"/>
        </w:rPr>
        <w:tab/>
        <w:t xml:space="preserve">H. Salahuddin, “​Seismic retrofitting of low strength concrete using metal strips,” </w:t>
      </w:r>
      <w:r w:rsidRPr="00924B6D">
        <w:rPr>
          <w:rFonts w:ascii="Times New Roman" w:hAnsi="Times New Roman" w:cs="Times New Roman"/>
          <w:i/>
          <w:iCs/>
          <w:noProof/>
          <w:sz w:val="20"/>
          <w:szCs w:val="24"/>
        </w:rPr>
        <w:t>NUST Inst. Civ. Eng.</w:t>
      </w:r>
      <w:r w:rsidRPr="00924B6D">
        <w:rPr>
          <w:rFonts w:ascii="Times New Roman" w:hAnsi="Times New Roman" w:cs="Times New Roman"/>
          <w:noProof/>
          <w:sz w:val="20"/>
          <w:szCs w:val="24"/>
        </w:rPr>
        <w:t>, 2010.</w:t>
      </w:r>
    </w:p>
    <w:p w:rsidR="00924B6D" w:rsidRPr="00924B6D" w:rsidRDefault="00924B6D" w:rsidP="00924B6D">
      <w:pPr>
        <w:widowControl w:val="0"/>
        <w:autoSpaceDE w:val="0"/>
        <w:autoSpaceDN w:val="0"/>
        <w:adjustRightInd w:val="0"/>
        <w:spacing w:before="100" w:after="100" w:line="360" w:lineRule="auto"/>
        <w:ind w:left="640" w:hanging="640"/>
        <w:rPr>
          <w:rFonts w:ascii="Times New Roman" w:hAnsi="Times New Roman" w:cs="Times New Roman"/>
          <w:noProof/>
          <w:sz w:val="20"/>
        </w:rPr>
      </w:pPr>
      <w:r w:rsidRPr="00924B6D">
        <w:rPr>
          <w:rFonts w:ascii="Times New Roman" w:hAnsi="Times New Roman" w:cs="Times New Roman"/>
          <w:noProof/>
          <w:sz w:val="20"/>
          <w:szCs w:val="24"/>
        </w:rPr>
        <w:t>[14]</w:t>
      </w:r>
      <w:r w:rsidRPr="00924B6D">
        <w:rPr>
          <w:rFonts w:ascii="Times New Roman" w:hAnsi="Times New Roman" w:cs="Times New Roman"/>
          <w:noProof/>
          <w:sz w:val="20"/>
          <w:szCs w:val="24"/>
        </w:rPr>
        <w:tab/>
        <w:t>Commitee for The Model Code 1990, “CEB Bulletin No. 213/214: CEB-FIP Model Code 90.” p. 460, 1993.</w:t>
      </w:r>
    </w:p>
    <w:p w:rsidR="00924B6D" w:rsidRDefault="00924B6D" w:rsidP="008858FE">
      <w:pPr>
        <w:pStyle w:val="Els-Abstract-Copyright"/>
        <w:spacing w:before="100" w:beforeAutospacing="1" w:after="100" w:afterAutospacing="1" w:line="360" w:lineRule="auto"/>
        <w:rPr>
          <w:rFonts w:asciiTheme="majorBidi" w:hAnsiTheme="majorBidi" w:cstheme="majorBidi"/>
          <w:b/>
          <w:sz w:val="20"/>
        </w:rPr>
      </w:pPr>
      <w:r>
        <w:rPr>
          <w:rFonts w:asciiTheme="majorBidi" w:hAnsiTheme="majorBidi" w:cstheme="majorBidi"/>
          <w:b/>
          <w:sz w:val="20"/>
        </w:rPr>
        <w:fldChar w:fldCharType="end"/>
      </w:r>
    </w:p>
    <w:p w:rsidR="00F0169E" w:rsidRDefault="00F0169E" w:rsidP="009B5E3B">
      <w:pPr>
        <w:pStyle w:val="Els-Abstract-Copyright"/>
        <w:spacing w:before="100" w:beforeAutospacing="1" w:after="100" w:afterAutospacing="1" w:line="360" w:lineRule="auto"/>
        <w:rPr>
          <w:rFonts w:asciiTheme="majorBidi" w:hAnsiTheme="majorBidi" w:cstheme="majorBidi"/>
          <w:b/>
          <w:sz w:val="20"/>
        </w:rPr>
      </w:pPr>
    </w:p>
    <w:p w:rsidR="00F0169E" w:rsidRDefault="00F0169E" w:rsidP="009B5E3B">
      <w:pPr>
        <w:pStyle w:val="Els-Abstract-Copyright"/>
        <w:spacing w:before="100" w:beforeAutospacing="1" w:after="100" w:afterAutospacing="1" w:line="360" w:lineRule="auto"/>
        <w:rPr>
          <w:rFonts w:asciiTheme="majorBidi" w:hAnsiTheme="majorBidi" w:cstheme="majorBidi"/>
          <w:b/>
          <w:sz w:val="20"/>
        </w:rPr>
      </w:pPr>
    </w:p>
    <w:p w:rsidR="00F0169E" w:rsidRDefault="00F0169E" w:rsidP="009B5E3B">
      <w:pPr>
        <w:pStyle w:val="Els-Abstract-Copyright"/>
        <w:spacing w:before="100" w:beforeAutospacing="1" w:after="100" w:afterAutospacing="1" w:line="360" w:lineRule="auto"/>
        <w:rPr>
          <w:rFonts w:asciiTheme="majorBidi" w:hAnsiTheme="majorBidi" w:cstheme="majorBidi"/>
          <w:b/>
          <w:sz w:val="20"/>
        </w:rPr>
      </w:pPr>
    </w:p>
    <w:p w:rsidR="00965F2A" w:rsidRPr="0039784D" w:rsidRDefault="00965F2A" w:rsidP="009B5E3B">
      <w:pPr>
        <w:pStyle w:val="Els-Abstract-Copyright"/>
        <w:spacing w:before="100" w:beforeAutospacing="1" w:after="100" w:afterAutospacing="1" w:line="360" w:lineRule="auto"/>
        <w:rPr>
          <w:rFonts w:asciiTheme="majorBidi" w:hAnsiTheme="majorBidi" w:cstheme="majorBidi"/>
          <w:b/>
          <w:sz w:val="20"/>
        </w:rPr>
      </w:pPr>
    </w:p>
    <w:sectPr w:rsidR="00965F2A" w:rsidRPr="0039784D" w:rsidSect="00780521">
      <w:headerReference w:type="even" r:id="rId32"/>
      <w:headerReference w:type="default" r:id="rId33"/>
      <w:footerReference w:type="default" r:id="rId34"/>
      <w:headerReference w:type="first" r:id="rId35"/>
      <w:footerReference w:type="first" r:id="rId36"/>
      <w:footnotePr>
        <w:numFmt w:val="lowerLetter"/>
      </w:footnotePr>
      <w:pgSz w:w="11907" w:h="16839" w:code="9"/>
      <w:pgMar w:top="1440" w:right="1440" w:bottom="1440" w:left="1440" w:header="450" w:footer="432"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4833" w:rsidRDefault="00904833" w:rsidP="004125D0">
      <w:pPr>
        <w:spacing w:after="0" w:line="240" w:lineRule="auto"/>
      </w:pPr>
      <w:r>
        <w:separator/>
      </w:r>
    </w:p>
  </w:endnote>
  <w:endnote w:type="continuationSeparator" w:id="0">
    <w:p w:rsidR="00904833" w:rsidRDefault="00904833" w:rsidP="00412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Univers">
    <w:altName w:val="Arial"/>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17902"/>
      <w:docPartObj>
        <w:docPartGallery w:val="Page Numbers (Bottom of Page)"/>
        <w:docPartUnique/>
      </w:docPartObj>
    </w:sdtPr>
    <w:sdtEndPr/>
    <w:sdtContent>
      <w:p w:rsidR="00FF6C21" w:rsidRDefault="009206D1">
        <w:pPr>
          <w:pStyle w:val="Footer"/>
          <w:jc w:val="center"/>
        </w:pPr>
        <w:r w:rsidRPr="00FF6C21">
          <w:rPr>
            <w:sz w:val="20"/>
            <w:szCs w:val="20"/>
          </w:rPr>
          <w:fldChar w:fldCharType="begin"/>
        </w:r>
        <w:r w:rsidR="00FF6C21" w:rsidRPr="00FF6C21">
          <w:rPr>
            <w:sz w:val="20"/>
            <w:szCs w:val="20"/>
          </w:rPr>
          <w:instrText xml:space="preserve"> PAGE   \* MERGEFORMAT </w:instrText>
        </w:r>
        <w:r w:rsidRPr="00FF6C21">
          <w:rPr>
            <w:sz w:val="20"/>
            <w:szCs w:val="20"/>
          </w:rPr>
          <w:fldChar w:fldCharType="separate"/>
        </w:r>
        <w:r w:rsidR="00821790" w:rsidRPr="00821790">
          <w:rPr>
            <w:rFonts w:cs="Calibri"/>
            <w:noProof/>
            <w:sz w:val="20"/>
            <w:szCs w:val="20"/>
            <w:lang w:val="ar-SA"/>
          </w:rPr>
          <w:t>15</w:t>
        </w:r>
        <w:r w:rsidRPr="00FF6C21">
          <w:rPr>
            <w:sz w:val="20"/>
            <w:szCs w:val="20"/>
          </w:rPr>
          <w:fldChar w:fldCharType="end"/>
        </w:r>
      </w:p>
    </w:sdtContent>
  </w:sdt>
  <w:p w:rsidR="0085099E" w:rsidRDefault="0085099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17901"/>
      <w:docPartObj>
        <w:docPartGallery w:val="Page Numbers (Bottom of Page)"/>
        <w:docPartUnique/>
      </w:docPartObj>
    </w:sdtPr>
    <w:sdtEndPr/>
    <w:sdtContent>
      <w:p w:rsidR="00FF6C21" w:rsidRDefault="009206D1">
        <w:pPr>
          <w:pStyle w:val="Footer"/>
          <w:jc w:val="center"/>
        </w:pPr>
        <w:r w:rsidRPr="00FF6C21">
          <w:rPr>
            <w:sz w:val="20"/>
            <w:szCs w:val="20"/>
          </w:rPr>
          <w:fldChar w:fldCharType="begin"/>
        </w:r>
        <w:r w:rsidR="00FF6C21" w:rsidRPr="00FF6C21">
          <w:rPr>
            <w:sz w:val="20"/>
            <w:szCs w:val="20"/>
          </w:rPr>
          <w:instrText xml:space="preserve"> PAGE   \* MERGEFORMAT </w:instrText>
        </w:r>
        <w:r w:rsidRPr="00FF6C21">
          <w:rPr>
            <w:sz w:val="20"/>
            <w:szCs w:val="20"/>
          </w:rPr>
          <w:fldChar w:fldCharType="separate"/>
        </w:r>
        <w:r w:rsidR="00821790" w:rsidRPr="00821790">
          <w:rPr>
            <w:rFonts w:cs="Calibri"/>
            <w:noProof/>
            <w:sz w:val="20"/>
            <w:szCs w:val="20"/>
            <w:lang w:val="ar-SA"/>
          </w:rPr>
          <w:t>1</w:t>
        </w:r>
        <w:r w:rsidRPr="00FF6C21">
          <w:rPr>
            <w:sz w:val="20"/>
            <w:szCs w:val="20"/>
          </w:rPr>
          <w:fldChar w:fldCharType="end"/>
        </w:r>
      </w:p>
    </w:sdtContent>
  </w:sdt>
  <w:p w:rsidR="0085099E" w:rsidRDefault="008509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4833" w:rsidRDefault="00904833" w:rsidP="004125D0">
      <w:pPr>
        <w:spacing w:after="0" w:line="240" w:lineRule="auto"/>
      </w:pPr>
      <w:r>
        <w:separator/>
      </w:r>
    </w:p>
  </w:footnote>
  <w:footnote w:type="continuationSeparator" w:id="0">
    <w:p w:rsidR="00904833" w:rsidRDefault="00904833" w:rsidP="004125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35A7" w:rsidRDefault="00475865" w:rsidP="005E155F">
    <w:pPr>
      <w:pStyle w:val="Header"/>
      <w:tabs>
        <w:tab w:val="center" w:pos="4920"/>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6C21" w:rsidRDefault="00FF6C21" w:rsidP="00FF6C21">
    <w:pPr>
      <w:pStyle w:val="Header"/>
      <w:jc w:val="center"/>
      <w:rPr>
        <w:szCs w:val="16"/>
      </w:rPr>
    </w:pPr>
    <w:r w:rsidRPr="003B3E7E">
      <w:rPr>
        <w:szCs w:val="16"/>
      </w:rPr>
      <w:t>American Scientific Research Journal for Engineering, Technology, and Sciences (ASRJETS</w:t>
    </w:r>
    <w:r w:rsidRPr="003B3E7E">
      <w:rPr>
        <w:rStyle w:val="Strong"/>
        <w:color w:val="111111"/>
        <w:szCs w:val="16"/>
        <w:shd w:val="clear" w:color="auto" w:fill="FFFFFF"/>
      </w:rPr>
      <w:t>)</w:t>
    </w:r>
    <w:r w:rsidRPr="003B3E7E">
      <w:rPr>
        <w:szCs w:val="16"/>
      </w:rPr>
      <w:t xml:space="preserve"> (</w:t>
    </w:r>
    <w:r w:rsidR="009206D1" w:rsidRPr="003B3E7E">
      <w:rPr>
        <w:szCs w:val="16"/>
      </w:rPr>
      <w:fldChar w:fldCharType="begin"/>
    </w:r>
    <w:r w:rsidRPr="003B3E7E">
      <w:rPr>
        <w:szCs w:val="16"/>
      </w:rPr>
      <w:instrText xml:space="preserve"> DATE \@ "yyyy" \* MERGEFORMAT </w:instrText>
    </w:r>
    <w:r w:rsidR="009206D1" w:rsidRPr="003B3E7E">
      <w:rPr>
        <w:szCs w:val="16"/>
      </w:rPr>
      <w:fldChar w:fldCharType="separate"/>
    </w:r>
    <w:r w:rsidR="00843CA6">
      <w:rPr>
        <w:szCs w:val="16"/>
      </w:rPr>
      <w:t>2016</w:t>
    </w:r>
    <w:r w:rsidR="009206D1" w:rsidRPr="003B3E7E">
      <w:rPr>
        <w:szCs w:val="16"/>
      </w:rPr>
      <w:fldChar w:fldCharType="end"/>
    </w:r>
    <w:r w:rsidRPr="003B3E7E">
      <w:rPr>
        <w:szCs w:val="16"/>
      </w:rPr>
      <w:t>) Volume 00, No  1, pp 00-00</w:t>
    </w:r>
  </w:p>
  <w:p w:rsidR="00FF6C21" w:rsidRPr="003B3E7E" w:rsidRDefault="00FF6C21" w:rsidP="00FF6C21">
    <w:pPr>
      <w:pStyle w:val="Header"/>
      <w:jc w:val="center"/>
      <w:rPr>
        <w:szCs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17896"/>
      <w:docPartObj>
        <w:docPartGallery w:val="Page Numbers (Top of Page)"/>
        <w:docPartUnique/>
      </w:docPartObj>
    </w:sdtPr>
    <w:sdtEndPr/>
    <w:sdtContent>
      <w:p w:rsidR="009B31FD" w:rsidRDefault="009B31FD" w:rsidP="00FF6C21">
        <w:pPr>
          <w:shd w:val="clear" w:color="auto" w:fill="FFFFFF"/>
          <w:spacing w:after="0" w:line="360" w:lineRule="auto"/>
          <w:jc w:val="center"/>
        </w:pPr>
      </w:p>
      <w:tbl>
        <w:tblPr>
          <w:tblpPr w:leftFromText="180" w:rightFromText="180" w:vertAnchor="text" w:horzAnchor="margin" w:tblpXSpec="center" w:tblpY="-359"/>
          <w:tblW w:w="5625" w:type="pct"/>
          <w:tblCellMar>
            <w:left w:w="0" w:type="dxa"/>
            <w:right w:w="0" w:type="dxa"/>
          </w:tblCellMar>
          <w:tblLook w:val="0000" w:firstRow="0" w:lastRow="0" w:firstColumn="0" w:lastColumn="0" w:noHBand="0" w:noVBand="0"/>
        </w:tblPr>
        <w:tblGrid>
          <w:gridCol w:w="10155"/>
        </w:tblGrid>
        <w:tr w:rsidR="009B31FD" w:rsidRPr="008809FE" w:rsidTr="009B31FD">
          <w:trPr>
            <w:trHeight w:val="945"/>
          </w:trPr>
          <w:tc>
            <w:tcPr>
              <w:tcW w:w="5000" w:type="pct"/>
              <w:shd w:val="clear" w:color="auto" w:fill="E1F0FF"/>
              <w:vAlign w:val="center"/>
            </w:tcPr>
            <w:p w:rsidR="009B31FD" w:rsidRPr="009B31FD" w:rsidRDefault="009B31FD" w:rsidP="009B31FD">
              <w:pPr>
                <w:spacing w:after="0" w:line="360" w:lineRule="auto"/>
                <w:jc w:val="center"/>
                <w:rPr>
                  <w:rFonts w:ascii="Arial" w:hAnsi="Arial" w:cs="Arial"/>
                  <w:b/>
                  <w:bCs/>
                  <w:color w:val="0070C0"/>
                </w:rPr>
              </w:pPr>
              <w:r w:rsidRPr="009B31FD">
                <w:rPr>
                  <w:rFonts w:ascii="Arial" w:hAnsi="Arial" w:cs="Arial"/>
                  <w:color w:val="0070C0"/>
                </w:rPr>
                <w:t xml:space="preserve"> </w:t>
              </w:r>
              <w:r w:rsidRPr="009B31FD">
                <w:rPr>
                  <w:rFonts w:ascii="Arial" w:hAnsi="Arial" w:cs="Arial"/>
                  <w:b/>
                  <w:bCs/>
                  <w:color w:val="0070C0"/>
                </w:rPr>
                <w:t>American Scientific Research Journal for Engineering, Technology,  and Sciences  (ASRJETS)</w:t>
              </w:r>
            </w:p>
            <w:p w:rsidR="009B31FD" w:rsidRPr="009B31FD" w:rsidRDefault="009B31FD" w:rsidP="009B31FD">
              <w:pPr>
                <w:spacing w:after="0" w:line="360" w:lineRule="auto"/>
                <w:jc w:val="center"/>
                <w:rPr>
                  <w:rFonts w:ascii="Arial" w:hAnsi="Arial" w:cs="Arial"/>
                  <w:color w:val="0070C0"/>
                  <w:sz w:val="18"/>
                  <w:szCs w:val="18"/>
                </w:rPr>
              </w:pPr>
              <w:r w:rsidRPr="009B31FD">
                <w:rPr>
                  <w:rFonts w:ascii="Arial" w:hAnsi="Arial" w:cs="Arial"/>
                  <w:color w:val="0070C0"/>
                  <w:sz w:val="18"/>
                  <w:szCs w:val="18"/>
                </w:rPr>
                <w:t>ISSN (Print) 2313-4410, ISSN (Online) 2313-4402</w:t>
              </w:r>
            </w:p>
            <w:p w:rsidR="009B31FD" w:rsidRPr="009B31FD" w:rsidRDefault="009B31FD" w:rsidP="00F82192">
              <w:pPr>
                <w:pStyle w:val="Header"/>
                <w:spacing w:after="0" w:line="360" w:lineRule="auto"/>
                <w:jc w:val="center"/>
                <w:rPr>
                  <w:rFonts w:ascii="Arial" w:eastAsiaTheme="minorEastAsia" w:hAnsi="Arial" w:cs="Arial"/>
                  <w:i w:val="0"/>
                  <w:noProof w:val="0"/>
                  <w:color w:val="0070C0"/>
                  <w:sz w:val="20"/>
                </w:rPr>
              </w:pPr>
              <w:r w:rsidRPr="009B31FD">
                <w:rPr>
                  <w:rFonts w:ascii="Arial" w:eastAsiaTheme="minorEastAsia" w:hAnsi="Arial" w:cs="Arial"/>
                  <w:i w:val="0"/>
                  <w:noProof w:val="0"/>
                  <w:color w:val="0070C0"/>
                  <w:sz w:val="20"/>
                </w:rPr>
                <w:t xml:space="preserve">© Global Society of Scientific Research and Researchers </w:t>
              </w:r>
            </w:p>
          </w:tc>
        </w:tr>
        <w:tr w:rsidR="009B31FD" w:rsidRPr="008809FE" w:rsidTr="009B31FD">
          <w:trPr>
            <w:trHeight w:val="210"/>
          </w:trPr>
          <w:tc>
            <w:tcPr>
              <w:tcW w:w="5000" w:type="pct"/>
              <w:shd w:val="clear" w:color="auto" w:fill="00B0F0"/>
              <w:vAlign w:val="center"/>
            </w:tcPr>
            <w:p w:rsidR="009B31FD" w:rsidRPr="009B31FD" w:rsidRDefault="00904833" w:rsidP="009B31FD">
              <w:pPr>
                <w:pStyle w:val="Els-reprint-line"/>
                <w:rPr>
                  <w:color w:val="FFFFFF" w:themeColor="background1"/>
                  <w:sz w:val="20"/>
                </w:rPr>
              </w:pPr>
              <w:hyperlink r:id="rId1" w:history="1">
                <w:r w:rsidR="009B31FD" w:rsidRPr="009B31FD">
                  <w:rPr>
                    <w:rStyle w:val="Hyperlink"/>
                    <w:color w:val="FFFFFF" w:themeColor="background1"/>
                    <w:sz w:val="20"/>
                  </w:rPr>
                  <w:t>http://asrjetsjournal.org/</w:t>
                </w:r>
              </w:hyperlink>
              <w:r w:rsidR="009B31FD" w:rsidRPr="009B31FD">
                <w:rPr>
                  <w:color w:val="FFFFFF" w:themeColor="background1"/>
                  <w:sz w:val="20"/>
                </w:rPr>
                <w:t xml:space="preserve"> </w:t>
              </w:r>
            </w:p>
            <w:p w:rsidR="009B31FD" w:rsidRPr="009B31FD" w:rsidRDefault="009B31FD" w:rsidP="009B31FD">
              <w:pPr>
                <w:pStyle w:val="Els-reprint-line"/>
                <w:rPr>
                  <w:color w:val="002060"/>
                </w:rPr>
              </w:pPr>
            </w:p>
          </w:tc>
        </w:tr>
      </w:tbl>
      <w:p w:rsidR="009B31FD" w:rsidRDefault="009B31FD" w:rsidP="00FF6C21">
        <w:pPr>
          <w:shd w:val="clear" w:color="auto" w:fill="FFFFFF"/>
          <w:spacing w:after="0" w:line="360" w:lineRule="auto"/>
          <w:jc w:val="center"/>
        </w:pPr>
      </w:p>
      <w:p w:rsidR="009B31FD" w:rsidRDefault="009B31FD" w:rsidP="00FF6C21">
        <w:pPr>
          <w:shd w:val="clear" w:color="auto" w:fill="FFFFFF"/>
          <w:spacing w:after="0" w:line="360" w:lineRule="auto"/>
          <w:jc w:val="center"/>
        </w:pPr>
      </w:p>
      <w:p w:rsidR="00FF6C21" w:rsidRPr="00807DA2" w:rsidRDefault="00904833" w:rsidP="00FF6C21">
        <w:pPr>
          <w:jc w:val="cente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DA53E6D"/>
    <w:multiLevelType w:val="hybridMultilevel"/>
    <w:tmpl w:val="2D56C1BC"/>
    <w:lvl w:ilvl="0" w:tplc="D3445D56">
      <w:start w:val="1"/>
      <w:numFmt w:val="bullet"/>
      <w:lvlText w:val="•"/>
      <w:lvlJc w:val="left"/>
      <w:pPr>
        <w:ind w:hanging="360"/>
      </w:pPr>
      <w:rPr>
        <w:rFonts w:ascii="Arial" w:eastAsia="Arial" w:hAnsi="Arial" w:hint="default"/>
        <w:w w:val="131"/>
        <w:sz w:val="24"/>
        <w:szCs w:val="24"/>
      </w:rPr>
    </w:lvl>
    <w:lvl w:ilvl="1" w:tplc="4350AAB2">
      <w:start w:val="1"/>
      <w:numFmt w:val="bullet"/>
      <w:lvlText w:val="•"/>
      <w:lvlJc w:val="left"/>
      <w:rPr>
        <w:rFonts w:hint="default"/>
      </w:rPr>
    </w:lvl>
    <w:lvl w:ilvl="2" w:tplc="1DC2E292">
      <w:start w:val="1"/>
      <w:numFmt w:val="bullet"/>
      <w:lvlText w:val="•"/>
      <w:lvlJc w:val="left"/>
      <w:rPr>
        <w:rFonts w:hint="default"/>
      </w:rPr>
    </w:lvl>
    <w:lvl w:ilvl="3" w:tplc="90582D78">
      <w:start w:val="1"/>
      <w:numFmt w:val="bullet"/>
      <w:lvlText w:val="•"/>
      <w:lvlJc w:val="left"/>
      <w:rPr>
        <w:rFonts w:hint="default"/>
      </w:rPr>
    </w:lvl>
    <w:lvl w:ilvl="4" w:tplc="99E8C008">
      <w:start w:val="1"/>
      <w:numFmt w:val="bullet"/>
      <w:lvlText w:val="•"/>
      <w:lvlJc w:val="left"/>
      <w:rPr>
        <w:rFonts w:hint="default"/>
      </w:rPr>
    </w:lvl>
    <w:lvl w:ilvl="5" w:tplc="92EA9A90">
      <w:start w:val="1"/>
      <w:numFmt w:val="bullet"/>
      <w:lvlText w:val="•"/>
      <w:lvlJc w:val="left"/>
      <w:rPr>
        <w:rFonts w:hint="default"/>
      </w:rPr>
    </w:lvl>
    <w:lvl w:ilvl="6" w:tplc="2EF254B8">
      <w:start w:val="1"/>
      <w:numFmt w:val="bullet"/>
      <w:lvlText w:val="•"/>
      <w:lvlJc w:val="left"/>
      <w:rPr>
        <w:rFonts w:hint="default"/>
      </w:rPr>
    </w:lvl>
    <w:lvl w:ilvl="7" w:tplc="78BC3F94">
      <w:start w:val="1"/>
      <w:numFmt w:val="bullet"/>
      <w:lvlText w:val="•"/>
      <w:lvlJc w:val="left"/>
      <w:rPr>
        <w:rFonts w:hint="default"/>
      </w:rPr>
    </w:lvl>
    <w:lvl w:ilvl="8" w:tplc="6B866AF6">
      <w:start w:val="1"/>
      <w:numFmt w:val="bullet"/>
      <w:lvlText w:val="•"/>
      <w:lvlJc w:val="left"/>
      <w:rPr>
        <w:rFonts w:hint="default"/>
      </w:rPr>
    </w:lvl>
  </w:abstractNum>
  <w:abstractNum w:abstractNumId="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2049"/>
  </w:hdrShapeDefaults>
  <w:footnotePr>
    <w:numFmt w:val="lowerLetter"/>
    <w:footnote w:id="-1"/>
    <w:footnote w:id="0"/>
  </w:footnotePr>
  <w:endnotePr>
    <w:endnote w:id="-1"/>
    <w:endnote w:id="0"/>
  </w:endnotePr>
  <w:compat>
    <w:useFELayout/>
    <w:compatSetting w:name="compatibilityMode" w:uri="http://schemas.microsoft.com/office/word" w:val="12"/>
  </w:compat>
  <w:rsids>
    <w:rsidRoot w:val="004125D0"/>
    <w:rsid w:val="00006709"/>
    <w:rsid w:val="00010015"/>
    <w:rsid w:val="000158F8"/>
    <w:rsid w:val="0001718B"/>
    <w:rsid w:val="0002002A"/>
    <w:rsid w:val="00050624"/>
    <w:rsid w:val="000645D3"/>
    <w:rsid w:val="0006589F"/>
    <w:rsid w:val="00066C33"/>
    <w:rsid w:val="00070F2B"/>
    <w:rsid w:val="00074C80"/>
    <w:rsid w:val="00077534"/>
    <w:rsid w:val="00094589"/>
    <w:rsid w:val="000B2018"/>
    <w:rsid w:val="000C17B8"/>
    <w:rsid w:val="000C66F3"/>
    <w:rsid w:val="000C6B95"/>
    <w:rsid w:val="000F0B6A"/>
    <w:rsid w:val="00100065"/>
    <w:rsid w:val="001038E4"/>
    <w:rsid w:val="00123924"/>
    <w:rsid w:val="00132F86"/>
    <w:rsid w:val="00152EB3"/>
    <w:rsid w:val="001578DA"/>
    <w:rsid w:val="001653AB"/>
    <w:rsid w:val="00181A1B"/>
    <w:rsid w:val="0019105C"/>
    <w:rsid w:val="001922F9"/>
    <w:rsid w:val="001955AC"/>
    <w:rsid w:val="00195B06"/>
    <w:rsid w:val="001A398D"/>
    <w:rsid w:val="001A6006"/>
    <w:rsid w:val="001C12AE"/>
    <w:rsid w:val="001C3A66"/>
    <w:rsid w:val="001D3EB8"/>
    <w:rsid w:val="001E6EB9"/>
    <w:rsid w:val="0020468F"/>
    <w:rsid w:val="002103CE"/>
    <w:rsid w:val="00210A4B"/>
    <w:rsid w:val="00215838"/>
    <w:rsid w:val="00221E12"/>
    <w:rsid w:val="00231A9A"/>
    <w:rsid w:val="002426B7"/>
    <w:rsid w:val="00284B43"/>
    <w:rsid w:val="00285F62"/>
    <w:rsid w:val="002A0120"/>
    <w:rsid w:val="002F239D"/>
    <w:rsid w:val="002F3057"/>
    <w:rsid w:val="003051CE"/>
    <w:rsid w:val="00310317"/>
    <w:rsid w:val="00316F5E"/>
    <w:rsid w:val="0032110C"/>
    <w:rsid w:val="003243CD"/>
    <w:rsid w:val="00335E8F"/>
    <w:rsid w:val="0034627F"/>
    <w:rsid w:val="003826DE"/>
    <w:rsid w:val="0039784D"/>
    <w:rsid w:val="00397EBD"/>
    <w:rsid w:val="003A2165"/>
    <w:rsid w:val="003A5CAF"/>
    <w:rsid w:val="003B4A9F"/>
    <w:rsid w:val="003E34F0"/>
    <w:rsid w:val="004112C8"/>
    <w:rsid w:val="004125D0"/>
    <w:rsid w:val="0041400C"/>
    <w:rsid w:val="004217B6"/>
    <w:rsid w:val="0042744D"/>
    <w:rsid w:val="00447A46"/>
    <w:rsid w:val="004739E5"/>
    <w:rsid w:val="00474138"/>
    <w:rsid w:val="00475865"/>
    <w:rsid w:val="00477C9A"/>
    <w:rsid w:val="00481FC9"/>
    <w:rsid w:val="00484AC3"/>
    <w:rsid w:val="004902F0"/>
    <w:rsid w:val="00494296"/>
    <w:rsid w:val="004A1753"/>
    <w:rsid w:val="004A24B2"/>
    <w:rsid w:val="004B0483"/>
    <w:rsid w:val="004B263F"/>
    <w:rsid w:val="004C38BF"/>
    <w:rsid w:val="004C428E"/>
    <w:rsid w:val="004C671D"/>
    <w:rsid w:val="004D333B"/>
    <w:rsid w:val="004F1478"/>
    <w:rsid w:val="004F1D0D"/>
    <w:rsid w:val="004F3F3F"/>
    <w:rsid w:val="00501801"/>
    <w:rsid w:val="005019F3"/>
    <w:rsid w:val="00515C40"/>
    <w:rsid w:val="00517D7E"/>
    <w:rsid w:val="00521125"/>
    <w:rsid w:val="005251BC"/>
    <w:rsid w:val="005349ED"/>
    <w:rsid w:val="005620EE"/>
    <w:rsid w:val="00590F8E"/>
    <w:rsid w:val="0059224D"/>
    <w:rsid w:val="005A2F06"/>
    <w:rsid w:val="005B0913"/>
    <w:rsid w:val="005B61A4"/>
    <w:rsid w:val="005C2B34"/>
    <w:rsid w:val="005C2D02"/>
    <w:rsid w:val="005C76D5"/>
    <w:rsid w:val="005D2DD4"/>
    <w:rsid w:val="005E155F"/>
    <w:rsid w:val="005E2CEF"/>
    <w:rsid w:val="005F15AA"/>
    <w:rsid w:val="0060182C"/>
    <w:rsid w:val="00604E6F"/>
    <w:rsid w:val="00610C58"/>
    <w:rsid w:val="00614F11"/>
    <w:rsid w:val="00623F81"/>
    <w:rsid w:val="00624AC9"/>
    <w:rsid w:val="00635D49"/>
    <w:rsid w:val="00642179"/>
    <w:rsid w:val="00643D95"/>
    <w:rsid w:val="0064655D"/>
    <w:rsid w:val="00651A83"/>
    <w:rsid w:val="006527FF"/>
    <w:rsid w:val="00661CB8"/>
    <w:rsid w:val="00682A74"/>
    <w:rsid w:val="00690EA4"/>
    <w:rsid w:val="006B4700"/>
    <w:rsid w:val="006C07DB"/>
    <w:rsid w:val="006C4E32"/>
    <w:rsid w:val="006C5E50"/>
    <w:rsid w:val="006C5E5E"/>
    <w:rsid w:val="006D4169"/>
    <w:rsid w:val="006D729E"/>
    <w:rsid w:val="006D7D2B"/>
    <w:rsid w:val="006E1487"/>
    <w:rsid w:val="006F5324"/>
    <w:rsid w:val="00711CDC"/>
    <w:rsid w:val="00712CCF"/>
    <w:rsid w:val="0072013E"/>
    <w:rsid w:val="00722B02"/>
    <w:rsid w:val="00734B59"/>
    <w:rsid w:val="00741356"/>
    <w:rsid w:val="00780521"/>
    <w:rsid w:val="00781261"/>
    <w:rsid w:val="007A61CB"/>
    <w:rsid w:val="007C4C57"/>
    <w:rsid w:val="007E5E79"/>
    <w:rsid w:val="008008BC"/>
    <w:rsid w:val="00821790"/>
    <w:rsid w:val="00825C00"/>
    <w:rsid w:val="00825CF8"/>
    <w:rsid w:val="00833165"/>
    <w:rsid w:val="00834130"/>
    <w:rsid w:val="00836259"/>
    <w:rsid w:val="00840C18"/>
    <w:rsid w:val="00843CA6"/>
    <w:rsid w:val="0085099E"/>
    <w:rsid w:val="008515E2"/>
    <w:rsid w:val="00851E77"/>
    <w:rsid w:val="008616BC"/>
    <w:rsid w:val="008651E3"/>
    <w:rsid w:val="00872A85"/>
    <w:rsid w:val="00884FA7"/>
    <w:rsid w:val="008858FE"/>
    <w:rsid w:val="00890B47"/>
    <w:rsid w:val="008B0A40"/>
    <w:rsid w:val="008C0FF8"/>
    <w:rsid w:val="008C3856"/>
    <w:rsid w:val="008E127E"/>
    <w:rsid w:val="008E7401"/>
    <w:rsid w:val="008F7B0D"/>
    <w:rsid w:val="008F7F4A"/>
    <w:rsid w:val="00904833"/>
    <w:rsid w:val="009069C5"/>
    <w:rsid w:val="0091159F"/>
    <w:rsid w:val="00911F47"/>
    <w:rsid w:val="009206D1"/>
    <w:rsid w:val="00924B6D"/>
    <w:rsid w:val="00927C22"/>
    <w:rsid w:val="009316B4"/>
    <w:rsid w:val="009372F8"/>
    <w:rsid w:val="00951495"/>
    <w:rsid w:val="00954489"/>
    <w:rsid w:val="009652D0"/>
    <w:rsid w:val="00965836"/>
    <w:rsid w:val="00965DBB"/>
    <w:rsid w:val="00965F2A"/>
    <w:rsid w:val="00977E07"/>
    <w:rsid w:val="00980A04"/>
    <w:rsid w:val="009812BB"/>
    <w:rsid w:val="009840F8"/>
    <w:rsid w:val="009B31FD"/>
    <w:rsid w:val="009B5E3B"/>
    <w:rsid w:val="009B732C"/>
    <w:rsid w:val="009B7556"/>
    <w:rsid w:val="009E299E"/>
    <w:rsid w:val="009E69F7"/>
    <w:rsid w:val="009F4556"/>
    <w:rsid w:val="00A117AA"/>
    <w:rsid w:val="00A14F9B"/>
    <w:rsid w:val="00A158FD"/>
    <w:rsid w:val="00A23AD5"/>
    <w:rsid w:val="00A3761D"/>
    <w:rsid w:val="00A40DC5"/>
    <w:rsid w:val="00A523AF"/>
    <w:rsid w:val="00A533BF"/>
    <w:rsid w:val="00A54076"/>
    <w:rsid w:val="00A547EE"/>
    <w:rsid w:val="00A840DF"/>
    <w:rsid w:val="00A90BFB"/>
    <w:rsid w:val="00A970AF"/>
    <w:rsid w:val="00AC6276"/>
    <w:rsid w:val="00AD12B9"/>
    <w:rsid w:val="00AD65C8"/>
    <w:rsid w:val="00AE4A62"/>
    <w:rsid w:val="00AE5A82"/>
    <w:rsid w:val="00B072FC"/>
    <w:rsid w:val="00B140BE"/>
    <w:rsid w:val="00B23AA0"/>
    <w:rsid w:val="00B46005"/>
    <w:rsid w:val="00B673B9"/>
    <w:rsid w:val="00B72492"/>
    <w:rsid w:val="00B91012"/>
    <w:rsid w:val="00BA19B3"/>
    <w:rsid w:val="00BA7884"/>
    <w:rsid w:val="00BB5039"/>
    <w:rsid w:val="00BC23E9"/>
    <w:rsid w:val="00BD7607"/>
    <w:rsid w:val="00C4319E"/>
    <w:rsid w:val="00C446C4"/>
    <w:rsid w:val="00C45DA3"/>
    <w:rsid w:val="00C54550"/>
    <w:rsid w:val="00C64CAE"/>
    <w:rsid w:val="00C65869"/>
    <w:rsid w:val="00C74586"/>
    <w:rsid w:val="00C7613B"/>
    <w:rsid w:val="00C878A2"/>
    <w:rsid w:val="00C93983"/>
    <w:rsid w:val="00CB54C8"/>
    <w:rsid w:val="00CC0278"/>
    <w:rsid w:val="00CC3F53"/>
    <w:rsid w:val="00CD7C1B"/>
    <w:rsid w:val="00CE310E"/>
    <w:rsid w:val="00CE74E6"/>
    <w:rsid w:val="00CF0234"/>
    <w:rsid w:val="00CF0418"/>
    <w:rsid w:val="00D10E4E"/>
    <w:rsid w:val="00D13ECE"/>
    <w:rsid w:val="00D1560B"/>
    <w:rsid w:val="00D179F1"/>
    <w:rsid w:val="00D23670"/>
    <w:rsid w:val="00D23D0A"/>
    <w:rsid w:val="00D23F81"/>
    <w:rsid w:val="00D31750"/>
    <w:rsid w:val="00D67BC4"/>
    <w:rsid w:val="00D73E5E"/>
    <w:rsid w:val="00D90ACB"/>
    <w:rsid w:val="00D93F76"/>
    <w:rsid w:val="00DA314E"/>
    <w:rsid w:val="00DA5C68"/>
    <w:rsid w:val="00DB432C"/>
    <w:rsid w:val="00DC3A54"/>
    <w:rsid w:val="00DE6BAE"/>
    <w:rsid w:val="00E0523F"/>
    <w:rsid w:val="00E33BE7"/>
    <w:rsid w:val="00E4031E"/>
    <w:rsid w:val="00E411B6"/>
    <w:rsid w:val="00E41B98"/>
    <w:rsid w:val="00E47F9B"/>
    <w:rsid w:val="00E720C5"/>
    <w:rsid w:val="00E755BE"/>
    <w:rsid w:val="00E83D03"/>
    <w:rsid w:val="00E84A8F"/>
    <w:rsid w:val="00E84AE1"/>
    <w:rsid w:val="00E904F3"/>
    <w:rsid w:val="00E9441E"/>
    <w:rsid w:val="00EA0A06"/>
    <w:rsid w:val="00EA2929"/>
    <w:rsid w:val="00EB082F"/>
    <w:rsid w:val="00ED4721"/>
    <w:rsid w:val="00ED4987"/>
    <w:rsid w:val="00ED4C93"/>
    <w:rsid w:val="00ED4D35"/>
    <w:rsid w:val="00ED5AAD"/>
    <w:rsid w:val="00ED6660"/>
    <w:rsid w:val="00EF1C04"/>
    <w:rsid w:val="00F0169E"/>
    <w:rsid w:val="00F11C48"/>
    <w:rsid w:val="00F17F71"/>
    <w:rsid w:val="00F25622"/>
    <w:rsid w:val="00F26239"/>
    <w:rsid w:val="00F345F5"/>
    <w:rsid w:val="00F4543F"/>
    <w:rsid w:val="00F546DA"/>
    <w:rsid w:val="00F55577"/>
    <w:rsid w:val="00F75F9D"/>
    <w:rsid w:val="00F831E4"/>
    <w:rsid w:val="00F8609D"/>
    <w:rsid w:val="00F9284C"/>
    <w:rsid w:val="00FA2E54"/>
    <w:rsid w:val="00FB2044"/>
    <w:rsid w:val="00FB2099"/>
    <w:rsid w:val="00FE23A7"/>
    <w:rsid w:val="00FE50E7"/>
    <w:rsid w:val="00FE7678"/>
    <w:rsid w:val="00FF6C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7895178-9DB5-4544-B5E0-0DA510208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2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1storder-head">
    <w:name w:val="Els-1storder-head"/>
    <w:next w:val="Els-body-text"/>
    <w:link w:val="Els-1storder-headChar"/>
    <w:rsid w:val="004125D0"/>
    <w:pPr>
      <w:keepNext/>
      <w:numPr>
        <w:numId w:val="2"/>
      </w:numPr>
      <w:suppressAutoHyphens/>
      <w:spacing w:before="240" w:after="240" w:line="240" w:lineRule="exact"/>
    </w:pPr>
    <w:rPr>
      <w:rFonts w:ascii="Times New Roman" w:eastAsia="Times New Roman" w:hAnsi="Times New Roman" w:cs="Times New Roman"/>
      <w:b/>
      <w:sz w:val="20"/>
      <w:szCs w:val="20"/>
    </w:rPr>
  </w:style>
  <w:style w:type="paragraph" w:customStyle="1" w:styleId="Els-2ndorder-head">
    <w:name w:val="Els-2ndorder-head"/>
    <w:next w:val="Els-body-text"/>
    <w:rsid w:val="004125D0"/>
    <w:pPr>
      <w:keepNext/>
      <w:numPr>
        <w:ilvl w:val="1"/>
        <w:numId w:val="2"/>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Els-body-text"/>
    <w:rsid w:val="004125D0"/>
    <w:pPr>
      <w:keepNext/>
      <w:numPr>
        <w:ilvl w:val="2"/>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Els-body-text"/>
    <w:rsid w:val="004125D0"/>
    <w:pPr>
      <w:keepNext/>
      <w:numPr>
        <w:ilvl w:val="3"/>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Abstract-head">
    <w:name w:val="Els-Abstract-head"/>
    <w:next w:val="Normal"/>
    <w:rsid w:val="004125D0"/>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bstract-text">
    <w:name w:val="Els-Abstract-text"/>
    <w:next w:val="Normal"/>
    <w:rsid w:val="004125D0"/>
    <w:pPr>
      <w:spacing w:after="0" w:line="220" w:lineRule="exact"/>
      <w:jc w:val="both"/>
    </w:pPr>
    <w:rPr>
      <w:rFonts w:ascii="Times New Roman" w:eastAsia="Times New Roman" w:hAnsi="Times New Roman" w:cs="Times New Roman"/>
      <w:sz w:val="18"/>
      <w:szCs w:val="20"/>
    </w:rPr>
  </w:style>
  <w:style w:type="paragraph" w:customStyle="1" w:styleId="Els-acknowledgement">
    <w:name w:val="Els-acknowledgement"/>
    <w:next w:val="Normal"/>
    <w:rsid w:val="004125D0"/>
    <w:pPr>
      <w:keepNext/>
      <w:spacing w:before="480" w:after="240" w:line="220" w:lineRule="exact"/>
    </w:pPr>
    <w:rPr>
      <w:rFonts w:ascii="Times New Roman" w:eastAsia="Times New Roman" w:hAnsi="Times New Roman" w:cs="Times New Roman"/>
      <w:b/>
      <w:sz w:val="20"/>
      <w:szCs w:val="20"/>
    </w:rPr>
  </w:style>
  <w:style w:type="paragraph" w:customStyle="1" w:styleId="Els-Affiliation">
    <w:name w:val="Els-Affiliation"/>
    <w:next w:val="Els-Abstract-head"/>
    <w:rsid w:val="004125D0"/>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4125D0"/>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body-text">
    <w:name w:val="Els-body-text"/>
    <w:rsid w:val="004125D0"/>
    <w:pPr>
      <w:keepNext/>
      <w:spacing w:after="0" w:line="240" w:lineRule="exact"/>
      <w:ind w:firstLine="238"/>
      <w:jc w:val="both"/>
    </w:pPr>
    <w:rPr>
      <w:rFonts w:ascii="Times New Roman" w:eastAsia="Times New Roman" w:hAnsi="Times New Roman" w:cs="Times New Roman"/>
      <w:sz w:val="20"/>
      <w:szCs w:val="20"/>
    </w:rPr>
  </w:style>
  <w:style w:type="paragraph" w:customStyle="1" w:styleId="Els-bulletlist">
    <w:name w:val="Els-bulletlist"/>
    <w:basedOn w:val="Els-body-text"/>
    <w:rsid w:val="004125D0"/>
    <w:pPr>
      <w:numPr>
        <w:numId w:val="1"/>
      </w:numPr>
      <w:tabs>
        <w:tab w:val="left" w:pos="240"/>
      </w:tabs>
      <w:jc w:val="left"/>
    </w:pPr>
  </w:style>
  <w:style w:type="paragraph" w:customStyle="1" w:styleId="Els-caption">
    <w:name w:val="Els-caption"/>
    <w:rsid w:val="004125D0"/>
    <w:pPr>
      <w:keepLines/>
      <w:spacing w:before="200" w:after="240" w:line="200" w:lineRule="exact"/>
    </w:pPr>
    <w:rPr>
      <w:rFonts w:ascii="Times New Roman" w:eastAsia="Times New Roman" w:hAnsi="Times New Roman" w:cs="Times New Roman"/>
      <w:sz w:val="16"/>
      <w:szCs w:val="20"/>
    </w:rPr>
  </w:style>
  <w:style w:type="paragraph" w:customStyle="1" w:styleId="Els-equation">
    <w:name w:val="Els-equation"/>
    <w:next w:val="Els-body-text"/>
    <w:rsid w:val="004125D0"/>
    <w:pPr>
      <w:tabs>
        <w:tab w:val="right" w:pos="4320"/>
        <w:tab w:val="right" w:pos="9120"/>
      </w:tabs>
      <w:spacing w:before="120" w:after="120" w:line="220" w:lineRule="exact"/>
      <w:ind w:left="480"/>
    </w:pPr>
    <w:rPr>
      <w:rFonts w:ascii="Times New Roman" w:eastAsia="Times New Roman" w:hAnsi="Times New Roman" w:cs="Times New Roman"/>
      <w:i/>
      <w:noProof/>
      <w:sz w:val="20"/>
      <w:szCs w:val="20"/>
    </w:rPr>
  </w:style>
  <w:style w:type="paragraph" w:customStyle="1" w:styleId="Els-footnote">
    <w:name w:val="Els-footnote"/>
    <w:rsid w:val="004125D0"/>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4125D0"/>
    <w:pPr>
      <w:spacing w:before="120" w:after="400" w:line="200" w:lineRule="exact"/>
      <w:jc w:val="center"/>
    </w:pPr>
    <w:rPr>
      <w:rFonts w:ascii="Times New Roman" w:eastAsia="Times New Roman" w:hAnsi="Times New Roman" w:cs="Times New Roman"/>
      <w:noProof/>
      <w:sz w:val="16"/>
      <w:szCs w:val="20"/>
    </w:rPr>
  </w:style>
  <w:style w:type="paragraph" w:customStyle="1" w:styleId="Els-keywords">
    <w:name w:val="Els-keywords"/>
    <w:next w:val="Normal"/>
    <w:rsid w:val="004125D0"/>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reference">
    <w:name w:val="Els-reference"/>
    <w:rsid w:val="004125D0"/>
    <w:pPr>
      <w:tabs>
        <w:tab w:val="left" w:pos="312"/>
      </w:tabs>
      <w:spacing w:after="0"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4125D0"/>
    <w:pPr>
      <w:keepNext/>
      <w:spacing w:before="480" w:line="220" w:lineRule="exact"/>
    </w:pPr>
    <w:rPr>
      <w:rFonts w:ascii="Times New Roman" w:eastAsia="Times New Roman" w:hAnsi="Times New Roman" w:cs="Times New Roman"/>
      <w:b/>
      <w:sz w:val="20"/>
      <w:szCs w:val="20"/>
    </w:rPr>
  </w:style>
  <w:style w:type="paragraph" w:customStyle="1" w:styleId="Els-reprint-line">
    <w:name w:val="Els-reprint-line"/>
    <w:basedOn w:val="Normal"/>
    <w:rsid w:val="004125D0"/>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customStyle="1" w:styleId="Els-table-text">
    <w:name w:val="Els-table-text"/>
    <w:rsid w:val="004125D0"/>
    <w:pPr>
      <w:keepNext/>
      <w:spacing w:after="80" w:line="200" w:lineRule="exact"/>
    </w:pPr>
    <w:rPr>
      <w:rFonts w:ascii="Times New Roman" w:eastAsia="Times New Roman" w:hAnsi="Times New Roman" w:cs="Times New Roman"/>
      <w:sz w:val="16"/>
      <w:szCs w:val="20"/>
    </w:rPr>
  </w:style>
  <w:style w:type="paragraph" w:customStyle="1" w:styleId="Els-Title">
    <w:name w:val="Els-Title"/>
    <w:next w:val="Els-Author"/>
    <w:autoRedefine/>
    <w:rsid w:val="001A398D"/>
    <w:pPr>
      <w:suppressAutoHyphens/>
      <w:spacing w:before="100" w:beforeAutospacing="1" w:after="100" w:afterAutospacing="1" w:line="360" w:lineRule="auto"/>
      <w:jc w:val="center"/>
    </w:pPr>
    <w:rPr>
      <w:rFonts w:ascii="Times New Roman" w:eastAsia="Times New Roman" w:hAnsi="Times New Roman" w:cs="Times New Roman"/>
      <w:b/>
      <w:bCs/>
      <w:sz w:val="36"/>
      <w:szCs w:val="36"/>
    </w:rPr>
  </w:style>
  <w:style w:type="paragraph" w:styleId="Header">
    <w:name w:val="header"/>
    <w:link w:val="HeaderChar"/>
    <w:uiPriority w:val="99"/>
    <w:rsid w:val="004125D0"/>
    <w:pPr>
      <w:tabs>
        <w:tab w:val="center" w:pos="4706"/>
        <w:tab w:val="right" w:pos="9356"/>
      </w:tabs>
      <w:spacing w:after="240" w:line="200" w:lineRule="atLeast"/>
    </w:pPr>
    <w:rPr>
      <w:rFonts w:ascii="Times New Roman" w:eastAsia="Times New Roman" w:hAnsi="Times New Roman" w:cs="Times New Roman"/>
      <w:i/>
      <w:noProof/>
      <w:sz w:val="16"/>
      <w:szCs w:val="20"/>
    </w:rPr>
  </w:style>
  <w:style w:type="character" w:customStyle="1" w:styleId="HeaderChar">
    <w:name w:val="Header Char"/>
    <w:basedOn w:val="DefaultParagraphFont"/>
    <w:link w:val="Header"/>
    <w:uiPriority w:val="99"/>
    <w:rsid w:val="004125D0"/>
    <w:rPr>
      <w:rFonts w:ascii="Times New Roman" w:eastAsia="Times New Roman" w:hAnsi="Times New Roman" w:cs="Times New Roman"/>
      <w:i/>
      <w:noProof/>
      <w:sz w:val="16"/>
      <w:szCs w:val="20"/>
    </w:rPr>
  </w:style>
  <w:style w:type="paragraph" w:styleId="FootnoteText">
    <w:name w:val="footnote text"/>
    <w:basedOn w:val="Normal"/>
    <w:link w:val="FootnoteTextChar"/>
    <w:semiHidden/>
    <w:rsid w:val="004125D0"/>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4125D0"/>
    <w:rPr>
      <w:rFonts w:ascii="Univers" w:eastAsia="Times New Roman" w:hAnsi="Univers" w:cs="Times New Roman"/>
      <w:sz w:val="20"/>
      <w:szCs w:val="20"/>
      <w:lang w:val="en-GB"/>
    </w:rPr>
  </w:style>
  <w:style w:type="character" w:styleId="Hyperlink">
    <w:name w:val="Hyperlink"/>
    <w:rsid w:val="004125D0"/>
    <w:rPr>
      <w:color w:val="auto"/>
      <w:sz w:val="16"/>
      <w:u w:val="none"/>
    </w:rPr>
  </w:style>
  <w:style w:type="paragraph" w:customStyle="1" w:styleId="Els-Abstract-Copyright">
    <w:name w:val="Els-Abstract-Copyright"/>
    <w:basedOn w:val="Els-Abstract-text"/>
    <w:rsid w:val="004125D0"/>
    <w:pPr>
      <w:spacing w:after="220"/>
    </w:pPr>
  </w:style>
  <w:style w:type="character" w:customStyle="1" w:styleId="Els-1storder-headChar">
    <w:name w:val="Els-1storder-head Char"/>
    <w:link w:val="Els-1storder-head"/>
    <w:rsid w:val="004125D0"/>
    <w:rPr>
      <w:rFonts w:ascii="Times New Roman" w:eastAsia="Times New Roman" w:hAnsi="Times New Roman" w:cs="Times New Roman"/>
      <w:b/>
      <w:sz w:val="20"/>
      <w:szCs w:val="20"/>
    </w:rPr>
  </w:style>
  <w:style w:type="character" w:styleId="Strong">
    <w:name w:val="Strong"/>
    <w:basedOn w:val="DefaultParagraphFont"/>
    <w:uiPriority w:val="22"/>
    <w:qFormat/>
    <w:rsid w:val="004125D0"/>
    <w:rPr>
      <w:b/>
      <w:bCs/>
    </w:rPr>
  </w:style>
  <w:style w:type="paragraph" w:styleId="BodyText">
    <w:name w:val="Body Text"/>
    <w:basedOn w:val="Normal"/>
    <w:link w:val="BodyTextChar"/>
    <w:uiPriority w:val="1"/>
    <w:qFormat/>
    <w:rsid w:val="004125D0"/>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rsid w:val="004125D0"/>
    <w:rPr>
      <w:rFonts w:ascii="Times New Roman" w:eastAsia="MS Mincho" w:hAnsi="Times New Roman" w:cs="Times New Roman"/>
      <w:spacing w:val="-1"/>
      <w:sz w:val="20"/>
      <w:szCs w:val="20"/>
    </w:rPr>
  </w:style>
  <w:style w:type="paragraph" w:customStyle="1" w:styleId="references">
    <w:name w:val="references"/>
    <w:uiPriority w:val="99"/>
    <w:rsid w:val="004125D0"/>
    <w:pPr>
      <w:numPr>
        <w:numId w:val="3"/>
      </w:numPr>
      <w:spacing w:after="50" w:line="180" w:lineRule="exact"/>
      <w:jc w:val="both"/>
    </w:pPr>
    <w:rPr>
      <w:rFonts w:ascii="Times New Roman" w:eastAsia="Times New Roman" w:hAnsi="Times New Roman" w:cs="Times New Roman"/>
      <w:noProof/>
      <w:sz w:val="16"/>
      <w:szCs w:val="16"/>
    </w:rPr>
  </w:style>
  <w:style w:type="paragraph" w:styleId="BalloonText">
    <w:name w:val="Balloon Text"/>
    <w:basedOn w:val="Normal"/>
    <w:link w:val="BalloonTextChar"/>
    <w:uiPriority w:val="99"/>
    <w:semiHidden/>
    <w:unhideWhenUsed/>
    <w:rsid w:val="00412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25D0"/>
    <w:rPr>
      <w:rFonts w:ascii="Tahoma" w:hAnsi="Tahoma" w:cs="Tahoma"/>
      <w:sz w:val="16"/>
      <w:szCs w:val="16"/>
    </w:rPr>
  </w:style>
  <w:style w:type="paragraph" w:styleId="Footer">
    <w:name w:val="footer"/>
    <w:basedOn w:val="Normal"/>
    <w:link w:val="FooterChar"/>
    <w:uiPriority w:val="99"/>
    <w:unhideWhenUsed/>
    <w:rsid w:val="00E4031E"/>
    <w:pPr>
      <w:tabs>
        <w:tab w:val="center" w:pos="4320"/>
        <w:tab w:val="right" w:pos="8640"/>
      </w:tabs>
      <w:spacing w:after="0" w:line="240" w:lineRule="auto"/>
    </w:pPr>
  </w:style>
  <w:style w:type="character" w:customStyle="1" w:styleId="FooterChar">
    <w:name w:val="Footer Char"/>
    <w:basedOn w:val="DefaultParagraphFont"/>
    <w:link w:val="Footer"/>
    <w:uiPriority w:val="99"/>
    <w:rsid w:val="00E4031E"/>
  </w:style>
  <w:style w:type="character" w:styleId="FootnoteReference">
    <w:name w:val="footnote reference"/>
    <w:basedOn w:val="DefaultParagraphFont"/>
    <w:uiPriority w:val="99"/>
    <w:semiHidden/>
    <w:unhideWhenUsed/>
    <w:rsid w:val="00ED4987"/>
    <w:rPr>
      <w:vertAlign w:val="superscript"/>
    </w:rPr>
  </w:style>
  <w:style w:type="table" w:customStyle="1" w:styleId="TableNormal1">
    <w:name w:val="Table Normal1"/>
    <w:uiPriority w:val="2"/>
    <w:semiHidden/>
    <w:unhideWhenUsed/>
    <w:qFormat/>
    <w:rsid w:val="00C45DA3"/>
    <w:pPr>
      <w:widowControl w:val="0"/>
      <w:spacing w:after="0" w:line="240" w:lineRule="auto"/>
    </w:pPr>
    <w:rPr>
      <w:rFonts w:eastAsiaTheme="minorHAnsi"/>
    </w:rPr>
    <w:tblPr>
      <w:tblInd w:w="0" w:type="dxa"/>
      <w:tblCellMar>
        <w:top w:w="0" w:type="dxa"/>
        <w:left w:w="0" w:type="dxa"/>
        <w:bottom w:w="0" w:type="dxa"/>
        <w:right w:w="0" w:type="dxa"/>
      </w:tblCellMar>
    </w:tblPr>
  </w:style>
  <w:style w:type="paragraph" w:customStyle="1" w:styleId="Heading11">
    <w:name w:val="Heading 11"/>
    <w:basedOn w:val="Normal"/>
    <w:uiPriority w:val="1"/>
    <w:qFormat/>
    <w:rsid w:val="00C45DA3"/>
    <w:pPr>
      <w:widowControl w:val="0"/>
      <w:spacing w:after="0" w:line="240" w:lineRule="auto"/>
      <w:ind w:left="120"/>
      <w:outlineLvl w:val="1"/>
    </w:pPr>
    <w:rPr>
      <w:rFonts w:ascii="Arial" w:eastAsia="Arial" w:hAnsi="Arial"/>
      <w:b/>
      <w:bCs/>
      <w:sz w:val="28"/>
      <w:szCs w:val="28"/>
    </w:rPr>
  </w:style>
  <w:style w:type="paragraph" w:customStyle="1" w:styleId="Heading21">
    <w:name w:val="Heading 21"/>
    <w:basedOn w:val="Normal"/>
    <w:uiPriority w:val="1"/>
    <w:qFormat/>
    <w:rsid w:val="00C45DA3"/>
    <w:pPr>
      <w:widowControl w:val="0"/>
      <w:spacing w:after="0" w:line="240" w:lineRule="auto"/>
      <w:ind w:left="120"/>
      <w:outlineLvl w:val="2"/>
    </w:pPr>
    <w:rPr>
      <w:rFonts w:ascii="Arial" w:eastAsia="Arial" w:hAnsi="Arial"/>
      <w:b/>
      <w:bCs/>
      <w:sz w:val="24"/>
      <w:szCs w:val="24"/>
    </w:rPr>
  </w:style>
  <w:style w:type="paragraph" w:styleId="ListParagraph">
    <w:name w:val="List Paragraph"/>
    <w:basedOn w:val="Normal"/>
    <w:uiPriority w:val="1"/>
    <w:qFormat/>
    <w:rsid w:val="00C45DA3"/>
    <w:pPr>
      <w:widowControl w:val="0"/>
      <w:spacing w:after="0" w:line="240" w:lineRule="auto"/>
    </w:pPr>
    <w:rPr>
      <w:rFonts w:eastAsiaTheme="minorHAnsi"/>
    </w:rPr>
  </w:style>
  <w:style w:type="paragraph" w:customStyle="1" w:styleId="TableParagraph">
    <w:name w:val="Table Paragraph"/>
    <w:basedOn w:val="Normal"/>
    <w:uiPriority w:val="1"/>
    <w:qFormat/>
    <w:rsid w:val="00C45DA3"/>
    <w:pPr>
      <w:widowControl w:val="0"/>
      <w:spacing w:after="0" w:line="240" w:lineRule="auto"/>
    </w:pPr>
    <w:rPr>
      <w:rFonts w:eastAsiaTheme="minorHAnsi"/>
    </w:rPr>
  </w:style>
  <w:style w:type="character" w:customStyle="1" w:styleId="fontstyle01">
    <w:name w:val="fontstyle01"/>
    <w:basedOn w:val="DefaultParagraphFont"/>
    <w:rsid w:val="00843CA6"/>
    <w:rPr>
      <w:rFonts w:ascii="TimesNewRomanPSMT" w:hAnsi="TimesNewRomanPSMT" w:hint="default"/>
      <w:b w:val="0"/>
      <w:bCs w:val="0"/>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871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chart" Target="charts/chart8.xml"/><Relationship Id="rId26" Type="http://schemas.openxmlformats.org/officeDocument/2006/relationships/chart" Target="charts/chart16.xml"/><Relationship Id="rId21" Type="http://schemas.openxmlformats.org/officeDocument/2006/relationships/chart" Target="charts/chart11.xm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7.xml"/><Relationship Id="rId25" Type="http://schemas.openxmlformats.org/officeDocument/2006/relationships/chart" Target="charts/chart15.xml"/><Relationship Id="rId33" Type="http://schemas.openxmlformats.org/officeDocument/2006/relationships/header" Target="head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chart" Target="charts/chart10.xml"/><Relationship Id="rId29" Type="http://schemas.openxmlformats.org/officeDocument/2006/relationships/chart" Target="charts/chart1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chart" Target="charts/chart14.xml"/><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chart" Target="charts/chart13.xml"/><Relationship Id="rId28" Type="http://schemas.openxmlformats.org/officeDocument/2006/relationships/image" Target="media/image3.png"/><Relationship Id="rId36"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chart" Target="charts/chart9.xml"/><Relationship Id="rId31" Type="http://schemas.openxmlformats.org/officeDocument/2006/relationships/chart" Target="charts/chart20.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5.xml"/><Relationship Id="rId22" Type="http://schemas.openxmlformats.org/officeDocument/2006/relationships/chart" Target="charts/chart12.xml"/><Relationship Id="rId27" Type="http://schemas.openxmlformats.org/officeDocument/2006/relationships/chart" Target="charts/chart17.xml"/><Relationship Id="rId30" Type="http://schemas.openxmlformats.org/officeDocument/2006/relationships/chart" Target="charts/chart19.xml"/><Relationship Id="rId35" Type="http://schemas.openxmlformats.org/officeDocument/2006/relationships/header" Target="header3.xml"/><Relationship Id="rId8" Type="http://schemas.openxmlformats.org/officeDocument/2006/relationships/hyperlink" Target="mailto:ghazanfar.an@gmail.com/"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hyperlink" Target="http://asrjetsjournal.org/"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Bilal\Desktop\Vulnerability%20Curves\Unretrofitted%20Frame\Degraded.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ilal\Desktop\Capacity%20Spectrum%20Revised%20wor.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ilal\Downloads\averaged%20stress%20strain%20curve.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Bilal\Dropbox\Final%20Year%20Project\Excel%20Sheets\CEB-FIP%20Model.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Bilal\Desktop\Final%20Year%20Project\Vulnerability%20Curves\Retrofitted%20Frame\Degraded%20Retrofitted.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Bilal\Desktop\Capacity%20Spectrum%20Revised%20wr.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Bilal\Desktop\Capacity%20Spectrum%20Revised%20wor.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Bilal\Desktop\Capacity%20Spectrum%20Revised%20wor.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Bilal\Desktop\Capacity%20Spectrum%20Revised%20wor.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Bilal\Desktop\Capacity%20Spectrum%20Revised%20wr.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Bilal\Desktop\Capacity%20Spectrum%20Revised%20w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ilal\Desktop\Final%20Year%20Project\Vulnerability%20Curves\Unretrofitted%20Frame\Degraded.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Bilal\Desktop\Capacity%20Spectrum%20Revised%20w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ilal\Desktop\Capacity%20Spectrum%20Revised%20wor.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ilal\Desktop\Capacity%20Spectrum%20Revised%20wor.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ilal\Desktop\Capacity%20Spectrum%20Revised%20wor.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ilal\Desktop\Capacity%20Spectrum%20Revised%20wor.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Bilal\Desktop\Capacity%20Spectrum%20Revised%20wor.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ilal\Desktop\Capacity%20Spectrum%20Revised%20wor.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ilal\Desktop\Capacity%20Spectrum%20Revised%20wo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Hysteresis Loop</a:t>
            </a:r>
          </a:p>
        </c:rich>
      </c:tx>
      <c:overlay val="0"/>
    </c:title>
    <c:autoTitleDeleted val="0"/>
    <c:plotArea>
      <c:layout/>
      <c:scatterChart>
        <c:scatterStyle val="smoothMarker"/>
        <c:varyColors val="0"/>
        <c:ser>
          <c:idx val="0"/>
          <c:order val="0"/>
          <c:tx>
            <c:v>Hysteresis Loop</c:v>
          </c:tx>
          <c:spPr>
            <a:ln w="15875"/>
          </c:spPr>
          <c:marker>
            <c:symbol val="none"/>
          </c:marker>
          <c:xVal>
            <c:numRef>
              <c:f>Sheet1!$C$6:$C$1538</c:f>
              <c:numCache>
                <c:formatCode>General</c:formatCode>
                <c:ptCount val="1533"/>
                <c:pt idx="0">
                  <c:v>-3.4888248000000004E-2</c:v>
                </c:pt>
                <c:pt idx="1">
                  <c:v>-1.7100210000000002E-4</c:v>
                </c:pt>
                <c:pt idx="2">
                  <c:v>1.1699933999999999E-2</c:v>
                </c:pt>
                <c:pt idx="3">
                  <c:v>2.3570873999999999E-2</c:v>
                </c:pt>
                <c:pt idx="4">
                  <c:v>3.5441814000000002E-2</c:v>
                </c:pt>
                <c:pt idx="5">
                  <c:v>4.7312747999999995E-2</c:v>
                </c:pt>
                <c:pt idx="6">
                  <c:v>5.9183681999999994E-2</c:v>
                </c:pt>
                <c:pt idx="7">
                  <c:v>7.1054640000000002E-2</c:v>
                </c:pt>
                <c:pt idx="8">
                  <c:v>8.2925579999999999E-2</c:v>
                </c:pt>
                <c:pt idx="9">
                  <c:v>9.4796519999999995E-2</c:v>
                </c:pt>
                <c:pt idx="10">
                  <c:v>0.10666745999999999</c:v>
                </c:pt>
                <c:pt idx="11">
                  <c:v>0.1185384</c:v>
                </c:pt>
                <c:pt idx="12">
                  <c:v>0.13040934000000001</c:v>
                </c:pt>
                <c:pt idx="13">
                  <c:v>0.14228028000000001</c:v>
                </c:pt>
                <c:pt idx="14">
                  <c:v>0.15415122000000001</c:v>
                </c:pt>
                <c:pt idx="15">
                  <c:v>0.16602216</c:v>
                </c:pt>
                <c:pt idx="16">
                  <c:v>0.1778931</c:v>
                </c:pt>
                <c:pt idx="17">
                  <c:v>0.18976403999999999</c:v>
                </c:pt>
                <c:pt idx="18">
                  <c:v>0.20163497999999999</c:v>
                </c:pt>
                <c:pt idx="19">
                  <c:v>0.21350591999999999</c:v>
                </c:pt>
                <c:pt idx="20">
                  <c:v>0.22537685999999998</c:v>
                </c:pt>
                <c:pt idx="21">
                  <c:v>0.23724779999999998</c:v>
                </c:pt>
                <c:pt idx="22">
                  <c:v>0.24911873999999998</c:v>
                </c:pt>
                <c:pt idx="23">
                  <c:v>0.26098968</c:v>
                </c:pt>
                <c:pt idx="24">
                  <c:v>0.27286062</c:v>
                </c:pt>
                <c:pt idx="25">
                  <c:v>0.28473155999999999</c:v>
                </c:pt>
                <c:pt idx="26">
                  <c:v>0.29660249999999999</c:v>
                </c:pt>
                <c:pt idx="27">
                  <c:v>0.30847343999999999</c:v>
                </c:pt>
                <c:pt idx="28">
                  <c:v>0.32034437999999998</c:v>
                </c:pt>
                <c:pt idx="29">
                  <c:v>0.33221531999999998</c:v>
                </c:pt>
                <c:pt idx="30">
                  <c:v>0.34408625999999998</c:v>
                </c:pt>
                <c:pt idx="31">
                  <c:v>0.35595719999999997</c:v>
                </c:pt>
                <c:pt idx="32">
                  <c:v>0.36782813999999997</c:v>
                </c:pt>
                <c:pt idx="33">
                  <c:v>0.37969907999999997</c:v>
                </c:pt>
                <c:pt idx="34">
                  <c:v>0.39157002000000002</c:v>
                </c:pt>
                <c:pt idx="35">
                  <c:v>0.40344096000000002</c:v>
                </c:pt>
                <c:pt idx="36">
                  <c:v>0.41531190000000001</c:v>
                </c:pt>
                <c:pt idx="37">
                  <c:v>0.42718284000000001</c:v>
                </c:pt>
                <c:pt idx="38">
                  <c:v>0.43905378</c:v>
                </c:pt>
                <c:pt idx="39">
                  <c:v>0.45092472</c:v>
                </c:pt>
                <c:pt idx="40">
                  <c:v>0.46279566</c:v>
                </c:pt>
                <c:pt idx="41">
                  <c:v>0.47466659999999999</c:v>
                </c:pt>
                <c:pt idx="42">
                  <c:v>0.48653753999999999</c:v>
                </c:pt>
                <c:pt idx="43">
                  <c:v>0.49840847999999999</c:v>
                </c:pt>
                <c:pt idx="44">
                  <c:v>0.51027942000000004</c:v>
                </c:pt>
                <c:pt idx="45">
                  <c:v>0.52215036000000004</c:v>
                </c:pt>
                <c:pt idx="46">
                  <c:v>0.53402130000000003</c:v>
                </c:pt>
                <c:pt idx="47">
                  <c:v>0.54589224000000003</c:v>
                </c:pt>
                <c:pt idx="48">
                  <c:v>0.55776318000000003</c:v>
                </c:pt>
                <c:pt idx="49">
                  <c:v>0.56963412000000002</c:v>
                </c:pt>
                <c:pt idx="50">
                  <c:v>0.56963412000000002</c:v>
                </c:pt>
                <c:pt idx="51">
                  <c:v>0.52966205999999993</c:v>
                </c:pt>
                <c:pt idx="52">
                  <c:v>0.50530152000000006</c:v>
                </c:pt>
                <c:pt idx="53">
                  <c:v>0.48094091999999999</c:v>
                </c:pt>
                <c:pt idx="54">
                  <c:v>0.45658026000000002</c:v>
                </c:pt>
                <c:pt idx="55">
                  <c:v>0.43221971999999997</c:v>
                </c:pt>
                <c:pt idx="56">
                  <c:v>0.40785912000000002</c:v>
                </c:pt>
                <c:pt idx="57">
                  <c:v>0.38349852000000001</c:v>
                </c:pt>
                <c:pt idx="58">
                  <c:v>0.35913792000000005</c:v>
                </c:pt>
                <c:pt idx="59">
                  <c:v>0.33477731999999999</c:v>
                </c:pt>
                <c:pt idx="60">
                  <c:v>0.31041678</c:v>
                </c:pt>
                <c:pt idx="61">
                  <c:v>0.28630655999999999</c:v>
                </c:pt>
                <c:pt idx="62">
                  <c:v>0.26194595999999998</c:v>
                </c:pt>
                <c:pt idx="63">
                  <c:v>0.23758536</c:v>
                </c:pt>
                <c:pt idx="64">
                  <c:v>0.21322475999999996</c:v>
                </c:pt>
                <c:pt idx="65">
                  <c:v>0.18886416</c:v>
                </c:pt>
                <c:pt idx="66">
                  <c:v>0.1645035</c:v>
                </c:pt>
                <c:pt idx="67">
                  <c:v>0.14014290000000001</c:v>
                </c:pt>
                <c:pt idx="68">
                  <c:v>0.1157823</c:v>
                </c:pt>
                <c:pt idx="69">
                  <c:v>9.1421699999999995E-2</c:v>
                </c:pt>
                <c:pt idx="70">
                  <c:v>6.7061099999999998E-2</c:v>
                </c:pt>
                <c:pt idx="71">
                  <c:v>4.2700505999999999E-2</c:v>
                </c:pt>
                <c:pt idx="72">
                  <c:v>1.8339899999999999E-2</c:v>
                </c:pt>
                <c:pt idx="73">
                  <c:v>-6.0207000000000004E-3</c:v>
                </c:pt>
                <c:pt idx="74">
                  <c:v>-3.0381275999999999E-2</c:v>
                </c:pt>
                <c:pt idx="75">
                  <c:v>-5.4395957999999994E-2</c:v>
                </c:pt>
                <c:pt idx="76">
                  <c:v>-7.875654E-2</c:v>
                </c:pt>
                <c:pt idx="77">
                  <c:v>-0.10311714</c:v>
                </c:pt>
                <c:pt idx="78">
                  <c:v>-0.1274778</c:v>
                </c:pt>
                <c:pt idx="79">
                  <c:v>-0.15145086000000002</c:v>
                </c:pt>
                <c:pt idx="80">
                  <c:v>-0.17581145999999997</c:v>
                </c:pt>
                <c:pt idx="81">
                  <c:v>-0.20017206000000001</c:v>
                </c:pt>
                <c:pt idx="82">
                  <c:v>-0.22453266</c:v>
                </c:pt>
                <c:pt idx="83">
                  <c:v>-0.24889325999999998</c:v>
                </c:pt>
                <c:pt idx="84">
                  <c:v>-0.27325385999999996</c:v>
                </c:pt>
                <c:pt idx="85">
                  <c:v>-0.29761446000000003</c:v>
                </c:pt>
                <c:pt idx="86">
                  <c:v>-0.32197512</c:v>
                </c:pt>
                <c:pt idx="87">
                  <c:v>-0.34633572000000001</c:v>
                </c:pt>
                <c:pt idx="88">
                  <c:v>-0.37069631999999997</c:v>
                </c:pt>
                <c:pt idx="89">
                  <c:v>-0.39505692000000003</c:v>
                </c:pt>
                <c:pt idx="90">
                  <c:v>-0.41941751999999999</c:v>
                </c:pt>
                <c:pt idx="91">
                  <c:v>-0.44377812</c:v>
                </c:pt>
                <c:pt idx="92">
                  <c:v>-0.46813871999999995</c:v>
                </c:pt>
                <c:pt idx="93">
                  <c:v>-0.49249932000000002</c:v>
                </c:pt>
                <c:pt idx="94">
                  <c:v>-0.51685991999999992</c:v>
                </c:pt>
                <c:pt idx="95">
                  <c:v>-0.54122058000000006</c:v>
                </c:pt>
                <c:pt idx="96">
                  <c:v>-0.56558118000000002</c:v>
                </c:pt>
                <c:pt idx="97">
                  <c:v>-0.58994184000000005</c:v>
                </c:pt>
                <c:pt idx="98">
                  <c:v>-0.61430220000000002</c:v>
                </c:pt>
                <c:pt idx="99">
                  <c:v>-0.63866279999999997</c:v>
                </c:pt>
                <c:pt idx="100">
                  <c:v>-0.63866279999999997</c:v>
                </c:pt>
                <c:pt idx="101">
                  <c:v>-0.62680440000000004</c:v>
                </c:pt>
                <c:pt idx="102">
                  <c:v>-0.58925346000000012</c:v>
                </c:pt>
                <c:pt idx="103">
                  <c:v>-0.55170246000000001</c:v>
                </c:pt>
                <c:pt idx="104">
                  <c:v>-0.51415151999999997</c:v>
                </c:pt>
                <c:pt idx="105">
                  <c:v>-0.47660058000000005</c:v>
                </c:pt>
                <c:pt idx="106">
                  <c:v>-0.43904957999999999</c:v>
                </c:pt>
                <c:pt idx="107">
                  <c:v>-0.40149864000000002</c:v>
                </c:pt>
                <c:pt idx="108">
                  <c:v>-0.36394769999999993</c:v>
                </c:pt>
                <c:pt idx="109">
                  <c:v>-0.32639669999999998</c:v>
                </c:pt>
                <c:pt idx="110">
                  <c:v>-0.28884576000000001</c:v>
                </c:pt>
                <c:pt idx="111">
                  <c:v>-0.25129476000000001</c:v>
                </c:pt>
                <c:pt idx="112">
                  <c:v>-0.21374376</c:v>
                </c:pt>
                <c:pt idx="113">
                  <c:v>-0.17619282</c:v>
                </c:pt>
                <c:pt idx="114">
                  <c:v>-0.13864188</c:v>
                </c:pt>
                <c:pt idx="115">
                  <c:v>-0.10109087999999999</c:v>
                </c:pt>
                <c:pt idx="116">
                  <c:v>-6.3539940000000003E-2</c:v>
                </c:pt>
                <c:pt idx="117">
                  <c:v>-2.5988946000000002E-2</c:v>
                </c:pt>
                <c:pt idx="118">
                  <c:v>1.0332438000000001E-2</c:v>
                </c:pt>
                <c:pt idx="119">
                  <c:v>4.7883378000000004E-2</c:v>
                </c:pt>
                <c:pt idx="120">
                  <c:v>8.5434360000000001E-2</c:v>
                </c:pt>
                <c:pt idx="121">
                  <c:v>0.12298535999999999</c:v>
                </c:pt>
                <c:pt idx="122">
                  <c:v>0.16053629999999999</c:v>
                </c:pt>
                <c:pt idx="123">
                  <c:v>0.19808724</c:v>
                </c:pt>
                <c:pt idx="124">
                  <c:v>0.23563824</c:v>
                </c:pt>
                <c:pt idx="125">
                  <c:v>0.27318917999999998</c:v>
                </c:pt>
                <c:pt idx="126">
                  <c:v>0.31074017999999992</c:v>
                </c:pt>
                <c:pt idx="127">
                  <c:v>0.34829112000000001</c:v>
                </c:pt>
                <c:pt idx="128">
                  <c:v>0.38584205999999999</c:v>
                </c:pt>
                <c:pt idx="129">
                  <c:v>0.42339300000000002</c:v>
                </c:pt>
                <c:pt idx="130">
                  <c:v>0.46094400000000002</c:v>
                </c:pt>
                <c:pt idx="131">
                  <c:v>0.49849494</c:v>
                </c:pt>
                <c:pt idx="132">
                  <c:v>0.53604588000000009</c:v>
                </c:pt>
                <c:pt idx="133">
                  <c:v>0.57359682000000001</c:v>
                </c:pt>
                <c:pt idx="134">
                  <c:v>0.61114800000000002</c:v>
                </c:pt>
                <c:pt idx="135">
                  <c:v>0.64869900000000003</c:v>
                </c:pt>
                <c:pt idx="136">
                  <c:v>0.68625000000000003</c:v>
                </c:pt>
                <c:pt idx="137">
                  <c:v>0.72380099999999992</c:v>
                </c:pt>
                <c:pt idx="138">
                  <c:v>0.76135200000000003</c:v>
                </c:pt>
                <c:pt idx="139">
                  <c:v>0.79890299999999992</c:v>
                </c:pt>
                <c:pt idx="140">
                  <c:v>0.83645400000000003</c:v>
                </c:pt>
                <c:pt idx="141">
                  <c:v>0.87400499999999992</c:v>
                </c:pt>
                <c:pt idx="142">
                  <c:v>0.91155600000000003</c:v>
                </c:pt>
                <c:pt idx="143">
                  <c:v>0.94910699999999992</c:v>
                </c:pt>
                <c:pt idx="144">
                  <c:v>0.98665800000000004</c:v>
                </c:pt>
                <c:pt idx="145">
                  <c:v>1.0242090000000001</c:v>
                </c:pt>
                <c:pt idx="146">
                  <c:v>1.06176</c:v>
                </c:pt>
                <c:pt idx="147">
                  <c:v>1.0993104</c:v>
                </c:pt>
                <c:pt idx="148">
                  <c:v>1.1368613999999999</c:v>
                </c:pt>
                <c:pt idx="149">
                  <c:v>1.1744124000000002</c:v>
                </c:pt>
                <c:pt idx="150">
                  <c:v>1.1744124000000002</c:v>
                </c:pt>
                <c:pt idx="151">
                  <c:v>1.1615334000000002</c:v>
                </c:pt>
                <c:pt idx="152">
                  <c:v>1.1124726</c:v>
                </c:pt>
                <c:pt idx="153">
                  <c:v>1.0623072</c:v>
                </c:pt>
                <c:pt idx="154">
                  <c:v>1.0121778000000001</c:v>
                </c:pt>
                <c:pt idx="155">
                  <c:v>0.96204780000000001</c:v>
                </c:pt>
                <c:pt idx="156">
                  <c:v>0.91191839999999991</c:v>
                </c:pt>
                <c:pt idx="157">
                  <c:v>0.86178899999999992</c:v>
                </c:pt>
                <c:pt idx="158">
                  <c:v>0.81165960000000004</c:v>
                </c:pt>
                <c:pt idx="159">
                  <c:v>0.76152960000000003</c:v>
                </c:pt>
                <c:pt idx="160">
                  <c:v>0.71140020000000004</c:v>
                </c:pt>
                <c:pt idx="161">
                  <c:v>0.66127080000000005</c:v>
                </c:pt>
                <c:pt idx="162">
                  <c:v>0.61114139999999995</c:v>
                </c:pt>
                <c:pt idx="163">
                  <c:v>0.56101157999999995</c:v>
                </c:pt>
                <c:pt idx="164">
                  <c:v>0.51088193999999998</c:v>
                </c:pt>
                <c:pt idx="165">
                  <c:v>0.46075235999999997</c:v>
                </c:pt>
                <c:pt idx="166">
                  <c:v>0.41062277999999997</c:v>
                </c:pt>
                <c:pt idx="167">
                  <c:v>0.36049320000000001</c:v>
                </c:pt>
                <c:pt idx="168">
                  <c:v>0.31036362000000001</c:v>
                </c:pt>
                <c:pt idx="169">
                  <c:v>0.26023410000000002</c:v>
                </c:pt>
                <c:pt idx="170">
                  <c:v>0.21010451999999999</c:v>
                </c:pt>
                <c:pt idx="171">
                  <c:v>0.15997494000000001</c:v>
                </c:pt>
                <c:pt idx="172">
                  <c:v>0.10984536</c:v>
                </c:pt>
                <c:pt idx="173">
                  <c:v>5.9715774000000006E-2</c:v>
                </c:pt>
                <c:pt idx="174">
                  <c:v>9.5861939999999993E-3</c:v>
                </c:pt>
                <c:pt idx="175">
                  <c:v>-4.0543386000000001E-2</c:v>
                </c:pt>
                <c:pt idx="176">
                  <c:v>-9.0672900000000001E-2</c:v>
                </c:pt>
                <c:pt idx="177">
                  <c:v>-0.14080235999999999</c:v>
                </c:pt>
                <c:pt idx="178">
                  <c:v>-0.19093188</c:v>
                </c:pt>
                <c:pt idx="179">
                  <c:v>-0.24106133999999999</c:v>
                </c:pt>
                <c:pt idx="180">
                  <c:v>-0.29119086</c:v>
                </c:pt>
                <c:pt idx="181">
                  <c:v>-0.34132038000000003</c:v>
                </c:pt>
                <c:pt idx="182">
                  <c:v>-0.39126683999999995</c:v>
                </c:pt>
                <c:pt idx="183">
                  <c:v>-0.44139635999999993</c:v>
                </c:pt>
                <c:pt idx="184">
                  <c:v>-0.49152588000000008</c:v>
                </c:pt>
                <c:pt idx="185">
                  <c:v>-0.54165540000000001</c:v>
                </c:pt>
                <c:pt idx="186">
                  <c:v>-0.59178492000000005</c:v>
                </c:pt>
                <c:pt idx="187">
                  <c:v>-0.6419147999999999</c:v>
                </c:pt>
                <c:pt idx="188">
                  <c:v>-0.6920442</c:v>
                </c:pt>
                <c:pt idx="189">
                  <c:v>-0.74217359999999999</c:v>
                </c:pt>
                <c:pt idx="190">
                  <c:v>-0.79230300000000009</c:v>
                </c:pt>
                <c:pt idx="191">
                  <c:v>-0.84243240000000008</c:v>
                </c:pt>
                <c:pt idx="192">
                  <c:v>-0.89256179999999996</c:v>
                </c:pt>
                <c:pt idx="193">
                  <c:v>-0.94269179999999997</c:v>
                </c:pt>
                <c:pt idx="194">
                  <c:v>-0.99282120000000007</c:v>
                </c:pt>
                <c:pt idx="195">
                  <c:v>-1.0429505999999999</c:v>
                </c:pt>
                <c:pt idx="196">
                  <c:v>-1.0930799999999998</c:v>
                </c:pt>
                <c:pt idx="197">
                  <c:v>-1.1432093999999999</c:v>
                </c:pt>
                <c:pt idx="198">
                  <c:v>-1.1933388</c:v>
                </c:pt>
                <c:pt idx="199">
                  <c:v>-1.2434688</c:v>
                </c:pt>
                <c:pt idx="200">
                  <c:v>-1.2434688</c:v>
                </c:pt>
                <c:pt idx="201">
                  <c:v>-1.2283926000000001</c:v>
                </c:pt>
                <c:pt idx="202">
                  <c:v>-1.1657093999999999</c:v>
                </c:pt>
                <c:pt idx="203">
                  <c:v>-1.1030256000000001</c:v>
                </c:pt>
                <c:pt idx="204">
                  <c:v>-1.0430028</c:v>
                </c:pt>
                <c:pt idx="205">
                  <c:v>-0.98031960000000007</c:v>
                </c:pt>
                <c:pt idx="206">
                  <c:v>-0.91763579999999989</c:v>
                </c:pt>
                <c:pt idx="207">
                  <c:v>-0.85495259999999995</c:v>
                </c:pt>
                <c:pt idx="208">
                  <c:v>-0.79226940000000012</c:v>
                </c:pt>
                <c:pt idx="209">
                  <c:v>-0.72958559999999995</c:v>
                </c:pt>
                <c:pt idx="210">
                  <c:v>-0.6669023999999999</c:v>
                </c:pt>
                <c:pt idx="211">
                  <c:v>-0.6084174</c:v>
                </c:pt>
                <c:pt idx="212">
                  <c:v>-0.54573408000000001</c:v>
                </c:pt>
                <c:pt idx="213">
                  <c:v>-0.48305070000000006</c:v>
                </c:pt>
                <c:pt idx="214">
                  <c:v>-0.4203673200000001</c:v>
                </c:pt>
                <c:pt idx="215">
                  <c:v>-0.35768393999999998</c:v>
                </c:pt>
                <c:pt idx="216">
                  <c:v>-0.29500049999999994</c:v>
                </c:pt>
                <c:pt idx="217">
                  <c:v>-0.23231705999999999</c:v>
                </c:pt>
                <c:pt idx="218">
                  <c:v>-0.16963368000000001</c:v>
                </c:pt>
                <c:pt idx="219">
                  <c:v>-0.10695030000000001</c:v>
                </c:pt>
                <c:pt idx="220">
                  <c:v>-4.4266896E-2</c:v>
                </c:pt>
                <c:pt idx="221">
                  <c:v>1.2497382000000001E-2</c:v>
                </c:pt>
                <c:pt idx="222">
                  <c:v>7.5180839999999999E-2</c:v>
                </c:pt>
                <c:pt idx="223">
                  <c:v>0.13786422000000001</c:v>
                </c:pt>
                <c:pt idx="224">
                  <c:v>0.20054766000000002</c:v>
                </c:pt>
                <c:pt idx="225">
                  <c:v>0.26323104000000003</c:v>
                </c:pt>
                <c:pt idx="226">
                  <c:v>0.32591436000000001</c:v>
                </c:pt>
                <c:pt idx="227">
                  <c:v>0.38859773999999997</c:v>
                </c:pt>
                <c:pt idx="228">
                  <c:v>0.45128106000000001</c:v>
                </c:pt>
                <c:pt idx="229">
                  <c:v>0.51396450000000005</c:v>
                </c:pt>
                <c:pt idx="230">
                  <c:v>0.57664788</c:v>
                </c:pt>
                <c:pt idx="231">
                  <c:v>0.63672780000000007</c:v>
                </c:pt>
                <c:pt idx="232">
                  <c:v>0.69576119999999997</c:v>
                </c:pt>
                <c:pt idx="233">
                  <c:v>0.7584168</c:v>
                </c:pt>
                <c:pt idx="234">
                  <c:v>0.82109999999999994</c:v>
                </c:pt>
                <c:pt idx="235">
                  <c:v>0.88378319999999999</c:v>
                </c:pt>
                <c:pt idx="236">
                  <c:v>0.94646639999999993</c:v>
                </c:pt>
                <c:pt idx="237">
                  <c:v>1.0091502000000001</c:v>
                </c:pt>
                <c:pt idx="238">
                  <c:v>1.0718334</c:v>
                </c:pt>
                <c:pt idx="239">
                  <c:v>1.1345166</c:v>
                </c:pt>
                <c:pt idx="240">
                  <c:v>1.1961390000000001</c:v>
                </c:pt>
                <c:pt idx="241">
                  <c:v>1.2588227999999999</c:v>
                </c:pt>
                <c:pt idx="242">
                  <c:v>1.3215060000000001</c:v>
                </c:pt>
                <c:pt idx="243">
                  <c:v>1.3841892</c:v>
                </c:pt>
                <c:pt idx="244">
                  <c:v>1.4468723999999999</c:v>
                </c:pt>
                <c:pt idx="245">
                  <c:v>1.5095555999999999</c:v>
                </c:pt>
                <c:pt idx="246">
                  <c:v>1.5722394</c:v>
                </c:pt>
                <c:pt idx="247">
                  <c:v>1.6349232000000002</c:v>
                </c:pt>
                <c:pt idx="248">
                  <c:v>1.6932156</c:v>
                </c:pt>
                <c:pt idx="249">
                  <c:v>1.7558988000000002</c:v>
                </c:pt>
                <c:pt idx="250">
                  <c:v>1.8185825999999998</c:v>
                </c:pt>
                <c:pt idx="251">
                  <c:v>1.8185825999999998</c:v>
                </c:pt>
                <c:pt idx="252">
                  <c:v>1.8140316000000001</c:v>
                </c:pt>
                <c:pt idx="253">
                  <c:v>1.7385275999999998</c:v>
                </c:pt>
                <c:pt idx="254">
                  <c:v>1.6630230000000004</c:v>
                </c:pt>
                <c:pt idx="255">
                  <c:v>1.5907392</c:v>
                </c:pt>
                <c:pt idx="256">
                  <c:v>1.5152346000000001</c:v>
                </c:pt>
                <c:pt idx="257">
                  <c:v>1.4397299999999997</c:v>
                </c:pt>
                <c:pt idx="258">
                  <c:v>1.3642259999999999</c:v>
                </c:pt>
                <c:pt idx="259">
                  <c:v>1.2887214</c:v>
                </c:pt>
                <c:pt idx="260">
                  <c:v>1.2132167999999999</c:v>
                </c:pt>
                <c:pt idx="261">
                  <c:v>1.1377128000000001</c:v>
                </c:pt>
                <c:pt idx="262">
                  <c:v>1.0622081999999999</c:v>
                </c:pt>
                <c:pt idx="263">
                  <c:v>0.9867035999999999</c:v>
                </c:pt>
                <c:pt idx="264">
                  <c:v>0.91119900000000009</c:v>
                </c:pt>
                <c:pt idx="265">
                  <c:v>0.83569439999999995</c:v>
                </c:pt>
                <c:pt idx="266">
                  <c:v>0.76019040000000004</c:v>
                </c:pt>
                <c:pt idx="267">
                  <c:v>0.68468580000000012</c:v>
                </c:pt>
                <c:pt idx="268">
                  <c:v>0.60918119999999998</c:v>
                </c:pt>
                <c:pt idx="269">
                  <c:v>0.53367690000000001</c:v>
                </c:pt>
                <c:pt idx="270">
                  <c:v>0.45817247999999999</c:v>
                </c:pt>
                <c:pt idx="271">
                  <c:v>0.38266800000000001</c:v>
                </c:pt>
                <c:pt idx="272">
                  <c:v>0.30716351999999997</c:v>
                </c:pt>
                <c:pt idx="273">
                  <c:v>0.23165909999999998</c:v>
                </c:pt>
                <c:pt idx="274">
                  <c:v>0.15615461999999999</c:v>
                </c:pt>
                <c:pt idx="275">
                  <c:v>8.0650139999999995E-2</c:v>
                </c:pt>
                <c:pt idx="276">
                  <c:v>5.1457259999999998E-3</c:v>
                </c:pt>
                <c:pt idx="277">
                  <c:v>-7.0358699999999996E-2</c:v>
                </c:pt>
                <c:pt idx="278">
                  <c:v>-0.14586305999999999</c:v>
                </c:pt>
                <c:pt idx="279">
                  <c:v>-0.22136754000000003</c:v>
                </c:pt>
                <c:pt idx="280">
                  <c:v>-0.29687202000000001</c:v>
                </c:pt>
                <c:pt idx="281">
                  <c:v>-0.37237644000000003</c:v>
                </c:pt>
                <c:pt idx="282">
                  <c:v>-0.44788091999999996</c:v>
                </c:pt>
                <c:pt idx="283">
                  <c:v>-0.5233854</c:v>
                </c:pt>
                <c:pt idx="284">
                  <c:v>-0.59889000000000003</c:v>
                </c:pt>
                <c:pt idx="285">
                  <c:v>-0.67439459999999996</c:v>
                </c:pt>
                <c:pt idx="286">
                  <c:v>-0.74989919999999999</c:v>
                </c:pt>
                <c:pt idx="287">
                  <c:v>-0.82263120000000001</c:v>
                </c:pt>
                <c:pt idx="288">
                  <c:v>-0.89813580000000004</c:v>
                </c:pt>
                <c:pt idx="289">
                  <c:v>-0.97364040000000007</c:v>
                </c:pt>
                <c:pt idx="290">
                  <c:v>-1.049145</c:v>
                </c:pt>
                <c:pt idx="291">
                  <c:v>-1.124649</c:v>
                </c:pt>
                <c:pt idx="292">
                  <c:v>-1.2001535999999999</c:v>
                </c:pt>
                <c:pt idx="293">
                  <c:v>-1.2756581999999999</c:v>
                </c:pt>
                <c:pt idx="294">
                  <c:v>-1.3511628000000002</c:v>
                </c:pt>
                <c:pt idx="295">
                  <c:v>-1.4266673999999999</c:v>
                </c:pt>
                <c:pt idx="296">
                  <c:v>-1.5021719999999998</c:v>
                </c:pt>
                <c:pt idx="297">
                  <c:v>-1.5709902000000002</c:v>
                </c:pt>
                <c:pt idx="298">
                  <c:v>-1.6464947999999999</c:v>
                </c:pt>
                <c:pt idx="299">
                  <c:v>-1.7219987999999999</c:v>
                </c:pt>
                <c:pt idx="300">
                  <c:v>-1.7975034000000001</c:v>
                </c:pt>
                <c:pt idx="301">
                  <c:v>-1.7975034000000001</c:v>
                </c:pt>
                <c:pt idx="302">
                  <c:v>-1.7818319999999999</c:v>
                </c:pt>
                <c:pt idx="303">
                  <c:v>-1.6939614000000003</c:v>
                </c:pt>
                <c:pt idx="304">
                  <c:v>-1.6060902000000001</c:v>
                </c:pt>
                <c:pt idx="305">
                  <c:v>-1.5182196000000001</c:v>
                </c:pt>
                <c:pt idx="306">
                  <c:v>-1.4326578000000001</c:v>
                </c:pt>
                <c:pt idx="307">
                  <c:v>-1.3447866000000002</c:v>
                </c:pt>
                <c:pt idx="308">
                  <c:v>-1.2569154</c:v>
                </c:pt>
                <c:pt idx="309">
                  <c:v>-1.1690448</c:v>
                </c:pt>
                <c:pt idx="310">
                  <c:v>-1.0811735999999998</c:v>
                </c:pt>
                <c:pt idx="311">
                  <c:v>-0.99337379999999997</c:v>
                </c:pt>
                <c:pt idx="312">
                  <c:v>-0.90550259999999994</c:v>
                </c:pt>
                <c:pt idx="313">
                  <c:v>-0.81763200000000014</c:v>
                </c:pt>
                <c:pt idx="314">
                  <c:v>-0.72976079999999999</c:v>
                </c:pt>
                <c:pt idx="315">
                  <c:v>-0.64189020000000008</c:v>
                </c:pt>
                <c:pt idx="316">
                  <c:v>-0.55401906000000001</c:v>
                </c:pt>
                <c:pt idx="317">
                  <c:v>-0.46781124000000002</c:v>
                </c:pt>
                <c:pt idx="318">
                  <c:v>-0.37994040000000001</c:v>
                </c:pt>
                <c:pt idx="319">
                  <c:v>-0.29206944000000001</c:v>
                </c:pt>
                <c:pt idx="320">
                  <c:v>-0.20419853999999998</c:v>
                </c:pt>
                <c:pt idx="321">
                  <c:v>-0.11632764</c:v>
                </c:pt>
                <c:pt idx="322">
                  <c:v>-2.8456740000000001E-2</c:v>
                </c:pt>
                <c:pt idx="323">
                  <c:v>5.6890860000000001E-2</c:v>
                </c:pt>
                <c:pt idx="324">
                  <c:v>0.14476169999999999</c:v>
                </c:pt>
                <c:pt idx="325">
                  <c:v>0.23263260000000002</c:v>
                </c:pt>
                <c:pt idx="326">
                  <c:v>0.3205035</c:v>
                </c:pt>
                <c:pt idx="327">
                  <c:v>0.40837451999999996</c:v>
                </c:pt>
                <c:pt idx="328">
                  <c:v>0.49624535999999997</c:v>
                </c:pt>
                <c:pt idx="329">
                  <c:v>0.57945941999999995</c:v>
                </c:pt>
                <c:pt idx="330">
                  <c:v>0.66733019999999998</c:v>
                </c:pt>
                <c:pt idx="331">
                  <c:v>0.75520140000000002</c:v>
                </c:pt>
                <c:pt idx="332">
                  <c:v>0.84307199999999993</c:v>
                </c:pt>
                <c:pt idx="333">
                  <c:v>0.93094319999999997</c:v>
                </c:pt>
                <c:pt idx="334">
                  <c:v>1.0188138</c:v>
                </c:pt>
                <c:pt idx="335">
                  <c:v>1.1066849999999999</c:v>
                </c:pt>
                <c:pt idx="336">
                  <c:v>1.1886431999999998</c:v>
                </c:pt>
                <c:pt idx="337">
                  <c:v>1.2767831999999999</c:v>
                </c:pt>
                <c:pt idx="338">
                  <c:v>1.3646544</c:v>
                </c:pt>
                <c:pt idx="339">
                  <c:v>1.4525256</c:v>
                </c:pt>
                <c:pt idx="340">
                  <c:v>1.5349961999999999</c:v>
                </c:pt>
                <c:pt idx="341">
                  <c:v>1.6228355999999999</c:v>
                </c:pt>
                <c:pt idx="342">
                  <c:v>1.7107062</c:v>
                </c:pt>
                <c:pt idx="343">
                  <c:v>1.7945039999999999</c:v>
                </c:pt>
                <c:pt idx="344">
                  <c:v>1.8823745999999999</c:v>
                </c:pt>
                <c:pt idx="345">
                  <c:v>1.9702457999999998</c:v>
                </c:pt>
                <c:pt idx="346">
                  <c:v>2.0581163999999998</c:v>
                </c:pt>
                <c:pt idx="347">
                  <c:v>2.1459876000000002</c:v>
                </c:pt>
                <c:pt idx="348">
                  <c:v>2.2300266</c:v>
                </c:pt>
                <c:pt idx="349">
                  <c:v>2.3178972</c:v>
                </c:pt>
                <c:pt idx="350">
                  <c:v>2.4057683999999999</c:v>
                </c:pt>
                <c:pt idx="351">
                  <c:v>2.4057683999999999</c:v>
                </c:pt>
                <c:pt idx="352">
                  <c:v>2.4013985999999998</c:v>
                </c:pt>
                <c:pt idx="353">
                  <c:v>2.3006904000000001</c:v>
                </c:pt>
                <c:pt idx="354">
                  <c:v>2.1999822</c:v>
                </c:pt>
                <c:pt idx="355">
                  <c:v>2.0992739999999999</c:v>
                </c:pt>
                <c:pt idx="356">
                  <c:v>1.9985657999999999</c:v>
                </c:pt>
                <c:pt idx="357">
                  <c:v>1.8978575999999996</c:v>
                </c:pt>
                <c:pt idx="358">
                  <c:v>1.7971494000000001</c:v>
                </c:pt>
                <c:pt idx="359">
                  <c:v>1.6964412000000002</c:v>
                </c:pt>
                <c:pt idx="360">
                  <c:v>1.5957324000000002</c:v>
                </c:pt>
                <c:pt idx="361">
                  <c:v>1.4959968000000001</c:v>
                </c:pt>
                <c:pt idx="362">
                  <c:v>1.3952958000000002</c:v>
                </c:pt>
                <c:pt idx="363">
                  <c:v>1.2945876000000001</c:v>
                </c:pt>
                <c:pt idx="364">
                  <c:v>1.1938788</c:v>
                </c:pt>
                <c:pt idx="365">
                  <c:v>1.1025791999999999</c:v>
                </c:pt>
                <c:pt idx="366">
                  <c:v>1.0018356000000002</c:v>
                </c:pt>
                <c:pt idx="367">
                  <c:v>0.90112679999999989</c:v>
                </c:pt>
                <c:pt idx="368">
                  <c:v>0.80159340000000001</c:v>
                </c:pt>
                <c:pt idx="369">
                  <c:v>0.70088519999999999</c:v>
                </c:pt>
                <c:pt idx="370">
                  <c:v>0.60017699999999996</c:v>
                </c:pt>
                <c:pt idx="371">
                  <c:v>0.50725913999999994</c:v>
                </c:pt>
                <c:pt idx="372">
                  <c:v>0.40655088</c:v>
                </c:pt>
                <c:pt idx="373">
                  <c:v>0.30584256000000004</c:v>
                </c:pt>
                <c:pt idx="374">
                  <c:v>0.21144869999999999</c:v>
                </c:pt>
                <c:pt idx="375">
                  <c:v>0.11074049999999999</c:v>
                </c:pt>
                <c:pt idx="376">
                  <c:v>1.0032227999999999E-2</c:v>
                </c:pt>
                <c:pt idx="377">
                  <c:v>-9.0676080000000006E-2</c:v>
                </c:pt>
                <c:pt idx="378">
                  <c:v>-0.19138428000000002</c:v>
                </c:pt>
                <c:pt idx="379">
                  <c:v>-0.29209247999999999</c:v>
                </c:pt>
                <c:pt idx="380">
                  <c:v>-0.39280073999999998</c:v>
                </c:pt>
                <c:pt idx="381">
                  <c:v>-0.49350906000000005</c:v>
                </c:pt>
                <c:pt idx="382">
                  <c:v>-0.59421743999999999</c:v>
                </c:pt>
                <c:pt idx="383">
                  <c:v>-0.69451679999999993</c:v>
                </c:pt>
                <c:pt idx="384">
                  <c:v>-0.79522499999999996</c:v>
                </c:pt>
                <c:pt idx="385">
                  <c:v>-0.89160060000000008</c:v>
                </c:pt>
                <c:pt idx="386">
                  <c:v>-0.99230879999999999</c:v>
                </c:pt>
                <c:pt idx="387">
                  <c:v>-1.0930169999999999</c:v>
                </c:pt>
                <c:pt idx="388">
                  <c:v>-1.1854902</c:v>
                </c:pt>
                <c:pt idx="389">
                  <c:v>-1.2861990000000001</c:v>
                </c:pt>
                <c:pt idx="390">
                  <c:v>-1.3869065999999999</c:v>
                </c:pt>
                <c:pt idx="391">
                  <c:v>-1.4876148</c:v>
                </c:pt>
                <c:pt idx="392">
                  <c:v>-1.5883230000000002</c:v>
                </c:pt>
                <c:pt idx="393">
                  <c:v>-1.6873848</c:v>
                </c:pt>
                <c:pt idx="394">
                  <c:v>-1.7880929999999999</c:v>
                </c:pt>
                <c:pt idx="395">
                  <c:v>-1.8888011999999998</c:v>
                </c:pt>
                <c:pt idx="396">
                  <c:v>-1.9895094000000002</c:v>
                </c:pt>
                <c:pt idx="397">
                  <c:v>-2.0902176000000003</c:v>
                </c:pt>
                <c:pt idx="398">
                  <c:v>-2.1822287999999999</c:v>
                </c:pt>
                <c:pt idx="399">
                  <c:v>-2.2829364000000001</c:v>
                </c:pt>
                <c:pt idx="400">
                  <c:v>-2.3836446000000002</c:v>
                </c:pt>
                <c:pt idx="401">
                  <c:v>-2.4843527999999995</c:v>
                </c:pt>
                <c:pt idx="402">
                  <c:v>-2.4843527999999995</c:v>
                </c:pt>
                <c:pt idx="403">
                  <c:v>-2.4813144</c:v>
                </c:pt>
                <c:pt idx="404">
                  <c:v>-2.3679779999999999</c:v>
                </c:pt>
                <c:pt idx="405">
                  <c:v>-2.2546422000000002</c:v>
                </c:pt>
                <c:pt idx="406">
                  <c:v>-2.1413058</c:v>
                </c:pt>
                <c:pt idx="407">
                  <c:v>-2.0279693999999999</c:v>
                </c:pt>
                <c:pt idx="408">
                  <c:v>-1.9146335999999999</c:v>
                </c:pt>
                <c:pt idx="409">
                  <c:v>-1.8012972000000003</c:v>
                </c:pt>
                <c:pt idx="410">
                  <c:v>-1.6879607999999997</c:v>
                </c:pt>
                <c:pt idx="411">
                  <c:v>-1.5746249999999999</c:v>
                </c:pt>
                <c:pt idx="412">
                  <c:v>-1.4612886000000003</c:v>
                </c:pt>
                <c:pt idx="413">
                  <c:v>-1.3479522000000002</c:v>
                </c:pt>
                <c:pt idx="414">
                  <c:v>-1.2350286000000001</c:v>
                </c:pt>
                <c:pt idx="415">
                  <c:v>-1.1216928000000002</c:v>
                </c:pt>
                <c:pt idx="416">
                  <c:v>-1.0135830000000001</c:v>
                </c:pt>
                <c:pt idx="417">
                  <c:v>-0.90024660000000001</c:v>
                </c:pt>
                <c:pt idx="418">
                  <c:v>-0.78691080000000002</c:v>
                </c:pt>
                <c:pt idx="419">
                  <c:v>-0.67357440000000002</c:v>
                </c:pt>
                <c:pt idx="420">
                  <c:v>-0.56023824</c:v>
                </c:pt>
                <c:pt idx="421">
                  <c:v>-0.44690207999999998</c:v>
                </c:pt>
                <c:pt idx="422">
                  <c:v>-0.33356592000000002</c:v>
                </c:pt>
                <c:pt idx="423">
                  <c:v>-0.22022969999999997</c:v>
                </c:pt>
                <c:pt idx="424">
                  <c:v>-0.10689335999999999</c:v>
                </c:pt>
                <c:pt idx="425">
                  <c:v>6.4428899999999997E-3</c:v>
                </c:pt>
                <c:pt idx="426">
                  <c:v>0.11977914000000001</c:v>
                </c:pt>
                <c:pt idx="427">
                  <c:v>0.23311524</c:v>
                </c:pt>
                <c:pt idx="428">
                  <c:v>0.33922607999999999</c:v>
                </c:pt>
                <c:pt idx="429">
                  <c:v>0.45256224</c:v>
                </c:pt>
                <c:pt idx="430">
                  <c:v>0.56589845999999999</c:v>
                </c:pt>
                <c:pt idx="431">
                  <c:v>0.67923480000000003</c:v>
                </c:pt>
                <c:pt idx="432">
                  <c:v>0.78935460000000013</c:v>
                </c:pt>
                <c:pt idx="433">
                  <c:v>0.90277560000000001</c:v>
                </c:pt>
                <c:pt idx="434">
                  <c:v>1.0161119999999999</c:v>
                </c:pt>
                <c:pt idx="435">
                  <c:v>1.1294484</c:v>
                </c:pt>
                <c:pt idx="436">
                  <c:v>1.2427842000000002</c:v>
                </c:pt>
                <c:pt idx="437">
                  <c:v>1.3561205999999999</c:v>
                </c:pt>
                <c:pt idx="438">
                  <c:v>1.4694564000000001</c:v>
                </c:pt>
                <c:pt idx="439">
                  <c:v>1.5827927999999998</c:v>
                </c:pt>
                <c:pt idx="440">
                  <c:v>1.6961292000000003</c:v>
                </c:pt>
                <c:pt idx="441">
                  <c:v>1.8094650000000001</c:v>
                </c:pt>
                <c:pt idx="442">
                  <c:v>1.9228013999999998</c:v>
                </c:pt>
                <c:pt idx="443">
                  <c:v>2.0361378000000001</c:v>
                </c:pt>
                <c:pt idx="444">
                  <c:v>2.1494741999999998</c:v>
                </c:pt>
                <c:pt idx="445">
                  <c:v>2.2569336000000004</c:v>
                </c:pt>
                <c:pt idx="446">
                  <c:v>2.3638146000000004</c:v>
                </c:pt>
                <c:pt idx="447">
                  <c:v>2.4771504000000002</c:v>
                </c:pt>
                <c:pt idx="448">
                  <c:v>2.5904862</c:v>
                </c:pt>
                <c:pt idx="449">
                  <c:v>2.7022872000000002</c:v>
                </c:pt>
                <c:pt idx="450">
                  <c:v>2.815248</c:v>
                </c:pt>
                <c:pt idx="451">
                  <c:v>2.928258</c:v>
                </c:pt>
                <c:pt idx="452">
                  <c:v>3.0421722</c:v>
                </c:pt>
                <c:pt idx="453">
                  <c:v>3.1537224000000004</c:v>
                </c:pt>
                <c:pt idx="454">
                  <c:v>3.1537224000000004</c:v>
                </c:pt>
                <c:pt idx="455">
                  <c:v>3.1510013999999997</c:v>
                </c:pt>
                <c:pt idx="456">
                  <c:v>3.0250583999999998</c:v>
                </c:pt>
                <c:pt idx="457">
                  <c:v>2.8991153999999999</c:v>
                </c:pt>
                <c:pt idx="458">
                  <c:v>2.7731729999999994</c:v>
                </c:pt>
                <c:pt idx="459">
                  <c:v>2.6485158000000002</c:v>
                </c:pt>
                <c:pt idx="460">
                  <c:v>2.5278714</c:v>
                </c:pt>
                <c:pt idx="461">
                  <c:v>2.4072317999999999</c:v>
                </c:pt>
                <c:pt idx="462">
                  <c:v>2.2812888</c:v>
                </c:pt>
                <c:pt idx="463">
                  <c:v>2.1553458000000001</c:v>
                </c:pt>
                <c:pt idx="464">
                  <c:v>2.0294034000000001</c:v>
                </c:pt>
                <c:pt idx="465">
                  <c:v>1.9108133999999999</c:v>
                </c:pt>
                <c:pt idx="466">
                  <c:v>1.7848704</c:v>
                </c:pt>
                <c:pt idx="467">
                  <c:v>1.6589274000000001</c:v>
                </c:pt>
                <c:pt idx="468">
                  <c:v>1.532985</c:v>
                </c:pt>
                <c:pt idx="469">
                  <c:v>1.4167866</c:v>
                </c:pt>
                <c:pt idx="470">
                  <c:v>1.2958871999999999</c:v>
                </c:pt>
                <c:pt idx="471">
                  <c:v>1.1714298000000001</c:v>
                </c:pt>
                <c:pt idx="472">
                  <c:v>1.0454543999999999</c:v>
                </c:pt>
                <c:pt idx="473">
                  <c:v>0.92752200000000007</c:v>
                </c:pt>
                <c:pt idx="474">
                  <c:v>0.80157960000000006</c:v>
                </c:pt>
                <c:pt idx="475">
                  <c:v>0.67563660000000003</c:v>
                </c:pt>
                <c:pt idx="476">
                  <c:v>0.5496936</c:v>
                </c:pt>
                <c:pt idx="477">
                  <c:v>0.42934841999999995</c:v>
                </c:pt>
                <c:pt idx="478">
                  <c:v>0.30340560000000005</c:v>
                </c:pt>
                <c:pt idx="479">
                  <c:v>0.17746278000000001</c:v>
                </c:pt>
                <c:pt idx="480">
                  <c:v>5.1520031999999993E-2</c:v>
                </c:pt>
                <c:pt idx="481">
                  <c:v>-7.442298E-2</c:v>
                </c:pt>
                <c:pt idx="482">
                  <c:v>-0.20036573999999999</c:v>
                </c:pt>
                <c:pt idx="483">
                  <c:v>-0.32630843999999998</c:v>
                </c:pt>
                <c:pt idx="484">
                  <c:v>-0.45156713999999998</c:v>
                </c:pt>
                <c:pt idx="485">
                  <c:v>-0.57751008000000004</c:v>
                </c:pt>
                <c:pt idx="486">
                  <c:v>-0.7034532</c:v>
                </c:pt>
                <c:pt idx="487">
                  <c:v>-0.82128480000000004</c:v>
                </c:pt>
                <c:pt idx="488">
                  <c:v>-0.93915599999999999</c:v>
                </c:pt>
                <c:pt idx="489">
                  <c:v>-1.0580141999999999</c:v>
                </c:pt>
                <c:pt idx="490">
                  <c:v>-1.1839565999999999</c:v>
                </c:pt>
                <c:pt idx="491">
                  <c:v>-1.3098995999999998</c:v>
                </c:pt>
                <c:pt idx="492">
                  <c:v>-1.4358426</c:v>
                </c:pt>
                <c:pt idx="493">
                  <c:v>-1.561785</c:v>
                </c:pt>
                <c:pt idx="494">
                  <c:v>-1.6763862</c:v>
                </c:pt>
                <c:pt idx="495">
                  <c:v>-1.8023286000000001</c:v>
                </c:pt>
                <c:pt idx="496">
                  <c:v>-1.9282709999999998</c:v>
                </c:pt>
                <c:pt idx="497">
                  <c:v>-2.0542134000000001</c:v>
                </c:pt>
                <c:pt idx="498">
                  <c:v>-2.1747893999999999</c:v>
                </c:pt>
                <c:pt idx="499">
                  <c:v>-2.2935371999999998</c:v>
                </c:pt>
                <c:pt idx="500">
                  <c:v>-2.4103842000000002</c:v>
                </c:pt>
                <c:pt idx="501">
                  <c:v>-2.5279806000000002</c:v>
                </c:pt>
                <c:pt idx="502">
                  <c:v>-2.6539253999999999</c:v>
                </c:pt>
                <c:pt idx="503">
                  <c:v>-2.7790908000000005</c:v>
                </c:pt>
                <c:pt idx="504">
                  <c:v>-2.9051694000000001</c:v>
                </c:pt>
                <c:pt idx="505">
                  <c:v>-3.0250314</c:v>
                </c:pt>
                <c:pt idx="506">
                  <c:v>-3.0250314</c:v>
                </c:pt>
                <c:pt idx="507">
                  <c:v>-3.0222059999999997</c:v>
                </c:pt>
                <c:pt idx="508">
                  <c:v>-2.8849272000000004</c:v>
                </c:pt>
                <c:pt idx="509">
                  <c:v>-2.7463865999999997</c:v>
                </c:pt>
                <c:pt idx="510">
                  <c:v>-2.6078460000000003</c:v>
                </c:pt>
                <c:pt idx="511">
                  <c:v>-2.4693054000000001</c:v>
                </c:pt>
                <c:pt idx="512">
                  <c:v>-2.3307647999999999</c:v>
                </c:pt>
                <c:pt idx="513">
                  <c:v>-2.1922242000000001</c:v>
                </c:pt>
                <c:pt idx="514">
                  <c:v>-2.0536829999999999</c:v>
                </c:pt>
                <c:pt idx="515">
                  <c:v>-1.9151424000000001</c:v>
                </c:pt>
                <c:pt idx="516">
                  <c:v>-1.7766017999999999</c:v>
                </c:pt>
                <c:pt idx="517">
                  <c:v>-1.6485210000000001</c:v>
                </c:pt>
                <c:pt idx="518">
                  <c:v>-1.5099798</c:v>
                </c:pt>
                <c:pt idx="519">
                  <c:v>-1.3714392</c:v>
                </c:pt>
                <c:pt idx="520">
                  <c:v>-1.2328986</c:v>
                </c:pt>
                <c:pt idx="521">
                  <c:v>-1.1042622</c:v>
                </c:pt>
                <c:pt idx="522">
                  <c:v>-0.96572159999999996</c:v>
                </c:pt>
                <c:pt idx="523">
                  <c:v>-0.83964899999999998</c:v>
                </c:pt>
                <c:pt idx="524">
                  <c:v>-0.70470480000000002</c:v>
                </c:pt>
                <c:pt idx="525">
                  <c:v>-0.56616401999999999</c:v>
                </c:pt>
                <c:pt idx="526">
                  <c:v>-0.42762366000000002</c:v>
                </c:pt>
                <c:pt idx="527">
                  <c:v>-0.29390598000000001</c:v>
                </c:pt>
                <c:pt idx="528">
                  <c:v>-0.15536543999999999</c:v>
                </c:pt>
                <c:pt idx="529">
                  <c:v>-1.6824828E-2</c:v>
                </c:pt>
                <c:pt idx="530">
                  <c:v>0.12171599999999999</c:v>
                </c:pt>
                <c:pt idx="531">
                  <c:v>0.26025648000000001</c:v>
                </c:pt>
                <c:pt idx="532">
                  <c:v>0.39199841999999996</c:v>
                </c:pt>
                <c:pt idx="533">
                  <c:v>0.53053908000000005</c:v>
                </c:pt>
                <c:pt idx="534">
                  <c:v>0.66548819999999997</c:v>
                </c:pt>
                <c:pt idx="535">
                  <c:v>0.80402879999999999</c:v>
                </c:pt>
                <c:pt idx="536">
                  <c:v>0.9425694</c:v>
                </c:pt>
                <c:pt idx="537">
                  <c:v>1.069293</c:v>
                </c:pt>
                <c:pt idx="538">
                  <c:v>1.2078336000000001</c:v>
                </c:pt>
                <c:pt idx="539">
                  <c:v>1.3412052000000001</c:v>
                </c:pt>
                <c:pt idx="540">
                  <c:v>1.4797457999999999</c:v>
                </c:pt>
                <c:pt idx="541">
                  <c:v>1.6182863999999999</c:v>
                </c:pt>
                <c:pt idx="542">
                  <c:v>1.7568276</c:v>
                </c:pt>
                <c:pt idx="543">
                  <c:v>1.8874374</c:v>
                </c:pt>
                <c:pt idx="544">
                  <c:v>2.0259779999999998</c:v>
                </c:pt>
                <c:pt idx="545">
                  <c:v>2.1645186000000001</c:v>
                </c:pt>
                <c:pt idx="546">
                  <c:v>2.3030592000000003</c:v>
                </c:pt>
                <c:pt idx="547">
                  <c:v>2.4415997999999997</c:v>
                </c:pt>
                <c:pt idx="548">
                  <c:v>2.567625</c:v>
                </c:pt>
                <c:pt idx="549">
                  <c:v>2.7061655999999998</c:v>
                </c:pt>
                <c:pt idx="550">
                  <c:v>2.8443161999999997</c:v>
                </c:pt>
                <c:pt idx="551">
                  <c:v>2.9748269999999999</c:v>
                </c:pt>
                <c:pt idx="552">
                  <c:v>3.1034795999999996</c:v>
                </c:pt>
                <c:pt idx="553">
                  <c:v>3.2393706</c:v>
                </c:pt>
                <c:pt idx="554">
                  <c:v>3.3697482000000001</c:v>
                </c:pt>
                <c:pt idx="555">
                  <c:v>3.5096370000000001</c:v>
                </c:pt>
                <c:pt idx="556">
                  <c:v>3.6502631999999999</c:v>
                </c:pt>
                <c:pt idx="557">
                  <c:v>3.7913508</c:v>
                </c:pt>
                <c:pt idx="558">
                  <c:v>3.7913508</c:v>
                </c:pt>
                <c:pt idx="559">
                  <c:v>3.7885565999999997</c:v>
                </c:pt>
                <c:pt idx="560">
                  <c:v>3.6374154000000001</c:v>
                </c:pt>
                <c:pt idx="561">
                  <c:v>3.4862736000000005</c:v>
                </c:pt>
                <c:pt idx="562">
                  <c:v>3.3351324</c:v>
                </c:pt>
                <c:pt idx="563">
                  <c:v>3.1947467999999999</c:v>
                </c:pt>
                <c:pt idx="564">
                  <c:v>3.0436055999999998</c:v>
                </c:pt>
                <c:pt idx="565">
                  <c:v>2.9066687999999998</c:v>
                </c:pt>
                <c:pt idx="566">
                  <c:v>2.7555276000000002</c:v>
                </c:pt>
                <c:pt idx="567">
                  <c:v>2.6132028000000003</c:v>
                </c:pt>
                <c:pt idx="568">
                  <c:v>2.4620616000000002</c:v>
                </c:pt>
                <c:pt idx="569">
                  <c:v>2.31576</c:v>
                </c:pt>
                <c:pt idx="570">
                  <c:v>2.1737093999999999</c:v>
                </c:pt>
                <c:pt idx="571">
                  <c:v>2.0225682000000003</c:v>
                </c:pt>
                <c:pt idx="572">
                  <c:v>1.8714264</c:v>
                </c:pt>
                <c:pt idx="573">
                  <c:v>1.7202852000000002</c:v>
                </c:pt>
                <c:pt idx="574">
                  <c:v>1.5717648</c:v>
                </c:pt>
                <c:pt idx="575">
                  <c:v>1.4206235999999999</c:v>
                </c:pt>
                <c:pt idx="576">
                  <c:v>1.2694824</c:v>
                </c:pt>
                <c:pt idx="577">
                  <c:v>1.1213135999999999</c:v>
                </c:pt>
                <c:pt idx="578">
                  <c:v>0.97017240000000005</c:v>
                </c:pt>
                <c:pt idx="579">
                  <c:v>0.81938459999999991</c:v>
                </c:pt>
                <c:pt idx="580">
                  <c:v>0.66824340000000015</c:v>
                </c:pt>
                <c:pt idx="581">
                  <c:v>0.51710201999999994</c:v>
                </c:pt>
                <c:pt idx="582">
                  <c:v>0.36596052000000001</c:v>
                </c:pt>
                <c:pt idx="583">
                  <c:v>0.2148195</c:v>
                </c:pt>
                <c:pt idx="584">
                  <c:v>6.3678119999999991E-2</c:v>
                </c:pt>
                <c:pt idx="585">
                  <c:v>-8.7463380000000007E-2</c:v>
                </c:pt>
                <c:pt idx="586">
                  <c:v>-0.23735490000000001</c:v>
                </c:pt>
                <c:pt idx="587">
                  <c:v>-0.38849627999999997</c:v>
                </c:pt>
                <c:pt idx="588">
                  <c:v>-0.53963766000000002</c:v>
                </c:pt>
                <c:pt idx="589">
                  <c:v>-0.69077880000000003</c:v>
                </c:pt>
                <c:pt idx="590">
                  <c:v>-0.84192</c:v>
                </c:pt>
                <c:pt idx="591">
                  <c:v>-0.99306119999999998</c:v>
                </c:pt>
                <c:pt idx="592">
                  <c:v>-1.1316864</c:v>
                </c:pt>
                <c:pt idx="593">
                  <c:v>-1.2828276000000001</c:v>
                </c:pt>
                <c:pt idx="594">
                  <c:v>-1.4339687999999999</c:v>
                </c:pt>
                <c:pt idx="595">
                  <c:v>-1.58511</c:v>
                </c:pt>
                <c:pt idx="596">
                  <c:v>-1.7298443999999999</c:v>
                </c:pt>
                <c:pt idx="597">
                  <c:v>-1.8803687999999998</c:v>
                </c:pt>
                <c:pt idx="598">
                  <c:v>-2.0285160000000002</c:v>
                </c:pt>
                <c:pt idx="599">
                  <c:v>-2.1783372000000001</c:v>
                </c:pt>
                <c:pt idx="600">
                  <c:v>-2.3285364000000004</c:v>
                </c:pt>
                <c:pt idx="601">
                  <c:v>-2.4832085999999998</c:v>
                </c:pt>
                <c:pt idx="602">
                  <c:v>-2.6334323999999998</c:v>
                </c:pt>
                <c:pt idx="603">
                  <c:v>-2.7852732000000002</c:v>
                </c:pt>
                <c:pt idx="604">
                  <c:v>-2.9351820000000002</c:v>
                </c:pt>
                <c:pt idx="605">
                  <c:v>-3.0852954000000001</c:v>
                </c:pt>
                <c:pt idx="606">
                  <c:v>-3.2232402000000002</c:v>
                </c:pt>
                <c:pt idx="607">
                  <c:v>-3.3886571999999995</c:v>
                </c:pt>
                <c:pt idx="608">
                  <c:v>-3.5405814000000002</c:v>
                </c:pt>
                <c:pt idx="609">
                  <c:v>-3.6890586000000001</c:v>
                </c:pt>
                <c:pt idx="610">
                  <c:v>-3.6890586000000001</c:v>
                </c:pt>
                <c:pt idx="611">
                  <c:v>-3.6865361999999999</c:v>
                </c:pt>
                <c:pt idx="612">
                  <c:v>-3.5292270000000001</c:v>
                </c:pt>
                <c:pt idx="613">
                  <c:v>-3.3654803999999996</c:v>
                </c:pt>
                <c:pt idx="614">
                  <c:v>-3.2084898000000002</c:v>
                </c:pt>
                <c:pt idx="615">
                  <c:v>-3.0447432000000005</c:v>
                </c:pt>
                <c:pt idx="616">
                  <c:v>-2.8848461999999997</c:v>
                </c:pt>
                <c:pt idx="617">
                  <c:v>-2.7210989999999997</c:v>
                </c:pt>
                <c:pt idx="618">
                  <c:v>-2.5573524000000001</c:v>
                </c:pt>
                <c:pt idx="619">
                  <c:v>-2.4016608000000002</c:v>
                </c:pt>
                <c:pt idx="620">
                  <c:v>-2.2379136000000002</c:v>
                </c:pt>
                <c:pt idx="621">
                  <c:v>-2.0741670000000001</c:v>
                </c:pt>
                <c:pt idx="622">
                  <c:v>-1.9104198000000003</c:v>
                </c:pt>
                <c:pt idx="623">
                  <c:v>-1.7466726000000001</c:v>
                </c:pt>
                <c:pt idx="624">
                  <c:v>-1.5829254000000001</c:v>
                </c:pt>
                <c:pt idx="625">
                  <c:v>-1.4191788000000001</c:v>
                </c:pt>
                <c:pt idx="626">
                  <c:v>-1.2554315999999999</c:v>
                </c:pt>
                <c:pt idx="627">
                  <c:v>-1.0916844000000001</c:v>
                </c:pt>
                <c:pt idx="628">
                  <c:v>-0.93529379999999995</c:v>
                </c:pt>
                <c:pt idx="629">
                  <c:v>-0.77154660000000008</c:v>
                </c:pt>
                <c:pt idx="630">
                  <c:v>-0.60780000000000001</c:v>
                </c:pt>
                <c:pt idx="631">
                  <c:v>-0.44405297999999999</c:v>
                </c:pt>
                <c:pt idx="632">
                  <c:v>-0.28430633999999999</c:v>
                </c:pt>
                <c:pt idx="633">
                  <c:v>-0.12199728</c:v>
                </c:pt>
                <c:pt idx="634">
                  <c:v>3.2226642E-2</c:v>
                </c:pt>
                <c:pt idx="635">
                  <c:v>0.18654216000000001</c:v>
                </c:pt>
                <c:pt idx="636">
                  <c:v>0.35028899999999996</c:v>
                </c:pt>
                <c:pt idx="637">
                  <c:v>0.51403613999999997</c:v>
                </c:pt>
                <c:pt idx="638">
                  <c:v>0.67778340000000004</c:v>
                </c:pt>
                <c:pt idx="639">
                  <c:v>0.84153000000000011</c:v>
                </c:pt>
                <c:pt idx="640">
                  <c:v>1.0052771999999999</c:v>
                </c:pt>
                <c:pt idx="641">
                  <c:v>1.1690243999999999</c:v>
                </c:pt>
                <c:pt idx="642">
                  <c:v>1.3327716000000001</c:v>
                </c:pt>
                <c:pt idx="643">
                  <c:v>1.4965182000000001</c:v>
                </c:pt>
                <c:pt idx="644">
                  <c:v>1.6602647999999998</c:v>
                </c:pt>
                <c:pt idx="645">
                  <c:v>1.8257472000000001</c:v>
                </c:pt>
                <c:pt idx="646">
                  <c:v>1.9853988</c:v>
                </c:pt>
                <c:pt idx="647">
                  <c:v>2.1492732000000001</c:v>
                </c:pt>
                <c:pt idx="648">
                  <c:v>2.2978794000000002</c:v>
                </c:pt>
                <c:pt idx="649">
                  <c:v>2.4591245999999995</c:v>
                </c:pt>
                <c:pt idx="650">
                  <c:v>2.6218416000000002</c:v>
                </c:pt>
                <c:pt idx="651">
                  <c:v>2.7855888000000002</c:v>
                </c:pt>
                <c:pt idx="652">
                  <c:v>2.9255280000000004</c:v>
                </c:pt>
                <c:pt idx="653">
                  <c:v>3.1137432</c:v>
                </c:pt>
                <c:pt idx="654">
                  <c:v>3.2797937999999998</c:v>
                </c:pt>
                <c:pt idx="655">
                  <c:v>3.4412243999999994</c:v>
                </c:pt>
                <c:pt idx="656">
                  <c:v>3.5868768000000002</c:v>
                </c:pt>
                <c:pt idx="657">
                  <c:v>3.7518917999999997</c:v>
                </c:pt>
                <c:pt idx="658">
                  <c:v>3.9170856000000005</c:v>
                </c:pt>
                <c:pt idx="659">
                  <c:v>4.0802502</c:v>
                </c:pt>
                <c:pt idx="660">
                  <c:v>4.2419694000000003</c:v>
                </c:pt>
                <c:pt idx="661">
                  <c:v>4.4004576000000002</c:v>
                </c:pt>
                <c:pt idx="662">
                  <c:v>4.4004576000000002</c:v>
                </c:pt>
                <c:pt idx="663">
                  <c:v>4.3974576000000001</c:v>
                </c:pt>
                <c:pt idx="664">
                  <c:v>4.2211200000000009</c:v>
                </c:pt>
                <c:pt idx="665">
                  <c:v>4.0447830000000007</c:v>
                </c:pt>
                <c:pt idx="666">
                  <c:v>3.8684459999999996</c:v>
                </c:pt>
                <c:pt idx="667">
                  <c:v>3.7075572000000001</c:v>
                </c:pt>
                <c:pt idx="668">
                  <c:v>3.5312201999999999</c:v>
                </c:pt>
                <c:pt idx="669">
                  <c:v>3.3646895999999997</c:v>
                </c:pt>
                <c:pt idx="670">
                  <c:v>3.1897242000000001</c:v>
                </c:pt>
                <c:pt idx="671">
                  <c:v>3.0133877999999994</c:v>
                </c:pt>
                <c:pt idx="672">
                  <c:v>2.8370508000000001</c:v>
                </c:pt>
                <c:pt idx="673">
                  <c:v>2.6613869999999999</c:v>
                </c:pt>
                <c:pt idx="674">
                  <c:v>2.4850499999999998</c:v>
                </c:pt>
                <c:pt idx="675">
                  <c:v>2.3087129999999996</c:v>
                </c:pt>
                <c:pt idx="676">
                  <c:v>2.1362399999999999</c:v>
                </c:pt>
                <c:pt idx="677">
                  <c:v>1.959903</c:v>
                </c:pt>
                <c:pt idx="678">
                  <c:v>1.783566</c:v>
                </c:pt>
                <c:pt idx="679">
                  <c:v>1.607229</c:v>
                </c:pt>
                <c:pt idx="680">
                  <c:v>1.4308920000000001</c:v>
                </c:pt>
                <c:pt idx="681">
                  <c:v>1.2545549999999999</c:v>
                </c:pt>
                <c:pt idx="682">
                  <c:v>1.0782180000000001</c:v>
                </c:pt>
                <c:pt idx="683">
                  <c:v>0.90188040000000003</c:v>
                </c:pt>
                <c:pt idx="684">
                  <c:v>0.72554339999999995</c:v>
                </c:pt>
                <c:pt idx="685">
                  <c:v>0.54920639999999998</c:v>
                </c:pt>
                <c:pt idx="686">
                  <c:v>0.37837211999999998</c:v>
                </c:pt>
                <c:pt idx="687">
                  <c:v>0.20881212000000002</c:v>
                </c:pt>
                <c:pt idx="688">
                  <c:v>3.2568132E-2</c:v>
                </c:pt>
                <c:pt idx="689">
                  <c:v>-0.13292142000000001</c:v>
                </c:pt>
                <c:pt idx="690">
                  <c:v>-0.30925835999999995</c:v>
                </c:pt>
                <c:pt idx="691">
                  <c:v>-0.47671182000000001</c:v>
                </c:pt>
                <c:pt idx="692">
                  <c:v>-0.65304839999999997</c:v>
                </c:pt>
                <c:pt idx="693">
                  <c:v>-0.82938539999999994</c:v>
                </c:pt>
                <c:pt idx="694">
                  <c:v>-0.9892974000000001</c:v>
                </c:pt>
                <c:pt idx="695">
                  <c:v>-1.16571</c:v>
                </c:pt>
                <c:pt idx="696">
                  <c:v>-1.3420464000000001</c:v>
                </c:pt>
                <c:pt idx="697">
                  <c:v>-1.4852178</c:v>
                </c:pt>
                <c:pt idx="698">
                  <c:v>-1.6673772</c:v>
                </c:pt>
                <c:pt idx="699">
                  <c:v>-1.8502086000000002</c:v>
                </c:pt>
                <c:pt idx="700">
                  <c:v>-2.0268413999999999</c:v>
                </c:pt>
                <c:pt idx="701">
                  <c:v>-2.2031777999999997</c:v>
                </c:pt>
                <c:pt idx="702">
                  <c:v>-2.3795148000000004</c:v>
                </c:pt>
                <c:pt idx="703">
                  <c:v>-2.5425192000000001</c:v>
                </c:pt>
                <c:pt idx="704">
                  <c:v>-2.7127626</c:v>
                </c:pt>
                <c:pt idx="705">
                  <c:v>-2.8377833999999997</c:v>
                </c:pt>
                <c:pt idx="706">
                  <c:v>-3.0654371999999999</c:v>
                </c:pt>
                <c:pt idx="707">
                  <c:v>-3.2417742000000001</c:v>
                </c:pt>
                <c:pt idx="708">
                  <c:v>-3.4181106000000003</c:v>
                </c:pt>
                <c:pt idx="709">
                  <c:v>-3.6014526</c:v>
                </c:pt>
                <c:pt idx="710">
                  <c:v>-3.7824749999999998</c:v>
                </c:pt>
                <c:pt idx="711">
                  <c:v>-3.9535553999999999</c:v>
                </c:pt>
                <c:pt idx="712">
                  <c:v>-4.1262978000000006</c:v>
                </c:pt>
                <c:pt idx="713">
                  <c:v>-4.2882426000000002</c:v>
                </c:pt>
                <c:pt idx="714">
                  <c:v>-4.2882426000000002</c:v>
                </c:pt>
                <c:pt idx="715">
                  <c:v>-4.2843912</c:v>
                </c:pt>
                <c:pt idx="716">
                  <c:v>-4.0954721999999997</c:v>
                </c:pt>
                <c:pt idx="717">
                  <c:v>-3.9065531999999998</c:v>
                </c:pt>
                <c:pt idx="718">
                  <c:v>-3.7176336000000005</c:v>
                </c:pt>
                <c:pt idx="719">
                  <c:v>-3.5287145999999998</c:v>
                </c:pt>
                <c:pt idx="720">
                  <c:v>-3.3397956</c:v>
                </c:pt>
                <c:pt idx="721">
                  <c:v>-3.1508766000000001</c:v>
                </c:pt>
                <c:pt idx="722">
                  <c:v>-2.9619575999999999</c:v>
                </c:pt>
                <c:pt idx="723">
                  <c:v>-2.7730385999999996</c:v>
                </c:pt>
                <c:pt idx="724">
                  <c:v>-2.5841189999999998</c:v>
                </c:pt>
                <c:pt idx="725">
                  <c:v>-2.3952</c:v>
                </c:pt>
                <c:pt idx="726">
                  <c:v>-2.2062810000000002</c:v>
                </c:pt>
                <c:pt idx="727">
                  <c:v>-2.0173619999999999</c:v>
                </c:pt>
                <c:pt idx="728">
                  <c:v>-1.828443</c:v>
                </c:pt>
                <c:pt idx="729">
                  <c:v>-1.6395234000000001</c:v>
                </c:pt>
                <c:pt idx="730">
                  <c:v>-1.4506044</c:v>
                </c:pt>
                <c:pt idx="731">
                  <c:v>-1.2616854</c:v>
                </c:pt>
                <c:pt idx="732">
                  <c:v>-1.0727664000000001</c:v>
                </c:pt>
                <c:pt idx="733">
                  <c:v>-0.88384739999999984</c:v>
                </c:pt>
                <c:pt idx="734">
                  <c:v>-0.6949284</c:v>
                </c:pt>
                <c:pt idx="735">
                  <c:v>-0.50675532000000001</c:v>
                </c:pt>
                <c:pt idx="736">
                  <c:v>-0.31783626000000004</c:v>
                </c:pt>
                <c:pt idx="737">
                  <c:v>-0.12891714000000001</c:v>
                </c:pt>
                <c:pt idx="738">
                  <c:v>5.8266456000000001E-2</c:v>
                </c:pt>
                <c:pt idx="739">
                  <c:v>0.24718553999999998</c:v>
                </c:pt>
                <c:pt idx="740">
                  <c:v>0.43610472</c:v>
                </c:pt>
                <c:pt idx="741">
                  <c:v>0.62502360000000012</c:v>
                </c:pt>
                <c:pt idx="742">
                  <c:v>0.81394259999999996</c:v>
                </c:pt>
                <c:pt idx="743">
                  <c:v>1.0028616000000001</c:v>
                </c:pt>
                <c:pt idx="744">
                  <c:v>1.1917806000000002</c:v>
                </c:pt>
                <c:pt idx="745">
                  <c:v>1.3807001999999999</c:v>
                </c:pt>
                <c:pt idx="746">
                  <c:v>1.5696191999999998</c:v>
                </c:pt>
                <c:pt idx="747">
                  <c:v>1.7447436000000001</c:v>
                </c:pt>
                <c:pt idx="748">
                  <c:v>1.9336626000000003</c:v>
                </c:pt>
                <c:pt idx="749">
                  <c:v>2.1225815999999997</c:v>
                </c:pt>
                <c:pt idx="750">
                  <c:v>2.3115006</c:v>
                </c:pt>
                <c:pt idx="751">
                  <c:v>2.5004195999999999</c:v>
                </c:pt>
                <c:pt idx="752">
                  <c:v>2.6893392</c:v>
                </c:pt>
                <c:pt idx="753">
                  <c:v>2.8782582000000003</c:v>
                </c:pt>
                <c:pt idx="754">
                  <c:v>3.0671777999999996</c:v>
                </c:pt>
                <c:pt idx="755">
                  <c:v>3.2560967999999995</c:v>
                </c:pt>
                <c:pt idx="756">
                  <c:v>3.4450164000000005</c:v>
                </c:pt>
                <c:pt idx="757">
                  <c:v>3.6339354000000004</c:v>
                </c:pt>
                <c:pt idx="758">
                  <c:v>3.8241414000000002</c:v>
                </c:pt>
                <c:pt idx="759">
                  <c:v>4.0045241999999996</c:v>
                </c:pt>
                <c:pt idx="760">
                  <c:v>4.1919336000000005</c:v>
                </c:pt>
                <c:pt idx="761">
                  <c:v>4.3787244000000003</c:v>
                </c:pt>
                <c:pt idx="762">
                  <c:v>4.5676439999999996</c:v>
                </c:pt>
                <c:pt idx="763">
                  <c:v>4.7565624</c:v>
                </c:pt>
                <c:pt idx="764">
                  <c:v>4.7565624</c:v>
                </c:pt>
                <c:pt idx="765">
                  <c:v>4.7529804000000002</c:v>
                </c:pt>
                <c:pt idx="766">
                  <c:v>4.5514559999999999</c:v>
                </c:pt>
                <c:pt idx="767">
                  <c:v>4.3499309999999998</c:v>
                </c:pt>
                <c:pt idx="768">
                  <c:v>4.1484060000000005</c:v>
                </c:pt>
                <c:pt idx="769">
                  <c:v>3.9468816000000002</c:v>
                </c:pt>
                <c:pt idx="770">
                  <c:v>3.7583556000000002</c:v>
                </c:pt>
                <c:pt idx="771">
                  <c:v>3.5568312</c:v>
                </c:pt>
                <c:pt idx="772">
                  <c:v>3.3553062000000002</c:v>
                </c:pt>
                <c:pt idx="773">
                  <c:v>3.1537818000000004</c:v>
                </c:pt>
                <c:pt idx="774">
                  <c:v>2.9522567999999998</c:v>
                </c:pt>
                <c:pt idx="775">
                  <c:v>2.7507318000000001</c:v>
                </c:pt>
                <c:pt idx="776">
                  <c:v>2.5492067999999999</c:v>
                </c:pt>
                <c:pt idx="777">
                  <c:v>2.3476824000000001</c:v>
                </c:pt>
                <c:pt idx="778">
                  <c:v>2.1461573999999999</c:v>
                </c:pt>
                <c:pt idx="779">
                  <c:v>1.9446330000000001</c:v>
                </c:pt>
                <c:pt idx="780">
                  <c:v>1.7431079999999999</c:v>
                </c:pt>
                <c:pt idx="781">
                  <c:v>1.5415835999999998</c:v>
                </c:pt>
                <c:pt idx="782">
                  <c:v>1.3400592</c:v>
                </c:pt>
                <c:pt idx="783">
                  <c:v>1.1514239999999998</c:v>
                </c:pt>
                <c:pt idx="784">
                  <c:v>0.96412200000000003</c:v>
                </c:pt>
                <c:pt idx="785">
                  <c:v>0.76259699999999997</c:v>
                </c:pt>
                <c:pt idx="786">
                  <c:v>0.56107260000000003</c:v>
                </c:pt>
                <c:pt idx="787">
                  <c:v>0.35954777999999998</c:v>
                </c:pt>
                <c:pt idx="788">
                  <c:v>0.15802302000000001</c:v>
                </c:pt>
                <c:pt idx="789">
                  <c:v>-4.3501931999999993E-2</c:v>
                </c:pt>
                <c:pt idx="790">
                  <c:v>-0.24502691999999998</c:v>
                </c:pt>
                <c:pt idx="791">
                  <c:v>-0.44655167999999995</c:v>
                </c:pt>
                <c:pt idx="792">
                  <c:v>-0.64807680000000001</c:v>
                </c:pt>
                <c:pt idx="793">
                  <c:v>-0.84960180000000007</c:v>
                </c:pt>
                <c:pt idx="794">
                  <c:v>-1.0511267999999998</c:v>
                </c:pt>
                <c:pt idx="795">
                  <c:v>-1.2526518</c:v>
                </c:pt>
                <c:pt idx="796">
                  <c:v>-1.4541767999999999</c:v>
                </c:pt>
                <c:pt idx="797">
                  <c:v>-1.6557024</c:v>
                </c:pt>
                <c:pt idx="798">
                  <c:v>-1.8572274</c:v>
                </c:pt>
                <c:pt idx="799">
                  <c:v>-2.0587523999999999</c:v>
                </c:pt>
                <c:pt idx="800">
                  <c:v>-2.2602774000000001</c:v>
                </c:pt>
                <c:pt idx="801">
                  <c:v>-2.4618024000000003</c:v>
                </c:pt>
                <c:pt idx="802">
                  <c:v>-2.6633274</c:v>
                </c:pt>
                <c:pt idx="803">
                  <c:v>-2.860347</c:v>
                </c:pt>
                <c:pt idx="804">
                  <c:v>-3.0618720000000001</c:v>
                </c:pt>
                <c:pt idx="805">
                  <c:v>-3.2633969999999999</c:v>
                </c:pt>
                <c:pt idx="806">
                  <c:v>-3.4649219999999996</c:v>
                </c:pt>
                <c:pt idx="807">
                  <c:v>-3.6664469999999998</c:v>
                </c:pt>
                <c:pt idx="808">
                  <c:v>-3.8573700000000004</c:v>
                </c:pt>
                <c:pt idx="809">
                  <c:v>-4.0594320000000002</c:v>
                </c:pt>
                <c:pt idx="810">
                  <c:v>-4.2602399999999996</c:v>
                </c:pt>
                <c:pt idx="811">
                  <c:v>-4.4612328000000003</c:v>
                </c:pt>
                <c:pt idx="812">
                  <c:v>-4.6462481999999996</c:v>
                </c:pt>
                <c:pt idx="813">
                  <c:v>-4.8461015999999999</c:v>
                </c:pt>
                <c:pt idx="814">
                  <c:v>-5.0353367999999996</c:v>
                </c:pt>
                <c:pt idx="815">
                  <c:v>-5.2266606000000007</c:v>
                </c:pt>
                <c:pt idx="816">
                  <c:v>-5.2266606000000007</c:v>
                </c:pt>
                <c:pt idx="817">
                  <c:v>-5.2235046000000009</c:v>
                </c:pt>
                <c:pt idx="818">
                  <c:v>-5.0093711999999995</c:v>
                </c:pt>
                <c:pt idx="819">
                  <c:v>-4.7952378000000007</c:v>
                </c:pt>
                <c:pt idx="820">
                  <c:v>-4.5811038000000002</c:v>
                </c:pt>
                <c:pt idx="821">
                  <c:v>-4.3669704000000005</c:v>
                </c:pt>
                <c:pt idx="822">
                  <c:v>-4.1528364</c:v>
                </c:pt>
                <c:pt idx="823">
                  <c:v>-3.9387030000000003</c:v>
                </c:pt>
                <c:pt idx="824">
                  <c:v>-3.7245696000000001</c:v>
                </c:pt>
                <c:pt idx="825">
                  <c:v>-3.5104355999999997</c:v>
                </c:pt>
                <c:pt idx="826">
                  <c:v>-3.3113615999999997</c:v>
                </c:pt>
                <c:pt idx="827">
                  <c:v>-3.0972648</c:v>
                </c:pt>
                <c:pt idx="828">
                  <c:v>-2.8831308</c:v>
                </c:pt>
                <c:pt idx="829">
                  <c:v>-2.6689973999999999</c:v>
                </c:pt>
                <c:pt idx="830">
                  <c:v>-2.4548640000000002</c:v>
                </c:pt>
                <c:pt idx="831">
                  <c:v>-2.2455761999999999</c:v>
                </c:pt>
                <c:pt idx="832">
                  <c:v>-2.0314422000000003</c:v>
                </c:pt>
                <c:pt idx="833">
                  <c:v>-1.8173087999999997</c:v>
                </c:pt>
                <c:pt idx="834">
                  <c:v>-1.6031747999999999</c:v>
                </c:pt>
                <c:pt idx="835">
                  <c:v>-1.3993104000000001</c:v>
                </c:pt>
                <c:pt idx="836">
                  <c:v>-1.1851770000000001</c:v>
                </c:pt>
                <c:pt idx="837">
                  <c:v>-0.9710430000000001</c:v>
                </c:pt>
                <c:pt idx="838">
                  <c:v>-0.75690960000000007</c:v>
                </c:pt>
                <c:pt idx="839">
                  <c:v>-0.54277571999999996</c:v>
                </c:pt>
                <c:pt idx="840">
                  <c:v>-0.32864196000000001</c:v>
                </c:pt>
                <c:pt idx="841">
                  <c:v>-0.12771089999999999</c:v>
                </c:pt>
                <c:pt idx="842">
                  <c:v>8.6422800000000008E-2</c:v>
                </c:pt>
                <c:pt idx="843">
                  <c:v>0.3005565</c:v>
                </c:pt>
                <c:pt idx="844">
                  <c:v>0.51225534000000006</c:v>
                </c:pt>
                <c:pt idx="845">
                  <c:v>0.71491380000000015</c:v>
                </c:pt>
                <c:pt idx="846">
                  <c:v>0.92904720000000007</c:v>
                </c:pt>
                <c:pt idx="847">
                  <c:v>1.1431811999999999</c:v>
                </c:pt>
                <c:pt idx="848">
                  <c:v>1.3573152000000002</c:v>
                </c:pt>
                <c:pt idx="849">
                  <c:v>1.5714492</c:v>
                </c:pt>
                <c:pt idx="850">
                  <c:v>1.7855831999999998</c:v>
                </c:pt>
                <c:pt idx="851">
                  <c:v>1.9997172000000001</c:v>
                </c:pt>
                <c:pt idx="852">
                  <c:v>2.1946691999999999</c:v>
                </c:pt>
                <c:pt idx="853">
                  <c:v>2.4088032000000004</c:v>
                </c:pt>
                <c:pt idx="854">
                  <c:v>2.6229372</c:v>
                </c:pt>
                <c:pt idx="855">
                  <c:v>2.8169879999999998</c:v>
                </c:pt>
                <c:pt idx="856">
                  <c:v>3.0284459999999997</c:v>
                </c:pt>
                <c:pt idx="857">
                  <c:v>3.2425799999999998</c:v>
                </c:pt>
                <c:pt idx="858">
                  <c:v>3.4567133999999999</c:v>
                </c:pt>
                <c:pt idx="859">
                  <c:v>3.6565896000000002</c:v>
                </c:pt>
                <c:pt idx="860">
                  <c:v>3.8707482</c:v>
                </c:pt>
                <c:pt idx="861">
                  <c:v>4.0848816000000001</c:v>
                </c:pt>
                <c:pt idx="862">
                  <c:v>4.2828407999999998</c:v>
                </c:pt>
                <c:pt idx="863">
                  <c:v>4.5131484000000004</c:v>
                </c:pt>
                <c:pt idx="864">
                  <c:v>4.7278775999999993</c:v>
                </c:pt>
                <c:pt idx="865">
                  <c:v>4.9368894000000001</c:v>
                </c:pt>
                <c:pt idx="866">
                  <c:v>5.1510233999999997</c:v>
                </c:pt>
                <c:pt idx="867">
                  <c:v>5.1510233999999997</c:v>
                </c:pt>
                <c:pt idx="868">
                  <c:v>5.1465557999999998</c:v>
                </c:pt>
                <c:pt idx="869">
                  <c:v>4.9198500000000003</c:v>
                </c:pt>
                <c:pt idx="870">
                  <c:v>4.6931430000000001</c:v>
                </c:pt>
                <c:pt idx="871">
                  <c:v>4.4664371999999997</c:v>
                </c:pt>
                <c:pt idx="872">
                  <c:v>4.2397308000000002</c:v>
                </c:pt>
                <c:pt idx="873">
                  <c:v>4.0130249999999998</c:v>
                </c:pt>
                <c:pt idx="874">
                  <c:v>3.7863186</c:v>
                </c:pt>
                <c:pt idx="875">
                  <c:v>3.5596128000000005</c:v>
                </c:pt>
                <c:pt idx="876">
                  <c:v>3.3428544000000002</c:v>
                </c:pt>
                <c:pt idx="877">
                  <c:v>3.1161479999999999</c:v>
                </c:pt>
                <c:pt idx="878">
                  <c:v>2.8894416000000001</c:v>
                </c:pt>
                <c:pt idx="879">
                  <c:v>2.6627358000000001</c:v>
                </c:pt>
                <c:pt idx="880">
                  <c:v>2.4360293999999998</c:v>
                </c:pt>
                <c:pt idx="881">
                  <c:v>2.2093229999999999</c:v>
                </c:pt>
                <c:pt idx="882">
                  <c:v>1.9826172</c:v>
                </c:pt>
                <c:pt idx="883">
                  <c:v>1.7559108000000001</c:v>
                </c:pt>
                <c:pt idx="884">
                  <c:v>1.5299004</c:v>
                </c:pt>
                <c:pt idx="885">
                  <c:v>1.303194</c:v>
                </c:pt>
                <c:pt idx="886">
                  <c:v>1.0764875999999999</c:v>
                </c:pt>
                <c:pt idx="887">
                  <c:v>0.84978180000000003</c:v>
                </c:pt>
                <c:pt idx="888">
                  <c:v>0.62307539999999995</c:v>
                </c:pt>
                <c:pt idx="889">
                  <c:v>0.39636959999999999</c:v>
                </c:pt>
                <c:pt idx="890">
                  <c:v>0.16966367999999998</c:v>
                </c:pt>
                <c:pt idx="891">
                  <c:v>-5.7042324000000005E-2</c:v>
                </c:pt>
                <c:pt idx="892">
                  <c:v>-0.26495891999999999</c:v>
                </c:pt>
                <c:pt idx="893">
                  <c:v>-0.49166460000000001</c:v>
                </c:pt>
                <c:pt idx="894">
                  <c:v>-0.71837040000000008</c:v>
                </c:pt>
                <c:pt idx="895">
                  <c:v>-0.94507680000000005</c:v>
                </c:pt>
                <c:pt idx="896">
                  <c:v>-1.1717826</c:v>
                </c:pt>
                <c:pt idx="897">
                  <c:v>-1.3984884</c:v>
                </c:pt>
                <c:pt idx="898">
                  <c:v>-1.6251948000000003</c:v>
                </c:pt>
                <c:pt idx="899">
                  <c:v>-1.8519006</c:v>
                </c:pt>
                <c:pt idx="900">
                  <c:v>-2.0652971999999998</c:v>
                </c:pt>
                <c:pt idx="901">
                  <c:v>-2.2884498</c:v>
                </c:pt>
                <c:pt idx="902">
                  <c:v>-2.5189439999999998</c:v>
                </c:pt>
                <c:pt idx="903">
                  <c:v>-2.7456497999999998</c:v>
                </c:pt>
                <c:pt idx="904">
                  <c:v>-2.9532959999999999</c:v>
                </c:pt>
                <c:pt idx="905">
                  <c:v>-3.1800017999999999</c:v>
                </c:pt>
                <c:pt idx="906">
                  <c:v>-3.3852828000000001</c:v>
                </c:pt>
                <c:pt idx="907">
                  <c:v>-3.6119885999999997</c:v>
                </c:pt>
                <c:pt idx="908">
                  <c:v>-3.8226660000000003</c:v>
                </c:pt>
                <c:pt idx="909">
                  <c:v>-4.0493717999999994</c:v>
                </c:pt>
                <c:pt idx="910">
                  <c:v>-4.2760781999999997</c:v>
                </c:pt>
                <c:pt idx="911">
                  <c:v>-4.4656572000000008</c:v>
                </c:pt>
                <c:pt idx="912">
                  <c:v>-4.7142282000000009</c:v>
                </c:pt>
                <c:pt idx="913">
                  <c:v>-4.9409339999999995</c:v>
                </c:pt>
                <c:pt idx="914">
                  <c:v>-5.1676397999999999</c:v>
                </c:pt>
                <c:pt idx="915">
                  <c:v>-5.3943456000000003</c:v>
                </c:pt>
                <c:pt idx="916">
                  <c:v>-5.6018705999999998</c:v>
                </c:pt>
                <c:pt idx="917">
                  <c:v>-5.9679042000000004</c:v>
                </c:pt>
                <c:pt idx="918">
                  <c:v>-6.0552780000000004</c:v>
                </c:pt>
                <c:pt idx="919">
                  <c:v>-6.0552780000000004</c:v>
                </c:pt>
                <c:pt idx="920">
                  <c:v>-6.0514139999999994</c:v>
                </c:pt>
                <c:pt idx="921">
                  <c:v>-5.8120962</c:v>
                </c:pt>
                <c:pt idx="922">
                  <c:v>-5.5727772</c:v>
                </c:pt>
                <c:pt idx="923">
                  <c:v>-5.3334582000000008</c:v>
                </c:pt>
                <c:pt idx="924">
                  <c:v>-5.0941397999999998</c:v>
                </c:pt>
                <c:pt idx="925">
                  <c:v>-4.8548207999999997</c:v>
                </c:pt>
                <c:pt idx="926">
                  <c:v>-4.6155017999999997</c:v>
                </c:pt>
                <c:pt idx="927">
                  <c:v>-4.3761834000000004</c:v>
                </c:pt>
                <c:pt idx="928">
                  <c:v>-4.1368644000000003</c:v>
                </c:pt>
                <c:pt idx="929">
                  <c:v>-3.8975459999999997</c:v>
                </c:pt>
                <c:pt idx="930">
                  <c:v>-3.6722736</c:v>
                </c:pt>
                <c:pt idx="931">
                  <c:v>-3.4329546000000004</c:v>
                </c:pt>
                <c:pt idx="932">
                  <c:v>-3.1936362000000003</c:v>
                </c:pt>
                <c:pt idx="933">
                  <c:v>-2.9543171999999998</c:v>
                </c:pt>
                <c:pt idx="934">
                  <c:v>-2.7149988</c:v>
                </c:pt>
                <c:pt idx="935">
                  <c:v>-2.4756797999999995</c:v>
                </c:pt>
                <c:pt idx="936">
                  <c:v>-2.2363607999999999</c:v>
                </c:pt>
                <c:pt idx="937">
                  <c:v>-1.9991741999999999</c:v>
                </c:pt>
                <c:pt idx="938">
                  <c:v>-1.7598552000000001</c:v>
                </c:pt>
                <c:pt idx="939">
                  <c:v>-1.5205362</c:v>
                </c:pt>
                <c:pt idx="940">
                  <c:v>-1.2965279999999999</c:v>
                </c:pt>
                <c:pt idx="941">
                  <c:v>-1.0572089999999998</c:v>
                </c:pt>
                <c:pt idx="942">
                  <c:v>-0.83228400000000002</c:v>
                </c:pt>
                <c:pt idx="943">
                  <c:v>-0.59296530000000003</c:v>
                </c:pt>
                <c:pt idx="944">
                  <c:v>-0.37082327999999998</c:v>
                </c:pt>
                <c:pt idx="945">
                  <c:v>-0.13335972000000001</c:v>
                </c:pt>
                <c:pt idx="946">
                  <c:v>0.10595892</c:v>
                </c:pt>
                <c:pt idx="947">
                  <c:v>0.32390118000000001</c:v>
                </c:pt>
                <c:pt idx="948">
                  <c:v>0.55710539999999997</c:v>
                </c:pt>
                <c:pt idx="949">
                  <c:v>0.79642440000000003</c:v>
                </c:pt>
                <c:pt idx="950">
                  <c:v>1.0357434000000001</c:v>
                </c:pt>
                <c:pt idx="951">
                  <c:v>1.2750623999999999</c:v>
                </c:pt>
                <c:pt idx="952">
                  <c:v>1.5143808000000001</c:v>
                </c:pt>
                <c:pt idx="953">
                  <c:v>1.7536998000000001</c:v>
                </c:pt>
                <c:pt idx="954">
                  <c:v>1.9930182000000001</c:v>
                </c:pt>
                <c:pt idx="955">
                  <c:v>2.2323371999999999</c:v>
                </c:pt>
                <c:pt idx="956">
                  <c:v>2.4716556000000001</c:v>
                </c:pt>
                <c:pt idx="957">
                  <c:v>2.7109745999999997</c:v>
                </c:pt>
                <c:pt idx="958">
                  <c:v>2.9502930000000003</c:v>
                </c:pt>
                <c:pt idx="959">
                  <c:v>3.1896119999999999</c:v>
                </c:pt>
                <c:pt idx="960">
                  <c:v>3.422364</c:v>
                </c:pt>
                <c:pt idx="961">
                  <c:v>3.6469632000000001</c:v>
                </c:pt>
                <c:pt idx="962">
                  <c:v>3.8862809999999999</c:v>
                </c:pt>
                <c:pt idx="963">
                  <c:v>4.1173487999999994</c:v>
                </c:pt>
                <c:pt idx="964">
                  <c:v>4.3628736000000004</c:v>
                </c:pt>
                <c:pt idx="965">
                  <c:v>4.6212342</c:v>
                </c:pt>
                <c:pt idx="966">
                  <c:v>4.8601392000000008</c:v>
                </c:pt>
                <c:pt idx="967">
                  <c:v>5.7281952</c:v>
                </c:pt>
                <c:pt idx="968">
                  <c:v>5.7395916000000007</c:v>
                </c:pt>
                <c:pt idx="969">
                  <c:v>5.7395916000000007</c:v>
                </c:pt>
                <c:pt idx="970">
                  <c:v>5.7348906000000008</c:v>
                </c:pt>
                <c:pt idx="971">
                  <c:v>5.4829901999999997</c:v>
                </c:pt>
                <c:pt idx="972">
                  <c:v>5.2310885999999996</c:v>
                </c:pt>
                <c:pt idx="973">
                  <c:v>4.9791875999999995</c:v>
                </c:pt>
                <c:pt idx="974">
                  <c:v>4.7272860000000003</c:v>
                </c:pt>
                <c:pt idx="975">
                  <c:v>4.4753850000000002</c:v>
                </c:pt>
                <c:pt idx="976">
                  <c:v>4.2234834000000001</c:v>
                </c:pt>
                <c:pt idx="977">
                  <c:v>3.9715818000000001</c:v>
                </c:pt>
                <c:pt idx="978">
                  <c:v>3.7196807999999999</c:v>
                </c:pt>
                <c:pt idx="979">
                  <c:v>3.4677791999999998</c:v>
                </c:pt>
                <c:pt idx="980">
                  <c:v>3.2158782000000006</c:v>
                </c:pt>
                <c:pt idx="981">
                  <c:v>2.9765579999999998</c:v>
                </c:pt>
                <c:pt idx="982">
                  <c:v>2.7246564000000002</c:v>
                </c:pt>
                <c:pt idx="983">
                  <c:v>2.4727554</c:v>
                </c:pt>
                <c:pt idx="984">
                  <c:v>2.3844923999999996</c:v>
                </c:pt>
                <c:pt idx="985">
                  <c:v>1.9900997999999999</c:v>
                </c:pt>
                <c:pt idx="986">
                  <c:v>1.7381988000000002</c:v>
                </c:pt>
                <c:pt idx="987">
                  <c:v>1.4862972000000001</c:v>
                </c:pt>
                <c:pt idx="988">
                  <c:v>1.2343961999999999</c:v>
                </c:pt>
                <c:pt idx="989">
                  <c:v>0.99325439999999998</c:v>
                </c:pt>
                <c:pt idx="990">
                  <c:v>0.73673699999999998</c:v>
                </c:pt>
                <c:pt idx="991">
                  <c:v>0.48532692000000005</c:v>
                </c:pt>
                <c:pt idx="992">
                  <c:v>0.23111028</c:v>
                </c:pt>
                <c:pt idx="993">
                  <c:v>-1.0731995999999999E-2</c:v>
                </c:pt>
                <c:pt idx="994">
                  <c:v>-0.26324477999999996</c:v>
                </c:pt>
                <c:pt idx="995">
                  <c:v>-0.51290868000000001</c:v>
                </c:pt>
                <c:pt idx="996">
                  <c:v>-0.76823340000000007</c:v>
                </c:pt>
                <c:pt idx="997">
                  <c:v>-1.0201343999999999</c:v>
                </c:pt>
                <c:pt idx="998">
                  <c:v>-1.2720359999999999</c:v>
                </c:pt>
                <c:pt idx="999">
                  <c:v>-1.5239376</c:v>
                </c:pt>
                <c:pt idx="1000">
                  <c:v>-1.7758386000000002</c:v>
                </c:pt>
                <c:pt idx="1001">
                  <c:v>-2.0277402000000002</c:v>
                </c:pt>
                <c:pt idx="1002">
                  <c:v>-2.2561751999999999</c:v>
                </c:pt>
                <c:pt idx="1003">
                  <c:v>-2.5315428</c:v>
                </c:pt>
                <c:pt idx="1004">
                  <c:v>-2.7834444</c:v>
                </c:pt>
                <c:pt idx="1005">
                  <c:v>-3.0353459999999997</c:v>
                </c:pt>
                <c:pt idx="1006">
                  <c:v>-3.2872470000000003</c:v>
                </c:pt>
                <c:pt idx="1007">
                  <c:v>-3.5317788000000001</c:v>
                </c:pt>
                <c:pt idx="1008">
                  <c:v>-3.7858337999999998</c:v>
                </c:pt>
                <c:pt idx="1009">
                  <c:v>-4.0377348</c:v>
                </c:pt>
                <c:pt idx="1010">
                  <c:v>-4.2896358000000001</c:v>
                </c:pt>
                <c:pt idx="1011">
                  <c:v>-4.5415362000000004</c:v>
                </c:pt>
                <c:pt idx="1012">
                  <c:v>-4.7934372000000005</c:v>
                </c:pt>
                <c:pt idx="1013">
                  <c:v>-5.0453382000000007</c:v>
                </c:pt>
                <c:pt idx="1014">
                  <c:v>-5.2972386</c:v>
                </c:pt>
                <c:pt idx="1015">
                  <c:v>-5.5491396000000002</c:v>
                </c:pt>
                <c:pt idx="1016">
                  <c:v>-5.7949182000000006</c:v>
                </c:pt>
                <c:pt idx="1017">
                  <c:v>-6.0475979999999998</c:v>
                </c:pt>
                <c:pt idx="1018">
                  <c:v>-6.2994960000000004</c:v>
                </c:pt>
                <c:pt idx="1019">
                  <c:v>-6.2994960000000004</c:v>
                </c:pt>
                <c:pt idx="1020">
                  <c:v>-6.2965800000000005</c:v>
                </c:pt>
                <c:pt idx="1021">
                  <c:v>-6.0320460000000002</c:v>
                </c:pt>
                <c:pt idx="1022">
                  <c:v>-5.7675048000000011</c:v>
                </c:pt>
                <c:pt idx="1023">
                  <c:v>-5.5029659999999998</c:v>
                </c:pt>
                <c:pt idx="1024">
                  <c:v>-5.2384265999999995</c:v>
                </c:pt>
                <c:pt idx="1025">
                  <c:v>-4.9738878</c:v>
                </c:pt>
                <c:pt idx="1026">
                  <c:v>-4.7093490000000005</c:v>
                </c:pt>
                <c:pt idx="1027">
                  <c:v>-4.4448102</c:v>
                </c:pt>
                <c:pt idx="1028">
                  <c:v>-4.1802713999999996</c:v>
                </c:pt>
                <c:pt idx="1029">
                  <c:v>-3.9157326000000001</c:v>
                </c:pt>
                <c:pt idx="1030">
                  <c:v>-3.5921328000000003</c:v>
                </c:pt>
                <c:pt idx="1031">
                  <c:v>-3.3866549999999993</c:v>
                </c:pt>
                <c:pt idx="1032">
                  <c:v>-3.1221162000000002</c:v>
                </c:pt>
                <c:pt idx="1033">
                  <c:v>-2.8575780000000002</c:v>
                </c:pt>
                <c:pt idx="1034">
                  <c:v>-2.5930392000000002</c:v>
                </c:pt>
                <c:pt idx="1035">
                  <c:v>-2.3284998000000003</c:v>
                </c:pt>
                <c:pt idx="1036">
                  <c:v>-2.0639609999999999</c:v>
                </c:pt>
                <c:pt idx="1037">
                  <c:v>-1.7994222</c:v>
                </c:pt>
                <c:pt idx="1038">
                  <c:v>-1.5348828000000001</c:v>
                </c:pt>
                <c:pt idx="1039">
                  <c:v>-1.2703439999999999</c:v>
                </c:pt>
                <c:pt idx="1040">
                  <c:v>-1.0179198</c:v>
                </c:pt>
                <c:pt idx="1041">
                  <c:v>-0.75338099999999997</c:v>
                </c:pt>
                <c:pt idx="1042">
                  <c:v>-0.50474208000000009</c:v>
                </c:pt>
                <c:pt idx="1043">
                  <c:v>-0.24020327999999999</c:v>
                </c:pt>
                <c:pt idx="1044">
                  <c:v>2.4335514000000003E-2</c:v>
                </c:pt>
                <c:pt idx="1045">
                  <c:v>0.28887432000000002</c:v>
                </c:pt>
                <c:pt idx="1046">
                  <c:v>0.55341293999999996</c:v>
                </c:pt>
                <c:pt idx="1047">
                  <c:v>0.81795180000000001</c:v>
                </c:pt>
                <c:pt idx="1048">
                  <c:v>1.0824905999999999</c:v>
                </c:pt>
                <c:pt idx="1049">
                  <c:v>1.3470293999999998</c:v>
                </c:pt>
                <c:pt idx="1050">
                  <c:v>1.6115682</c:v>
                </c:pt>
                <c:pt idx="1051">
                  <c:v>1.8761070000000002</c:v>
                </c:pt>
                <c:pt idx="1052">
                  <c:v>2.1406458000000002</c:v>
                </c:pt>
                <c:pt idx="1053">
                  <c:v>2.4051846000000001</c:v>
                </c:pt>
                <c:pt idx="1054">
                  <c:v>2.6697234000000001</c:v>
                </c:pt>
                <c:pt idx="1055">
                  <c:v>2.9342622</c:v>
                </c:pt>
                <c:pt idx="1056">
                  <c:v>3.1820670000000004</c:v>
                </c:pt>
                <c:pt idx="1057">
                  <c:v>3.4466057999999999</c:v>
                </c:pt>
                <c:pt idx="1058">
                  <c:v>3.7084650000000003</c:v>
                </c:pt>
                <c:pt idx="1059">
                  <c:v>3.9730043999999998</c:v>
                </c:pt>
                <c:pt idx="1060">
                  <c:v>4.4838480000000001</c:v>
                </c:pt>
                <c:pt idx="1061">
                  <c:v>4.4964456000000004</c:v>
                </c:pt>
                <c:pt idx="1062">
                  <c:v>4.7609843999999999</c:v>
                </c:pt>
                <c:pt idx="1063">
                  <c:v>5.0255226000000004</c:v>
                </c:pt>
                <c:pt idx="1064">
                  <c:v>5.2900613999999999</c:v>
                </c:pt>
                <c:pt idx="1065">
                  <c:v>5.5546008000000002</c:v>
                </c:pt>
                <c:pt idx="1066">
                  <c:v>5.8191396000000006</c:v>
                </c:pt>
                <c:pt idx="1067">
                  <c:v>6.0836759999999996</c:v>
                </c:pt>
                <c:pt idx="1068">
                  <c:v>6.3447840000000006</c:v>
                </c:pt>
                <c:pt idx="1069">
                  <c:v>6.6127560000000001</c:v>
                </c:pt>
                <c:pt idx="1070">
                  <c:v>6.6127560000000001</c:v>
                </c:pt>
                <c:pt idx="1071">
                  <c:v>6.6003840000000009</c:v>
                </c:pt>
                <c:pt idx="1072">
                  <c:v>6.323442</c:v>
                </c:pt>
                <c:pt idx="1073">
                  <c:v>6.0465</c:v>
                </c:pt>
                <c:pt idx="1074">
                  <c:v>5.7799673999999994</c:v>
                </c:pt>
                <c:pt idx="1075">
                  <c:v>5.5028117999999999</c:v>
                </c:pt>
                <c:pt idx="1076">
                  <c:v>5.2258716000000005</c:v>
                </c:pt>
                <c:pt idx="1077">
                  <c:v>4.9489307999999994</c:v>
                </c:pt>
                <c:pt idx="1078">
                  <c:v>4.6719911999999999</c:v>
                </c:pt>
                <c:pt idx="1079">
                  <c:v>4.3950509999999996</c:v>
                </c:pt>
                <c:pt idx="1080">
                  <c:v>4.1181108000000002</c:v>
                </c:pt>
                <c:pt idx="1081">
                  <c:v>3.8411706000000003</c:v>
                </c:pt>
                <c:pt idx="1082">
                  <c:v>3.5642310000000004</c:v>
                </c:pt>
                <c:pt idx="1083">
                  <c:v>3.2872908000000001</c:v>
                </c:pt>
                <c:pt idx="1084">
                  <c:v>3.0103506000000002</c:v>
                </c:pt>
                <c:pt idx="1085">
                  <c:v>2.7334110000000003</c:v>
                </c:pt>
                <c:pt idx="1086">
                  <c:v>2.4564708</c:v>
                </c:pt>
                <c:pt idx="1087">
                  <c:v>2.1795306000000001</c:v>
                </c:pt>
                <c:pt idx="1088">
                  <c:v>1.9025904</c:v>
                </c:pt>
                <c:pt idx="1089">
                  <c:v>1.6256501999999999</c:v>
                </c:pt>
                <c:pt idx="1090">
                  <c:v>1.3487100000000001</c:v>
                </c:pt>
                <c:pt idx="1091">
                  <c:v>1.0717698000000002</c:v>
                </c:pt>
                <c:pt idx="1092">
                  <c:v>0.80350080000000002</c:v>
                </c:pt>
                <c:pt idx="1093">
                  <c:v>0.52647672000000001</c:v>
                </c:pt>
                <c:pt idx="1094">
                  <c:v>0.24953634000000002</c:v>
                </c:pt>
                <c:pt idx="1095">
                  <c:v>-2.7404016E-2</c:v>
                </c:pt>
                <c:pt idx="1096">
                  <c:v>-0.30434430000000001</c:v>
                </c:pt>
                <c:pt idx="1097">
                  <c:v>-0.58128491999999998</c:v>
                </c:pt>
                <c:pt idx="1098">
                  <c:v>-0.85822500000000002</c:v>
                </c:pt>
                <c:pt idx="1099">
                  <c:v>-1.1351658</c:v>
                </c:pt>
                <c:pt idx="1100">
                  <c:v>-1.4121060000000001</c:v>
                </c:pt>
                <c:pt idx="1101">
                  <c:v>-1.6886088000000001</c:v>
                </c:pt>
                <c:pt idx="1102">
                  <c:v>-1.9655442000000003</c:v>
                </c:pt>
                <c:pt idx="1103">
                  <c:v>-2.2424849999999998</c:v>
                </c:pt>
                <c:pt idx="1104">
                  <c:v>-2.5194252000000001</c:v>
                </c:pt>
                <c:pt idx="1105">
                  <c:v>-2.7963648000000001</c:v>
                </c:pt>
                <c:pt idx="1106">
                  <c:v>-3.0733056000000003</c:v>
                </c:pt>
                <c:pt idx="1107">
                  <c:v>-3.3502463999999996</c:v>
                </c:pt>
                <c:pt idx="1108">
                  <c:v>-3.6271860000000005</c:v>
                </c:pt>
                <c:pt idx="1109">
                  <c:v>-3.9041261999999999</c:v>
                </c:pt>
                <c:pt idx="1110">
                  <c:v>-4.1810670000000005</c:v>
                </c:pt>
                <c:pt idx="1111">
                  <c:v>-4.4319683999999997</c:v>
                </c:pt>
                <c:pt idx="1112">
                  <c:v>-4.7089091999999999</c:v>
                </c:pt>
                <c:pt idx="1113">
                  <c:v>-4.9858488000000003</c:v>
                </c:pt>
                <c:pt idx="1114">
                  <c:v>-5.2627889999999997</c:v>
                </c:pt>
                <c:pt idx="1115">
                  <c:v>-5.5397298000000008</c:v>
                </c:pt>
                <c:pt idx="1116">
                  <c:v>-5.8166706000000001</c:v>
                </c:pt>
                <c:pt idx="1117">
                  <c:v>-6.0600240000000003</c:v>
                </c:pt>
                <c:pt idx="1118">
                  <c:v>-6.3360000000000003</c:v>
                </c:pt>
                <c:pt idx="1119">
                  <c:v>-6.6134520000000006</c:v>
                </c:pt>
                <c:pt idx="1120">
                  <c:v>-6.8658239999999999</c:v>
                </c:pt>
                <c:pt idx="1121">
                  <c:v>-7.1442180000000004</c:v>
                </c:pt>
                <c:pt idx="1122">
                  <c:v>-7.1442180000000004</c:v>
                </c:pt>
                <c:pt idx="1123">
                  <c:v>-7.1399519999999992</c:v>
                </c:pt>
                <c:pt idx="1124">
                  <c:v>-6.8543760000000011</c:v>
                </c:pt>
                <c:pt idx="1125">
                  <c:v>-6.5646240000000011</c:v>
                </c:pt>
                <c:pt idx="1126">
                  <c:v>-6.2773440000000003</c:v>
                </c:pt>
                <c:pt idx="1127">
                  <c:v>-5.9876339999999999</c:v>
                </c:pt>
                <c:pt idx="1128">
                  <c:v>-5.6979234000000005</c:v>
                </c:pt>
                <c:pt idx="1129">
                  <c:v>-5.4082128000000012</c:v>
                </c:pt>
                <c:pt idx="1130">
                  <c:v>-5.1185022</c:v>
                </c:pt>
                <c:pt idx="1131">
                  <c:v>-4.8287921999999996</c:v>
                </c:pt>
                <c:pt idx="1132">
                  <c:v>-4.5390816000000003</c:v>
                </c:pt>
                <c:pt idx="1133">
                  <c:v>-4.249371</c:v>
                </c:pt>
                <c:pt idx="1134">
                  <c:v>-3.9596609999999997</c:v>
                </c:pt>
                <c:pt idx="1135">
                  <c:v>-3.6699504000000003</c:v>
                </c:pt>
                <c:pt idx="1136">
                  <c:v>-3.3802397999999996</c:v>
                </c:pt>
                <c:pt idx="1137">
                  <c:v>-3.0905298000000001</c:v>
                </c:pt>
                <c:pt idx="1138">
                  <c:v>-2.8008192000000003</c:v>
                </c:pt>
                <c:pt idx="1139">
                  <c:v>-2.5111085999999996</c:v>
                </c:pt>
                <c:pt idx="1140">
                  <c:v>-2.2213980000000002</c:v>
                </c:pt>
                <c:pt idx="1141">
                  <c:v>-1.9538880000000001</c:v>
                </c:pt>
                <c:pt idx="1142">
                  <c:v>-1.6702878000000001</c:v>
                </c:pt>
                <c:pt idx="1143">
                  <c:v>-1.3808310000000001</c:v>
                </c:pt>
                <c:pt idx="1144">
                  <c:v>-1.0911203999999999</c:v>
                </c:pt>
                <c:pt idx="1145">
                  <c:v>-0.80140980000000006</c:v>
                </c:pt>
                <c:pt idx="1146">
                  <c:v>-0.52664100000000003</c:v>
                </c:pt>
                <c:pt idx="1147">
                  <c:v>-0.23693064</c:v>
                </c:pt>
                <c:pt idx="1148">
                  <c:v>5.2779797999999996E-2</c:v>
                </c:pt>
                <c:pt idx="1149">
                  <c:v>0.32542937999999999</c:v>
                </c:pt>
                <c:pt idx="1150">
                  <c:v>0.61513980000000001</c:v>
                </c:pt>
                <c:pt idx="1151">
                  <c:v>0.90485040000000005</c:v>
                </c:pt>
                <c:pt idx="1152">
                  <c:v>1.194561</c:v>
                </c:pt>
                <c:pt idx="1153">
                  <c:v>1.4631810000000003</c:v>
                </c:pt>
                <c:pt idx="1154">
                  <c:v>1.7528915999999999</c:v>
                </c:pt>
                <c:pt idx="1155">
                  <c:v>2.0426021999999997</c:v>
                </c:pt>
                <c:pt idx="1156">
                  <c:v>2.3323128000000004</c:v>
                </c:pt>
                <c:pt idx="1157">
                  <c:v>2.6200104</c:v>
                </c:pt>
                <c:pt idx="1158">
                  <c:v>2.9097204000000003</c:v>
                </c:pt>
                <c:pt idx="1159">
                  <c:v>3.1994309999999997</c:v>
                </c:pt>
                <c:pt idx="1160">
                  <c:v>3.4891415999999995</c:v>
                </c:pt>
                <c:pt idx="1161">
                  <c:v>3.7788521999999998</c:v>
                </c:pt>
                <c:pt idx="1162">
                  <c:v>4.0685628000000005</c:v>
                </c:pt>
                <c:pt idx="1163">
                  <c:v>4.3582727999999999</c:v>
                </c:pt>
                <c:pt idx="1164">
                  <c:v>4.6479840000000001</c:v>
                </c:pt>
                <c:pt idx="1165">
                  <c:v>4.9376940000000005</c:v>
                </c:pt>
                <c:pt idx="1166">
                  <c:v>5.2274028000000001</c:v>
                </c:pt>
                <c:pt idx="1167">
                  <c:v>5.5125264000000005</c:v>
                </c:pt>
                <c:pt idx="1168">
                  <c:v>5.8068233999999999</c:v>
                </c:pt>
                <c:pt idx="1169">
                  <c:v>6.0894300000000001</c:v>
                </c:pt>
                <c:pt idx="1170">
                  <c:v>6.3805799999999993</c:v>
                </c:pt>
                <c:pt idx="1171">
                  <c:v>6.6708119999999997</c:v>
                </c:pt>
                <c:pt idx="1172">
                  <c:v>6.9611279999999995</c:v>
                </c:pt>
                <c:pt idx="1173">
                  <c:v>7.2553740000000007</c:v>
                </c:pt>
                <c:pt idx="1174">
                  <c:v>7.2553740000000007</c:v>
                </c:pt>
                <c:pt idx="1175">
                  <c:v>7.2460739999999992</c:v>
                </c:pt>
                <c:pt idx="1176">
                  <c:v>6.9438659999999999</c:v>
                </c:pt>
                <c:pt idx="1177">
                  <c:v>6.6416639999999996</c:v>
                </c:pt>
                <c:pt idx="1178">
                  <c:v>6.3394560000000002</c:v>
                </c:pt>
                <c:pt idx="1179">
                  <c:v>6.0372539999999999</c:v>
                </c:pt>
                <c:pt idx="1180">
                  <c:v>5.7350496</c:v>
                </c:pt>
                <c:pt idx="1181">
                  <c:v>5.4328452</c:v>
                </c:pt>
                <c:pt idx="1182">
                  <c:v>5.1306408000000001</c:v>
                </c:pt>
                <c:pt idx="1183">
                  <c:v>4.8496397999999994</c:v>
                </c:pt>
                <c:pt idx="1184">
                  <c:v>4.5474354000000003</c:v>
                </c:pt>
                <c:pt idx="1185">
                  <c:v>4.2452310000000004</c:v>
                </c:pt>
                <c:pt idx="1186">
                  <c:v>3.9430259999999997</c:v>
                </c:pt>
                <c:pt idx="1187">
                  <c:v>3.6408210000000003</c:v>
                </c:pt>
                <c:pt idx="1188">
                  <c:v>3.3386166000000004</c:v>
                </c:pt>
                <c:pt idx="1189">
                  <c:v>3.0364116000000001</c:v>
                </c:pt>
                <c:pt idx="1190">
                  <c:v>2.7342072000000002</c:v>
                </c:pt>
                <c:pt idx="1191">
                  <c:v>2.4320021999999994</c:v>
                </c:pt>
                <c:pt idx="1192">
                  <c:v>2.1423882000000001</c:v>
                </c:pt>
                <c:pt idx="1193">
                  <c:v>1.8401837999999999</c:v>
                </c:pt>
                <c:pt idx="1194">
                  <c:v>1.5379793999999998</c:v>
                </c:pt>
                <c:pt idx="1195">
                  <c:v>1.2357743999999999</c:v>
                </c:pt>
                <c:pt idx="1196">
                  <c:v>0.9335699999999999</c:v>
                </c:pt>
                <c:pt idx="1197">
                  <c:v>0.63253020000000004</c:v>
                </c:pt>
                <c:pt idx="1198">
                  <c:v>0.33032556000000002</c:v>
                </c:pt>
                <c:pt idx="1199">
                  <c:v>2.8121298000000003E-2</c:v>
                </c:pt>
                <c:pt idx="1200">
                  <c:v>-0.27408318000000004</c:v>
                </c:pt>
                <c:pt idx="1201">
                  <c:v>-0.57628805999999999</c:v>
                </c:pt>
                <c:pt idx="1202">
                  <c:v>-0.87849239999999995</c:v>
                </c:pt>
                <c:pt idx="1203">
                  <c:v>-1.1590602000000001</c:v>
                </c:pt>
                <c:pt idx="1204">
                  <c:v>-1.4357364000000001</c:v>
                </c:pt>
                <c:pt idx="1205">
                  <c:v>-1.740726</c:v>
                </c:pt>
                <c:pt idx="1206">
                  <c:v>-2.0218229999999999</c:v>
                </c:pt>
                <c:pt idx="1207">
                  <c:v>-2.3240274000000003</c:v>
                </c:pt>
                <c:pt idx="1208">
                  <c:v>-2.6262324000000001</c:v>
                </c:pt>
                <c:pt idx="1209">
                  <c:v>-2.9238408000000002</c:v>
                </c:pt>
                <c:pt idx="1210">
                  <c:v>-3.2262726000000006</c:v>
                </c:pt>
                <c:pt idx="1211">
                  <c:v>-3.5037156</c:v>
                </c:pt>
                <c:pt idx="1212">
                  <c:v>-3.80592</c:v>
                </c:pt>
                <c:pt idx="1213">
                  <c:v>-4.1081244000000003</c:v>
                </c:pt>
                <c:pt idx="1214">
                  <c:v>-4.3935221999999996</c:v>
                </c:pt>
                <c:pt idx="1215">
                  <c:v>-4.6948055999999996</c:v>
                </c:pt>
                <c:pt idx="1216">
                  <c:v>-4.9970100000000004</c:v>
                </c:pt>
                <c:pt idx="1217">
                  <c:v>-5.2992150000000002</c:v>
                </c:pt>
                <c:pt idx="1218">
                  <c:v>-5.6014193999999993</c:v>
                </c:pt>
                <c:pt idx="1219">
                  <c:v>-5.8961490000000003</c:v>
                </c:pt>
                <c:pt idx="1220">
                  <c:v>-6.1732559999999994</c:v>
                </c:pt>
                <c:pt idx="1221">
                  <c:v>-6.4763040000000007</c:v>
                </c:pt>
                <c:pt idx="1222">
                  <c:v>-6.778506000000001</c:v>
                </c:pt>
                <c:pt idx="1223">
                  <c:v>-7.0735440000000001</c:v>
                </c:pt>
                <c:pt idx="1224">
                  <c:v>-7.3758180000000007</c:v>
                </c:pt>
                <c:pt idx="1225">
                  <c:v>-7.678242</c:v>
                </c:pt>
                <c:pt idx="1226">
                  <c:v>-7.678242</c:v>
                </c:pt>
                <c:pt idx="1227">
                  <c:v>-7.6737000000000002</c:v>
                </c:pt>
                <c:pt idx="1228">
                  <c:v>-7.3587960000000008</c:v>
                </c:pt>
                <c:pt idx="1229">
                  <c:v>-7.0596240000000003</c:v>
                </c:pt>
                <c:pt idx="1230">
                  <c:v>-6.7522200000000003</c:v>
                </c:pt>
                <c:pt idx="1231">
                  <c:v>-6.437316</c:v>
                </c:pt>
                <c:pt idx="1232">
                  <c:v>-6.1224059999999998</c:v>
                </c:pt>
                <c:pt idx="1233">
                  <c:v>-5.831265000000001</c:v>
                </c:pt>
                <c:pt idx="1234">
                  <c:v>-5.5163604000000008</c:v>
                </c:pt>
                <c:pt idx="1235">
                  <c:v>-5.2014557999999997</c:v>
                </c:pt>
                <c:pt idx="1236">
                  <c:v>-4.8865511999999995</c:v>
                </c:pt>
                <c:pt idx="1237">
                  <c:v>-4.5716466000000002</c:v>
                </c:pt>
                <c:pt idx="1238">
                  <c:v>-4.2567419999999991</c:v>
                </c:pt>
                <c:pt idx="1239">
                  <c:v>-3.9418380000000002</c:v>
                </c:pt>
                <c:pt idx="1240">
                  <c:v>-3.6269328000000005</c:v>
                </c:pt>
                <c:pt idx="1241">
                  <c:v>-3.3211836000000003</c:v>
                </c:pt>
                <c:pt idx="1242">
                  <c:v>-3.0062790000000001</c:v>
                </c:pt>
                <c:pt idx="1243">
                  <c:v>-2.6913749999999999</c:v>
                </c:pt>
                <c:pt idx="1244">
                  <c:v>-2.3764704000000001</c:v>
                </c:pt>
                <c:pt idx="1245">
                  <c:v>-2.0615657999999999</c:v>
                </c:pt>
                <c:pt idx="1246">
                  <c:v>-1.7466611999999999</c:v>
                </c:pt>
                <c:pt idx="1247">
                  <c:v>-1.4317565999999999</c:v>
                </c:pt>
                <c:pt idx="1248">
                  <c:v>-1.116852</c:v>
                </c:pt>
                <c:pt idx="1249">
                  <c:v>-0.80194679999999996</c:v>
                </c:pt>
                <c:pt idx="1250">
                  <c:v>-0.48704226000000006</c:v>
                </c:pt>
                <c:pt idx="1251">
                  <c:v>-0.17213778000000002</c:v>
                </c:pt>
                <c:pt idx="1252">
                  <c:v>0.14276682000000002</c:v>
                </c:pt>
                <c:pt idx="1253">
                  <c:v>0.45067481999999998</c:v>
                </c:pt>
                <c:pt idx="1254">
                  <c:v>0.76540259999999993</c:v>
                </c:pt>
                <c:pt idx="1255">
                  <c:v>1.0803072</c:v>
                </c:pt>
                <c:pt idx="1256">
                  <c:v>1.3952118</c:v>
                </c:pt>
                <c:pt idx="1257">
                  <c:v>1.7101163999999998</c:v>
                </c:pt>
                <c:pt idx="1258">
                  <c:v>2.0250210000000002</c:v>
                </c:pt>
                <c:pt idx="1259">
                  <c:v>2.3399255999999999</c:v>
                </c:pt>
                <c:pt idx="1260">
                  <c:v>2.6288339999999999</c:v>
                </c:pt>
                <c:pt idx="1261">
                  <c:v>2.9437385999999996</c:v>
                </c:pt>
                <c:pt idx="1262">
                  <c:v>3.2586431999999999</c:v>
                </c:pt>
                <c:pt idx="1263">
                  <c:v>3.5735484</c:v>
                </c:pt>
                <c:pt idx="1264">
                  <c:v>3.8884530000000002</c:v>
                </c:pt>
                <c:pt idx="1265">
                  <c:v>4.2033582000000003</c:v>
                </c:pt>
                <c:pt idx="1266">
                  <c:v>4.5182628000000005</c:v>
                </c:pt>
                <c:pt idx="1267">
                  <c:v>4.8331668000000008</c:v>
                </c:pt>
                <c:pt idx="1268">
                  <c:v>5.1480714000000001</c:v>
                </c:pt>
                <c:pt idx="1269">
                  <c:v>5.4629760000000003</c:v>
                </c:pt>
                <c:pt idx="1270">
                  <c:v>5.7778800000000006</c:v>
                </c:pt>
                <c:pt idx="1271">
                  <c:v>6.092784</c:v>
                </c:pt>
                <c:pt idx="1272">
                  <c:v>6.4076880000000003</c:v>
                </c:pt>
                <c:pt idx="1273">
                  <c:v>6.7189859999999992</c:v>
                </c:pt>
                <c:pt idx="1274">
                  <c:v>7.013069999999999</c:v>
                </c:pt>
                <c:pt idx="1275">
                  <c:v>7.3241699999999996</c:v>
                </c:pt>
                <c:pt idx="1276">
                  <c:v>7.6428780000000005</c:v>
                </c:pt>
                <c:pt idx="1277">
                  <c:v>7.6428780000000005</c:v>
                </c:pt>
                <c:pt idx="1278">
                  <c:v>7.6328340000000008</c:v>
                </c:pt>
                <c:pt idx="1279">
                  <c:v>7.3054439999999996</c:v>
                </c:pt>
                <c:pt idx="1280">
                  <c:v>6.9780540000000002</c:v>
                </c:pt>
                <c:pt idx="1281">
                  <c:v>6.650663999999999</c:v>
                </c:pt>
                <c:pt idx="1282">
                  <c:v>6.3232799999999996</c:v>
                </c:pt>
                <c:pt idx="1283">
                  <c:v>5.9958888000000004</c:v>
                </c:pt>
                <c:pt idx="1284">
                  <c:v>5.6684994</c:v>
                </c:pt>
                <c:pt idx="1285">
                  <c:v>5.3411099999999996</c:v>
                </c:pt>
                <c:pt idx="1286">
                  <c:v>5.0137212</c:v>
                </c:pt>
                <c:pt idx="1287">
                  <c:v>4.6863323999999995</c:v>
                </c:pt>
                <c:pt idx="1288">
                  <c:v>4.358943</c:v>
                </c:pt>
                <c:pt idx="1289">
                  <c:v>4.0491702000000007</c:v>
                </c:pt>
                <c:pt idx="1290">
                  <c:v>3.7217814000000002</c:v>
                </c:pt>
                <c:pt idx="1291">
                  <c:v>3.3943920000000003</c:v>
                </c:pt>
                <c:pt idx="1292">
                  <c:v>3.0670031999999998</c:v>
                </c:pt>
                <c:pt idx="1293">
                  <c:v>2.7396144000000002</c:v>
                </c:pt>
                <c:pt idx="1294">
                  <c:v>2.4122249999999998</c:v>
                </c:pt>
                <c:pt idx="1295">
                  <c:v>2.0848355999999999</c:v>
                </c:pt>
                <c:pt idx="1296">
                  <c:v>1.7574462</c:v>
                </c:pt>
                <c:pt idx="1297">
                  <c:v>1.4300580000000001</c:v>
                </c:pt>
                <c:pt idx="1298">
                  <c:v>1.1026685999999999</c:v>
                </c:pt>
                <c:pt idx="1299">
                  <c:v>0.77527920000000006</c:v>
                </c:pt>
                <c:pt idx="1300">
                  <c:v>0.44788937999999995</c:v>
                </c:pt>
                <c:pt idx="1301">
                  <c:v>0.12050009999999999</c:v>
                </c:pt>
                <c:pt idx="1302">
                  <c:v>-0.17850666000000001</c:v>
                </c:pt>
                <c:pt idx="1303">
                  <c:v>-0.50632248000000002</c:v>
                </c:pt>
                <c:pt idx="1304">
                  <c:v>-0.83371200000000001</c:v>
                </c:pt>
                <c:pt idx="1305">
                  <c:v>-1.1611014</c:v>
                </c:pt>
                <c:pt idx="1306">
                  <c:v>-1.4884902000000002</c:v>
                </c:pt>
                <c:pt idx="1307">
                  <c:v>-1.8158795999999997</c:v>
                </c:pt>
                <c:pt idx="1308">
                  <c:v>-2.1432689999999996</c:v>
                </c:pt>
                <c:pt idx="1309">
                  <c:v>-2.4706584000000005</c:v>
                </c:pt>
                <c:pt idx="1310">
                  <c:v>-2.7956322</c:v>
                </c:pt>
                <c:pt idx="1311">
                  <c:v>-3.1230216</c:v>
                </c:pt>
                <c:pt idx="1312">
                  <c:v>-3.4504110000000003</c:v>
                </c:pt>
                <c:pt idx="1313">
                  <c:v>-3.7778003999999998</c:v>
                </c:pt>
                <c:pt idx="1314">
                  <c:v>-4.1051898000000007</c:v>
                </c:pt>
                <c:pt idx="1315">
                  <c:v>-4.4325792000000002</c:v>
                </c:pt>
                <c:pt idx="1316">
                  <c:v>-4.7599697999999995</c:v>
                </c:pt>
                <c:pt idx="1317">
                  <c:v>-5.0873591999999999</c:v>
                </c:pt>
                <c:pt idx="1318">
                  <c:v>-5.4147474000000004</c:v>
                </c:pt>
                <c:pt idx="1319">
                  <c:v>-5.7421367999999999</c:v>
                </c:pt>
                <c:pt idx="1320">
                  <c:v>-6.069528</c:v>
                </c:pt>
                <c:pt idx="1321">
                  <c:v>-6.3737340000000007</c:v>
                </c:pt>
                <c:pt idx="1322">
                  <c:v>-6.7011180000000001</c:v>
                </c:pt>
                <c:pt idx="1323">
                  <c:v>-7.0285080000000004</c:v>
                </c:pt>
                <c:pt idx="1324">
                  <c:v>-7.3299900000000004</c:v>
                </c:pt>
                <c:pt idx="1325">
                  <c:v>-7.6573799999999999</c:v>
                </c:pt>
                <c:pt idx="1326">
                  <c:v>-7.9537139999999988</c:v>
                </c:pt>
                <c:pt idx="1327">
                  <c:v>-8.2837560000000003</c:v>
                </c:pt>
                <c:pt idx="1328">
                  <c:v>-8.6116379999999992</c:v>
                </c:pt>
                <c:pt idx="1329">
                  <c:v>-8.6116379999999992</c:v>
                </c:pt>
                <c:pt idx="1330">
                  <c:v>-8.6068679999999986</c:v>
                </c:pt>
                <c:pt idx="1331">
                  <c:v>-8.2667640000000002</c:v>
                </c:pt>
                <c:pt idx="1332">
                  <c:v>-7.926666</c:v>
                </c:pt>
                <c:pt idx="1333">
                  <c:v>-7.5865680000000006</c:v>
                </c:pt>
                <c:pt idx="1334">
                  <c:v>-7.2464699999999995</c:v>
                </c:pt>
                <c:pt idx="1335">
                  <c:v>-6.9063660000000002</c:v>
                </c:pt>
                <c:pt idx="1336">
                  <c:v>-6.566268</c:v>
                </c:pt>
                <c:pt idx="1337">
                  <c:v>-6.2403180000000003</c:v>
                </c:pt>
                <c:pt idx="1338">
                  <c:v>-5.9002182000000003</c:v>
                </c:pt>
                <c:pt idx="1339">
                  <c:v>-5.5601190000000011</c:v>
                </c:pt>
                <c:pt idx="1340">
                  <c:v>-5.2200186000000004</c:v>
                </c:pt>
                <c:pt idx="1341">
                  <c:v>-4.8799187999999996</c:v>
                </c:pt>
                <c:pt idx="1342">
                  <c:v>-4.5398190000000005</c:v>
                </c:pt>
                <c:pt idx="1343">
                  <c:v>-4.1997192000000005</c:v>
                </c:pt>
                <c:pt idx="1344">
                  <c:v>-3.8596194000000001</c:v>
                </c:pt>
                <c:pt idx="1345">
                  <c:v>-3.5321418000000002</c:v>
                </c:pt>
                <c:pt idx="1346">
                  <c:v>-3.1920419999999998</c:v>
                </c:pt>
                <c:pt idx="1347">
                  <c:v>-2.8667273999999998</c:v>
                </c:pt>
                <c:pt idx="1348">
                  <c:v>-2.5394802000000003</c:v>
                </c:pt>
                <c:pt idx="1349">
                  <c:v>-2.1994140000000004</c:v>
                </c:pt>
                <c:pt idx="1350">
                  <c:v>-1.8593147999999999</c:v>
                </c:pt>
                <c:pt idx="1351">
                  <c:v>-1.5192149999999998</c:v>
                </c:pt>
                <c:pt idx="1352">
                  <c:v>-1.1791152</c:v>
                </c:pt>
                <c:pt idx="1353">
                  <c:v>-0.83901540000000008</c:v>
                </c:pt>
                <c:pt idx="1354">
                  <c:v>-0.49891542</c:v>
                </c:pt>
                <c:pt idx="1355">
                  <c:v>-0.15881556000000002</c:v>
                </c:pt>
                <c:pt idx="1356">
                  <c:v>0.18128423999999999</c:v>
                </c:pt>
                <c:pt idx="1357">
                  <c:v>0.52138428000000003</c:v>
                </c:pt>
                <c:pt idx="1358">
                  <c:v>0.82981140000000009</c:v>
                </c:pt>
                <c:pt idx="1359">
                  <c:v>1.1699112</c:v>
                </c:pt>
                <c:pt idx="1360">
                  <c:v>1.5081702000000001</c:v>
                </c:pt>
                <c:pt idx="1361">
                  <c:v>1.848276</c:v>
                </c:pt>
                <c:pt idx="1362">
                  <c:v>2.1883764000000001</c:v>
                </c:pt>
                <c:pt idx="1363">
                  <c:v>2.5284768</c:v>
                </c:pt>
                <c:pt idx="1364">
                  <c:v>2.8685765999999999</c:v>
                </c:pt>
                <c:pt idx="1365">
                  <c:v>3.1857755999999999</c:v>
                </c:pt>
                <c:pt idx="1366">
                  <c:v>3.5258760000000002</c:v>
                </c:pt>
                <c:pt idx="1367">
                  <c:v>3.8659758000000002</c:v>
                </c:pt>
                <c:pt idx="1368">
                  <c:v>4.2060756000000001</c:v>
                </c:pt>
                <c:pt idx="1369">
                  <c:v>4.5461754000000001</c:v>
                </c:pt>
                <c:pt idx="1370">
                  <c:v>4.8862752</c:v>
                </c:pt>
                <c:pt idx="1371">
                  <c:v>5.226375</c:v>
                </c:pt>
                <c:pt idx="1372">
                  <c:v>5.5664742</c:v>
                </c:pt>
                <c:pt idx="1373">
                  <c:v>5.9065745999999999</c:v>
                </c:pt>
                <c:pt idx="1374">
                  <c:v>6.2466719999999993</c:v>
                </c:pt>
                <c:pt idx="1375">
                  <c:v>6.5870459999999991</c:v>
                </c:pt>
                <c:pt idx="1376">
                  <c:v>6.9268739999999998</c:v>
                </c:pt>
                <c:pt idx="1377">
                  <c:v>7.2632639999999995</c:v>
                </c:pt>
                <c:pt idx="1378">
                  <c:v>7.6033799999999996</c:v>
                </c:pt>
                <c:pt idx="1379">
                  <c:v>7.9471739999999995</c:v>
                </c:pt>
                <c:pt idx="1380">
                  <c:v>7.9471739999999995</c:v>
                </c:pt>
                <c:pt idx="1381">
                  <c:v>7.9374840000000004</c:v>
                </c:pt>
                <c:pt idx="1382">
                  <c:v>7.5848880000000012</c:v>
                </c:pt>
                <c:pt idx="1383">
                  <c:v>7.2322920000000002</c:v>
                </c:pt>
                <c:pt idx="1384">
                  <c:v>6.8796899999999992</c:v>
                </c:pt>
                <c:pt idx="1385">
                  <c:v>6.527094</c:v>
                </c:pt>
                <c:pt idx="1386">
                  <c:v>6.1744980000000007</c:v>
                </c:pt>
                <c:pt idx="1387">
                  <c:v>5.8219031999999995</c:v>
                </c:pt>
                <c:pt idx="1388">
                  <c:v>5.4693071999999994</c:v>
                </c:pt>
                <c:pt idx="1389">
                  <c:v>5.1167105999999993</c:v>
                </c:pt>
                <c:pt idx="1390">
                  <c:v>4.7641140000000002</c:v>
                </c:pt>
                <c:pt idx="1391">
                  <c:v>4.4115174000000001</c:v>
                </c:pt>
                <c:pt idx="1392">
                  <c:v>4.0589208000000001</c:v>
                </c:pt>
                <c:pt idx="1393">
                  <c:v>3.7105776000000001</c:v>
                </c:pt>
                <c:pt idx="1394">
                  <c:v>3.3579810000000001</c:v>
                </c:pt>
                <c:pt idx="1395">
                  <c:v>3.005385</c:v>
                </c:pt>
                <c:pt idx="1396">
                  <c:v>2.6609333999999998</c:v>
                </c:pt>
                <c:pt idx="1397">
                  <c:v>2.3083368000000002</c:v>
                </c:pt>
                <c:pt idx="1398">
                  <c:v>1.9557407999999998</c:v>
                </c:pt>
                <c:pt idx="1399">
                  <c:v>1.6219128</c:v>
                </c:pt>
                <c:pt idx="1400">
                  <c:v>1.2693168000000001</c:v>
                </c:pt>
                <c:pt idx="1401">
                  <c:v>0.91951260000000001</c:v>
                </c:pt>
                <c:pt idx="1402">
                  <c:v>0.56691617999999999</c:v>
                </c:pt>
                <c:pt idx="1403">
                  <c:v>0.2143197</c:v>
                </c:pt>
                <c:pt idx="1404">
                  <c:v>-0.13827708</c:v>
                </c:pt>
                <c:pt idx="1405">
                  <c:v>-0.49087362000000007</c:v>
                </c:pt>
                <c:pt idx="1406">
                  <c:v>-0.84347039999999995</c:v>
                </c:pt>
                <c:pt idx="1407">
                  <c:v>-1.196067</c:v>
                </c:pt>
                <c:pt idx="1408">
                  <c:v>-1.5486636000000003</c:v>
                </c:pt>
                <c:pt idx="1409">
                  <c:v>-1.9012602000000001</c:v>
                </c:pt>
                <c:pt idx="1410">
                  <c:v>-2.2538568000000003</c:v>
                </c:pt>
                <c:pt idx="1411">
                  <c:v>-2.6064528000000005</c:v>
                </c:pt>
                <c:pt idx="1412">
                  <c:v>-2.9590494000000001</c:v>
                </c:pt>
                <c:pt idx="1413">
                  <c:v>-3.3116460000000001</c:v>
                </c:pt>
                <c:pt idx="1414">
                  <c:v>-3.6642426000000006</c:v>
                </c:pt>
                <c:pt idx="1415">
                  <c:v>-4.0168391999999997</c:v>
                </c:pt>
                <c:pt idx="1416">
                  <c:v>-4.3694358000000006</c:v>
                </c:pt>
                <c:pt idx="1417">
                  <c:v>-4.7220312</c:v>
                </c:pt>
                <c:pt idx="1418">
                  <c:v>-5.0466815999999994</c:v>
                </c:pt>
                <c:pt idx="1419">
                  <c:v>-5.3992775999999996</c:v>
                </c:pt>
                <c:pt idx="1420">
                  <c:v>-5.7518741999999996</c:v>
                </c:pt>
                <c:pt idx="1421">
                  <c:v>-6.1044719999999995</c:v>
                </c:pt>
                <c:pt idx="1422">
                  <c:v>-6.4570680000000005</c:v>
                </c:pt>
                <c:pt idx="1423">
                  <c:v>-6.8096639999999997</c:v>
                </c:pt>
                <c:pt idx="1424">
                  <c:v>-7.1622600000000007</c:v>
                </c:pt>
                <c:pt idx="1425">
                  <c:v>-7.4868119999999996</c:v>
                </c:pt>
                <c:pt idx="1426">
                  <c:v>-7.8359160000000001</c:v>
                </c:pt>
                <c:pt idx="1427">
                  <c:v>-8.1884040000000002</c:v>
                </c:pt>
                <c:pt idx="1428">
                  <c:v>-8.5341179999999994</c:v>
                </c:pt>
                <c:pt idx="1429">
                  <c:v>-8.4658800000000003</c:v>
                </c:pt>
                <c:pt idx="1430">
                  <c:v>-9.2499720000000014</c:v>
                </c:pt>
                <c:pt idx="1431">
                  <c:v>-9.2499720000000014</c:v>
                </c:pt>
                <c:pt idx="1432">
                  <c:v>-9.2465879999999991</c:v>
                </c:pt>
                <c:pt idx="1433">
                  <c:v>-8.881260000000001</c:v>
                </c:pt>
                <c:pt idx="1434">
                  <c:v>-8.5159319999999994</c:v>
                </c:pt>
                <c:pt idx="1435">
                  <c:v>-8.1505980000000005</c:v>
                </c:pt>
                <c:pt idx="1436">
                  <c:v>-7.8153420000000002</c:v>
                </c:pt>
                <c:pt idx="1437">
                  <c:v>-7.4500139999999995</c:v>
                </c:pt>
                <c:pt idx="1438">
                  <c:v>-7.0846859999999996</c:v>
                </c:pt>
                <c:pt idx="1439">
                  <c:v>-6.7193519999999989</c:v>
                </c:pt>
                <c:pt idx="1440">
                  <c:v>-6.3606179999999997</c:v>
                </c:pt>
                <c:pt idx="1441">
                  <c:v>-5.9952888</c:v>
                </c:pt>
                <c:pt idx="1442">
                  <c:v>-5.6299595999999994</c:v>
                </c:pt>
                <c:pt idx="1443">
                  <c:v>-5.2646310000000005</c:v>
                </c:pt>
                <c:pt idx="1444">
                  <c:v>-4.8993017999999999</c:v>
                </c:pt>
                <c:pt idx="1445">
                  <c:v>-4.5339726000000002</c:v>
                </c:pt>
                <c:pt idx="1446">
                  <c:v>-4.1686439999999996</c:v>
                </c:pt>
                <c:pt idx="1447">
                  <c:v>-3.8033153999999998</c:v>
                </c:pt>
                <c:pt idx="1448">
                  <c:v>-3.4379861999999997</c:v>
                </c:pt>
                <c:pt idx="1449">
                  <c:v>-3.0726576000000003</c:v>
                </c:pt>
                <c:pt idx="1450">
                  <c:v>-2.7073283999999997</c:v>
                </c:pt>
                <c:pt idx="1451">
                  <c:v>-2.3419998</c:v>
                </c:pt>
                <c:pt idx="1452">
                  <c:v>-1.9766705999999998</c:v>
                </c:pt>
                <c:pt idx="1453">
                  <c:v>-1.6113420000000001</c:v>
                </c:pt>
                <c:pt idx="1454">
                  <c:v>-1.2460128000000001</c:v>
                </c:pt>
                <c:pt idx="1455">
                  <c:v>-0.88068420000000003</c:v>
                </c:pt>
                <c:pt idx="1456">
                  <c:v>-0.51535523999999999</c:v>
                </c:pt>
                <c:pt idx="1457">
                  <c:v>-0.15002616000000002</c:v>
                </c:pt>
                <c:pt idx="1458">
                  <c:v>0.21530274000000002</c:v>
                </c:pt>
                <c:pt idx="1459">
                  <c:v>0.58063206000000001</c:v>
                </c:pt>
                <c:pt idx="1460">
                  <c:v>0.94596120000000006</c:v>
                </c:pt>
                <c:pt idx="1461">
                  <c:v>1.3112897999999997</c:v>
                </c:pt>
                <c:pt idx="1462">
                  <c:v>1.6766184</c:v>
                </c:pt>
                <c:pt idx="1463">
                  <c:v>2.0419475999999999</c:v>
                </c:pt>
                <c:pt idx="1464">
                  <c:v>2.4072761999999996</c:v>
                </c:pt>
                <c:pt idx="1465">
                  <c:v>2.7571433999999999</c:v>
                </c:pt>
                <c:pt idx="1466">
                  <c:v>3.1224719999999997</c:v>
                </c:pt>
                <c:pt idx="1467">
                  <c:v>3.4878006000000004</c:v>
                </c:pt>
                <c:pt idx="1468">
                  <c:v>3.8531298</c:v>
                </c:pt>
                <c:pt idx="1469">
                  <c:v>4.2184583999999994</c:v>
                </c:pt>
                <c:pt idx="1470">
                  <c:v>4.5837869999999992</c:v>
                </c:pt>
                <c:pt idx="1471">
                  <c:v>4.9491156000000007</c:v>
                </c:pt>
                <c:pt idx="1472">
                  <c:v>5.3144441999999996</c:v>
                </c:pt>
                <c:pt idx="1473">
                  <c:v>5.6797728000000003</c:v>
                </c:pt>
                <c:pt idx="1474">
                  <c:v>6.0389699999999999</c:v>
                </c:pt>
                <c:pt idx="1475">
                  <c:v>6.4076219999999999</c:v>
                </c:pt>
                <c:pt idx="1476">
                  <c:v>6.771215999999999</c:v>
                </c:pt>
                <c:pt idx="1477">
                  <c:v>7.1932679999999998</c:v>
                </c:pt>
                <c:pt idx="1478">
                  <c:v>7.493754</c:v>
                </c:pt>
                <c:pt idx="1479">
                  <c:v>7.8457920000000003</c:v>
                </c:pt>
                <c:pt idx="1480">
                  <c:v>8.2111199999999993</c:v>
                </c:pt>
                <c:pt idx="1481">
                  <c:v>8.2111199999999993</c:v>
                </c:pt>
                <c:pt idx="1482">
                  <c:v>8.2027259999999984</c:v>
                </c:pt>
                <c:pt idx="1483">
                  <c:v>7.8248999999999995</c:v>
                </c:pt>
                <c:pt idx="1484">
                  <c:v>7.4470800000000006</c:v>
                </c:pt>
                <c:pt idx="1485">
                  <c:v>7.1026920000000011</c:v>
                </c:pt>
                <c:pt idx="1486">
                  <c:v>6.7248660000000005</c:v>
                </c:pt>
                <c:pt idx="1487">
                  <c:v>6.3689880000000008</c:v>
                </c:pt>
                <c:pt idx="1488">
                  <c:v>5.991286800000001</c:v>
                </c:pt>
                <c:pt idx="1489">
                  <c:v>5.613462600000001</c:v>
                </c:pt>
                <c:pt idx="1490">
                  <c:v>5.2356389999999999</c:v>
                </c:pt>
                <c:pt idx="1491">
                  <c:v>4.8578153999999998</c:v>
                </c:pt>
                <c:pt idx="1492">
                  <c:v>4.4799911999999997</c:v>
                </c:pt>
                <c:pt idx="1493">
                  <c:v>4.1021675999999996</c:v>
                </c:pt>
                <c:pt idx="1494">
                  <c:v>3.7525380000000004</c:v>
                </c:pt>
                <c:pt idx="1495">
                  <c:v>3.3747138000000003</c:v>
                </c:pt>
                <c:pt idx="1496">
                  <c:v>2.9968902000000002</c:v>
                </c:pt>
                <c:pt idx="1497">
                  <c:v>2.6190660000000001</c:v>
                </c:pt>
                <c:pt idx="1498">
                  <c:v>2.2412429999999999</c:v>
                </c:pt>
                <c:pt idx="1499">
                  <c:v>1.8634193999999999</c:v>
                </c:pt>
                <c:pt idx="1500">
                  <c:v>1.4855952000000001</c:v>
                </c:pt>
                <c:pt idx="1501">
                  <c:v>1.1077710000000001</c:v>
                </c:pt>
                <c:pt idx="1502">
                  <c:v>0.72994740000000002</c:v>
                </c:pt>
                <c:pt idx="1503">
                  <c:v>0.36674010000000001</c:v>
                </c:pt>
                <c:pt idx="1504">
                  <c:v>1.7734199999999999E-2</c:v>
                </c:pt>
                <c:pt idx="1505">
                  <c:v>-0.36032429999999999</c:v>
                </c:pt>
                <c:pt idx="1506">
                  <c:v>-0.73814820000000003</c:v>
                </c:pt>
                <c:pt idx="1507">
                  <c:v>-1.1159717999999998</c:v>
                </c:pt>
                <c:pt idx="1508">
                  <c:v>-1.4937954</c:v>
                </c:pt>
                <c:pt idx="1509">
                  <c:v>-1.8716190000000001</c:v>
                </c:pt>
                <c:pt idx="1510">
                  <c:v>-2.2494426000000001</c:v>
                </c:pt>
                <c:pt idx="1511">
                  <c:v>-2.6272662000000002</c:v>
                </c:pt>
                <c:pt idx="1512">
                  <c:v>-3.0050897999999999</c:v>
                </c:pt>
                <c:pt idx="1513">
                  <c:v>-3.382914</c:v>
                </c:pt>
                <c:pt idx="1514">
                  <c:v>-3.1690140000000007</c:v>
                </c:pt>
                <c:pt idx="1515">
                  <c:v>-4.1385611999999998</c:v>
                </c:pt>
                <c:pt idx="1516">
                  <c:v>-4.5163854000000008</c:v>
                </c:pt>
                <c:pt idx="1517">
                  <c:v>-4.8942095999999999</c:v>
                </c:pt>
                <c:pt idx="1518">
                  <c:v>-5.2720338</c:v>
                </c:pt>
                <c:pt idx="1519">
                  <c:v>-5.6498574000000001</c:v>
                </c:pt>
                <c:pt idx="1520">
                  <c:v>-6.0276839999999998</c:v>
                </c:pt>
                <c:pt idx="1521">
                  <c:v>-6.4055040000000005</c:v>
                </c:pt>
                <c:pt idx="1522">
                  <c:v>-6.7578780000000007</c:v>
                </c:pt>
                <c:pt idx="1523">
                  <c:v>-7.1357039999999996</c:v>
                </c:pt>
                <c:pt idx="1524">
                  <c:v>-7.5009660000000009</c:v>
                </c:pt>
                <c:pt idx="1525">
                  <c:v>-7.8913500000000001</c:v>
                </c:pt>
                <c:pt idx="1526">
                  <c:v>-8.2539600000000011</c:v>
                </c:pt>
                <c:pt idx="1527">
                  <c:v>-8.6337779999999995</c:v>
                </c:pt>
                <c:pt idx="1528">
                  <c:v>-9.0105360000000001</c:v>
                </c:pt>
                <c:pt idx="1529">
                  <c:v>-9.3890039999999999</c:v>
                </c:pt>
                <c:pt idx="1530">
                  <c:v>-9.7717080000000003</c:v>
                </c:pt>
                <c:pt idx="1531">
                  <c:v>-10.149402</c:v>
                </c:pt>
                <c:pt idx="1532">
                  <c:v>-10.536120000000002</c:v>
                </c:pt>
              </c:numCache>
            </c:numRef>
          </c:xVal>
          <c:yVal>
            <c:numRef>
              <c:f>Sheet1!$B$6:$B$1538</c:f>
              <c:numCache>
                <c:formatCode>General</c:formatCode>
                <c:ptCount val="1533"/>
                <c:pt idx="0">
                  <c:v>-4.8828129999999998E-7</c:v>
                </c:pt>
                <c:pt idx="1">
                  <c:v>1.1525110000000001</c:v>
                </c:pt>
                <c:pt idx="2">
                  <c:v>1.5454399999999999</c:v>
                </c:pt>
                <c:pt idx="3">
                  <c:v>1.9373549999999999</c:v>
                </c:pt>
                <c:pt idx="4">
                  <c:v>2.33474</c:v>
                </c:pt>
                <c:pt idx="5">
                  <c:v>2.730696</c:v>
                </c:pt>
                <c:pt idx="6">
                  <c:v>3.126655</c:v>
                </c:pt>
                <c:pt idx="7">
                  <c:v>3.52617</c:v>
                </c:pt>
                <c:pt idx="8">
                  <c:v>3.926631</c:v>
                </c:pt>
                <c:pt idx="9">
                  <c:v>4.3270520000000001</c:v>
                </c:pt>
                <c:pt idx="10">
                  <c:v>4.7268509999999999</c:v>
                </c:pt>
                <c:pt idx="11">
                  <c:v>5.1269229999999997</c:v>
                </c:pt>
                <c:pt idx="12">
                  <c:v>5.5269959999999996</c:v>
                </c:pt>
                <c:pt idx="13">
                  <c:v>5.9270680000000002</c:v>
                </c:pt>
                <c:pt idx="14">
                  <c:v>6.32714</c:v>
                </c:pt>
                <c:pt idx="15">
                  <c:v>6.727214</c:v>
                </c:pt>
                <c:pt idx="16">
                  <c:v>7.1272869999999999</c:v>
                </c:pt>
                <c:pt idx="17">
                  <c:v>7.5274929999999998</c:v>
                </c:pt>
                <c:pt idx="18">
                  <c:v>7.9276419999999996</c:v>
                </c:pt>
                <c:pt idx="19">
                  <c:v>8.3283629999999995</c:v>
                </c:pt>
                <c:pt idx="20">
                  <c:v>8.7290329999999994</c:v>
                </c:pt>
                <c:pt idx="21">
                  <c:v>9.1297029999999992</c:v>
                </c:pt>
                <c:pt idx="22">
                  <c:v>9.5303740000000001</c:v>
                </c:pt>
                <c:pt idx="23">
                  <c:v>9.9316999999999993</c:v>
                </c:pt>
                <c:pt idx="24">
                  <c:v>10.333030000000001</c:v>
                </c:pt>
                <c:pt idx="25">
                  <c:v>10.73095</c:v>
                </c:pt>
                <c:pt idx="26">
                  <c:v>11.1317</c:v>
                </c:pt>
                <c:pt idx="27">
                  <c:v>11.53018</c:v>
                </c:pt>
                <c:pt idx="28">
                  <c:v>11.930960000000001</c:v>
                </c:pt>
                <c:pt idx="29">
                  <c:v>12.32945</c:v>
                </c:pt>
                <c:pt idx="30">
                  <c:v>12.728350000000001</c:v>
                </c:pt>
                <c:pt idx="31">
                  <c:v>13.130380000000001</c:v>
                </c:pt>
                <c:pt idx="32">
                  <c:v>13.53375</c:v>
                </c:pt>
                <c:pt idx="33">
                  <c:v>13.935750000000001</c:v>
                </c:pt>
                <c:pt idx="34">
                  <c:v>14.337759999999999</c:v>
                </c:pt>
                <c:pt idx="35">
                  <c:v>14.73977</c:v>
                </c:pt>
                <c:pt idx="36">
                  <c:v>15.145960000000001</c:v>
                </c:pt>
                <c:pt idx="37">
                  <c:v>15.550789999999999</c:v>
                </c:pt>
                <c:pt idx="38">
                  <c:v>15.954650000000001</c:v>
                </c:pt>
                <c:pt idx="39">
                  <c:v>16.361239999999999</c:v>
                </c:pt>
                <c:pt idx="40">
                  <c:v>16.765899999999998</c:v>
                </c:pt>
                <c:pt idx="41">
                  <c:v>17.17116</c:v>
                </c:pt>
                <c:pt idx="42">
                  <c:v>17.5764</c:v>
                </c:pt>
                <c:pt idx="43">
                  <c:v>17.98348</c:v>
                </c:pt>
                <c:pt idx="44">
                  <c:v>18.390830000000001</c:v>
                </c:pt>
                <c:pt idx="45">
                  <c:v>18.797699999999999</c:v>
                </c:pt>
                <c:pt idx="46">
                  <c:v>19.206109999999999</c:v>
                </c:pt>
                <c:pt idx="47">
                  <c:v>19.61674</c:v>
                </c:pt>
                <c:pt idx="48">
                  <c:v>20.029170000000001</c:v>
                </c:pt>
                <c:pt idx="49">
                  <c:v>20.450109999999999</c:v>
                </c:pt>
                <c:pt idx="50">
                  <c:v>20.450109999999999</c:v>
                </c:pt>
                <c:pt idx="51">
                  <c:v>19.028659999999999</c:v>
                </c:pt>
                <c:pt idx="52">
                  <c:v>18.210129999999999</c:v>
                </c:pt>
                <c:pt idx="53">
                  <c:v>17.38382</c:v>
                </c:pt>
                <c:pt idx="54">
                  <c:v>16.552019999999999</c:v>
                </c:pt>
                <c:pt idx="55">
                  <c:v>15.7225</c:v>
                </c:pt>
                <c:pt idx="56">
                  <c:v>14.89118</c:v>
                </c:pt>
                <c:pt idx="57">
                  <c:v>14.06104</c:v>
                </c:pt>
                <c:pt idx="58">
                  <c:v>13.239459999999999</c:v>
                </c:pt>
                <c:pt idx="59">
                  <c:v>12.41455</c:v>
                </c:pt>
                <c:pt idx="60">
                  <c:v>11.59379</c:v>
                </c:pt>
                <c:pt idx="61">
                  <c:v>10.783939999999999</c:v>
                </c:pt>
                <c:pt idx="62">
                  <c:v>9.9640789999999999</c:v>
                </c:pt>
                <c:pt idx="63">
                  <c:v>9.1406139999999994</c:v>
                </c:pt>
                <c:pt idx="64">
                  <c:v>8.3188739999999992</c:v>
                </c:pt>
                <c:pt idx="65">
                  <c:v>7.4966949999999999</c:v>
                </c:pt>
                <c:pt idx="66">
                  <c:v>6.6760089999999996</c:v>
                </c:pt>
                <c:pt idx="67">
                  <c:v>5.8550380000000004</c:v>
                </c:pt>
                <c:pt idx="68">
                  <c:v>5.0340400000000001</c:v>
                </c:pt>
                <c:pt idx="69">
                  <c:v>4.2130419999999997</c:v>
                </c:pt>
                <c:pt idx="70">
                  <c:v>3.3920439999999998</c:v>
                </c:pt>
                <c:pt idx="71">
                  <c:v>2.5750570000000002</c:v>
                </c:pt>
                <c:pt idx="72">
                  <c:v>1.764308</c:v>
                </c:pt>
                <c:pt idx="73">
                  <c:v>0.95720070000000002</c:v>
                </c:pt>
                <c:pt idx="74">
                  <c:v>0.1525591</c:v>
                </c:pt>
                <c:pt idx="75">
                  <c:v>-0.64762989999999998</c:v>
                </c:pt>
                <c:pt idx="76">
                  <c:v>-1.456909</c:v>
                </c:pt>
                <c:pt idx="77">
                  <c:v>-2.2599770000000001</c:v>
                </c:pt>
                <c:pt idx="78">
                  <c:v>-3.059841</c:v>
                </c:pt>
                <c:pt idx="79">
                  <c:v>-3.8544100000000001</c:v>
                </c:pt>
                <c:pt idx="80">
                  <c:v>-4.6680979999999996</c:v>
                </c:pt>
                <c:pt idx="81">
                  <c:v>-5.4786859999999997</c:v>
                </c:pt>
                <c:pt idx="82">
                  <c:v>-6.2892780000000004</c:v>
                </c:pt>
                <c:pt idx="83">
                  <c:v>-7.1043760000000002</c:v>
                </c:pt>
                <c:pt idx="84">
                  <c:v>-7.9171459999999998</c:v>
                </c:pt>
                <c:pt idx="85">
                  <c:v>-8.7298989999999996</c:v>
                </c:pt>
                <c:pt idx="86">
                  <c:v>-9.5426549999999999</c:v>
                </c:pt>
                <c:pt idx="87">
                  <c:v>-10.35623</c:v>
                </c:pt>
                <c:pt idx="88">
                  <c:v>-11.13458</c:v>
                </c:pt>
                <c:pt idx="89">
                  <c:v>-11.9633</c:v>
                </c:pt>
                <c:pt idx="90">
                  <c:v>-12.766959999999999</c:v>
                </c:pt>
                <c:pt idx="91">
                  <c:v>-13.57062</c:v>
                </c:pt>
                <c:pt idx="92">
                  <c:v>-14.383760000000001</c:v>
                </c:pt>
                <c:pt idx="93">
                  <c:v>-15.18817</c:v>
                </c:pt>
                <c:pt idx="94">
                  <c:v>-15.99066</c:v>
                </c:pt>
                <c:pt idx="95">
                  <c:v>-16.798950000000001</c:v>
                </c:pt>
                <c:pt idx="96">
                  <c:v>-17.607800000000001</c:v>
                </c:pt>
                <c:pt idx="97">
                  <c:v>-18.416650000000001</c:v>
                </c:pt>
                <c:pt idx="98">
                  <c:v>-19.22437</c:v>
                </c:pt>
                <c:pt idx="99">
                  <c:v>-20.03209</c:v>
                </c:pt>
                <c:pt idx="100">
                  <c:v>-20.03209</c:v>
                </c:pt>
                <c:pt idx="101">
                  <c:v>-19.660710000000002</c:v>
                </c:pt>
                <c:pt idx="102">
                  <c:v>-18.393689999999999</c:v>
                </c:pt>
                <c:pt idx="103">
                  <c:v>-17.148530000000001</c:v>
                </c:pt>
                <c:pt idx="104">
                  <c:v>-15.900169999999999</c:v>
                </c:pt>
                <c:pt idx="105">
                  <c:v>-14.66192</c:v>
                </c:pt>
                <c:pt idx="106">
                  <c:v>-13.41957</c:v>
                </c:pt>
                <c:pt idx="107">
                  <c:v>-12.165649999999999</c:v>
                </c:pt>
                <c:pt idx="108">
                  <c:v>-10.93482</c:v>
                </c:pt>
                <c:pt idx="109">
                  <c:v>-9.690493</c:v>
                </c:pt>
                <c:pt idx="110">
                  <c:v>-8.4367129999999992</c:v>
                </c:pt>
                <c:pt idx="111">
                  <c:v>-7.1845049999999997</c:v>
                </c:pt>
                <c:pt idx="112">
                  <c:v>-5.9316719999999998</c:v>
                </c:pt>
                <c:pt idx="113">
                  <c:v>-4.6781699999999997</c:v>
                </c:pt>
                <c:pt idx="114">
                  <c:v>-3.4312779999999998</c:v>
                </c:pt>
                <c:pt idx="115">
                  <c:v>-2.1853899999999999</c:v>
                </c:pt>
                <c:pt idx="116">
                  <c:v>-0.95747079999999996</c:v>
                </c:pt>
                <c:pt idx="117">
                  <c:v>0.29576659999999999</c:v>
                </c:pt>
                <c:pt idx="118">
                  <c:v>1.5010889999999999</c:v>
                </c:pt>
                <c:pt idx="119">
                  <c:v>2.749749</c:v>
                </c:pt>
                <c:pt idx="120">
                  <c:v>4.0082060000000004</c:v>
                </c:pt>
                <c:pt idx="121">
                  <c:v>5.2768079999999999</c:v>
                </c:pt>
                <c:pt idx="122">
                  <c:v>6.5423460000000002</c:v>
                </c:pt>
                <c:pt idx="123">
                  <c:v>7.8078859999999999</c:v>
                </c:pt>
                <c:pt idx="124">
                  <c:v>9.0740999999999996</c:v>
                </c:pt>
                <c:pt idx="125">
                  <c:v>10.34282</c:v>
                </c:pt>
                <c:pt idx="126">
                  <c:v>11.576180000000001</c:v>
                </c:pt>
                <c:pt idx="127">
                  <c:v>12.86716</c:v>
                </c:pt>
                <c:pt idx="128">
                  <c:v>14.14377</c:v>
                </c:pt>
                <c:pt idx="129">
                  <c:v>15.421559999999999</c:v>
                </c:pt>
                <c:pt idx="130">
                  <c:v>16.697379999999999</c:v>
                </c:pt>
                <c:pt idx="131">
                  <c:v>17.9846</c:v>
                </c:pt>
                <c:pt idx="132">
                  <c:v>19.276199999999999</c:v>
                </c:pt>
                <c:pt idx="133">
                  <c:v>20.590199999999999</c:v>
                </c:pt>
                <c:pt idx="134">
                  <c:v>21.911729999999999</c:v>
                </c:pt>
                <c:pt idx="135">
                  <c:v>23.14479</c:v>
                </c:pt>
                <c:pt idx="136">
                  <c:v>24.375080000000001</c:v>
                </c:pt>
                <c:pt idx="137">
                  <c:v>25.609680000000001</c:v>
                </c:pt>
                <c:pt idx="138">
                  <c:v>26.84262</c:v>
                </c:pt>
                <c:pt idx="139">
                  <c:v>28.077580000000001</c:v>
                </c:pt>
                <c:pt idx="140">
                  <c:v>29.32771</c:v>
                </c:pt>
                <c:pt idx="141">
                  <c:v>30.58456</c:v>
                </c:pt>
                <c:pt idx="142">
                  <c:v>31.838889999999999</c:v>
                </c:pt>
                <c:pt idx="143">
                  <c:v>33.077190000000002</c:v>
                </c:pt>
                <c:pt idx="144">
                  <c:v>34.297449999999998</c:v>
                </c:pt>
                <c:pt idx="145">
                  <c:v>35.505560000000003</c:v>
                </c:pt>
                <c:pt idx="146">
                  <c:v>36.724020000000003</c:v>
                </c:pt>
                <c:pt idx="147">
                  <c:v>37.938249999999996</c:v>
                </c:pt>
                <c:pt idx="148">
                  <c:v>39.158299999999997</c:v>
                </c:pt>
                <c:pt idx="149">
                  <c:v>40.367339999999999</c:v>
                </c:pt>
                <c:pt idx="150">
                  <c:v>40.367339999999999</c:v>
                </c:pt>
                <c:pt idx="151">
                  <c:v>39.960299999999997</c:v>
                </c:pt>
                <c:pt idx="152">
                  <c:v>38.329459999999997</c:v>
                </c:pt>
                <c:pt idx="153">
                  <c:v>36.672899999999998</c:v>
                </c:pt>
                <c:pt idx="154">
                  <c:v>35.025880000000001</c:v>
                </c:pt>
                <c:pt idx="155">
                  <c:v>33.372430000000001</c:v>
                </c:pt>
                <c:pt idx="156">
                  <c:v>31.72072</c:v>
                </c:pt>
                <c:pt idx="157">
                  <c:v>30.037299999999998</c:v>
                </c:pt>
                <c:pt idx="158">
                  <c:v>28.336459999999999</c:v>
                </c:pt>
                <c:pt idx="159">
                  <c:v>26.65427</c:v>
                </c:pt>
                <c:pt idx="160">
                  <c:v>24.99108</c:v>
                </c:pt>
                <c:pt idx="161">
                  <c:v>23.34197</c:v>
                </c:pt>
                <c:pt idx="162">
                  <c:v>21.675999999999998</c:v>
                </c:pt>
                <c:pt idx="163">
                  <c:v>19.917349999999999</c:v>
                </c:pt>
                <c:pt idx="164">
                  <c:v>18.191680000000002</c:v>
                </c:pt>
                <c:pt idx="165">
                  <c:v>16.475739999999998</c:v>
                </c:pt>
                <c:pt idx="166">
                  <c:v>14.763669999999999</c:v>
                </c:pt>
                <c:pt idx="167">
                  <c:v>13.07044</c:v>
                </c:pt>
                <c:pt idx="168">
                  <c:v>11.37293</c:v>
                </c:pt>
                <c:pt idx="169">
                  <c:v>9.695862</c:v>
                </c:pt>
                <c:pt idx="170">
                  <c:v>8.0039160000000003</c:v>
                </c:pt>
                <c:pt idx="171">
                  <c:v>6.3122610000000003</c:v>
                </c:pt>
                <c:pt idx="172">
                  <c:v>4.624568</c:v>
                </c:pt>
                <c:pt idx="173">
                  <c:v>2.9351090000000002</c:v>
                </c:pt>
                <c:pt idx="174">
                  <c:v>1.2703580000000001</c:v>
                </c:pt>
                <c:pt idx="175">
                  <c:v>-0.39599709999999999</c:v>
                </c:pt>
                <c:pt idx="176">
                  <c:v>-2.0564399999999998</c:v>
                </c:pt>
                <c:pt idx="177">
                  <c:v>-3.7070919999999998</c:v>
                </c:pt>
                <c:pt idx="178">
                  <c:v>-5.3791570000000002</c:v>
                </c:pt>
                <c:pt idx="179">
                  <c:v>-7.051139</c:v>
                </c:pt>
                <c:pt idx="180">
                  <c:v>-8.7240710000000004</c:v>
                </c:pt>
                <c:pt idx="181">
                  <c:v>-10.396129999999999</c:v>
                </c:pt>
                <c:pt idx="182">
                  <c:v>-11.99808</c:v>
                </c:pt>
                <c:pt idx="183">
                  <c:v>-13.69983</c:v>
                </c:pt>
                <c:pt idx="184">
                  <c:v>-15.37114</c:v>
                </c:pt>
                <c:pt idx="185">
                  <c:v>-17.019929999999999</c:v>
                </c:pt>
                <c:pt idx="186">
                  <c:v>-18.6844</c:v>
                </c:pt>
                <c:pt idx="187">
                  <c:v>-20.287230000000001</c:v>
                </c:pt>
                <c:pt idx="188">
                  <c:v>-21.8566</c:v>
                </c:pt>
                <c:pt idx="189">
                  <c:v>-23.43788</c:v>
                </c:pt>
                <c:pt idx="190">
                  <c:v>-25.004300000000001</c:v>
                </c:pt>
                <c:pt idx="191">
                  <c:v>-26.559229999999999</c:v>
                </c:pt>
                <c:pt idx="192">
                  <c:v>-28.09845</c:v>
                </c:pt>
                <c:pt idx="193">
                  <c:v>-29.64001</c:v>
                </c:pt>
                <c:pt idx="194">
                  <c:v>-31.181560000000001</c:v>
                </c:pt>
                <c:pt idx="195">
                  <c:v>-32.720860000000002</c:v>
                </c:pt>
                <c:pt idx="196">
                  <c:v>-34.261099999999999</c:v>
                </c:pt>
                <c:pt idx="197">
                  <c:v>-35.80218</c:v>
                </c:pt>
                <c:pt idx="198">
                  <c:v>-37.335160000000002</c:v>
                </c:pt>
                <c:pt idx="199">
                  <c:v>-38.859679999999997</c:v>
                </c:pt>
                <c:pt idx="200">
                  <c:v>-38.859679999999997</c:v>
                </c:pt>
                <c:pt idx="201">
                  <c:v>-38.402509999999999</c:v>
                </c:pt>
                <c:pt idx="202">
                  <c:v>-36.454889999999999</c:v>
                </c:pt>
                <c:pt idx="203">
                  <c:v>-34.515320000000003</c:v>
                </c:pt>
                <c:pt idx="204">
                  <c:v>-32.649850000000001</c:v>
                </c:pt>
                <c:pt idx="205">
                  <c:v>-30.703610000000001</c:v>
                </c:pt>
                <c:pt idx="206">
                  <c:v>-28.758590000000002</c:v>
                </c:pt>
                <c:pt idx="207">
                  <c:v>-26.810829999999999</c:v>
                </c:pt>
                <c:pt idx="208">
                  <c:v>-24.854310000000002</c:v>
                </c:pt>
                <c:pt idx="209">
                  <c:v>-22.884160000000001</c:v>
                </c:pt>
                <c:pt idx="210">
                  <c:v>-20.910360000000001</c:v>
                </c:pt>
                <c:pt idx="211">
                  <c:v>-19.085429999999999</c:v>
                </c:pt>
                <c:pt idx="212">
                  <c:v>-16.994759999999999</c:v>
                </c:pt>
                <c:pt idx="213">
                  <c:v>-14.925610000000001</c:v>
                </c:pt>
                <c:pt idx="214">
                  <c:v>-12.848509999999999</c:v>
                </c:pt>
                <c:pt idx="215">
                  <c:v>-10.784979999999999</c:v>
                </c:pt>
                <c:pt idx="216">
                  <c:v>-8.6943979999999996</c:v>
                </c:pt>
                <c:pt idx="217">
                  <c:v>-6.6039510000000003</c:v>
                </c:pt>
                <c:pt idx="218">
                  <c:v>-4.5118720000000003</c:v>
                </c:pt>
                <c:pt idx="219">
                  <c:v>-2.4289109999999998</c:v>
                </c:pt>
                <c:pt idx="220">
                  <c:v>-0.37708199999999997</c:v>
                </c:pt>
                <c:pt idx="221">
                  <c:v>1.522392</c:v>
                </c:pt>
                <c:pt idx="222">
                  <c:v>3.6130490000000002</c:v>
                </c:pt>
                <c:pt idx="223">
                  <c:v>5.7279460000000002</c:v>
                </c:pt>
                <c:pt idx="224">
                  <c:v>7.8390069999999996</c:v>
                </c:pt>
                <c:pt idx="225">
                  <c:v>9.9548089999999991</c:v>
                </c:pt>
                <c:pt idx="226">
                  <c:v>12.0632</c:v>
                </c:pt>
                <c:pt idx="227">
                  <c:v>14.17999</c:v>
                </c:pt>
                <c:pt idx="228">
                  <c:v>16.310009999999998</c:v>
                </c:pt>
                <c:pt idx="229">
                  <c:v>18.450379999999999</c:v>
                </c:pt>
                <c:pt idx="230">
                  <c:v>20.648240000000001</c:v>
                </c:pt>
                <c:pt idx="231">
                  <c:v>22.694600000000001</c:v>
                </c:pt>
                <c:pt idx="232">
                  <c:v>24.625209999999999</c:v>
                </c:pt>
                <c:pt idx="233">
                  <c:v>26.701499999999999</c:v>
                </c:pt>
                <c:pt idx="234">
                  <c:v>28.78492</c:v>
                </c:pt>
                <c:pt idx="235">
                  <c:v>30.911719999999999</c:v>
                </c:pt>
                <c:pt idx="236">
                  <c:v>33.00027</c:v>
                </c:pt>
                <c:pt idx="237">
                  <c:v>35.063420000000001</c:v>
                </c:pt>
                <c:pt idx="238">
                  <c:v>37.12876</c:v>
                </c:pt>
                <c:pt idx="239">
                  <c:v>39.200600000000001</c:v>
                </c:pt>
                <c:pt idx="240">
                  <c:v>41.207439999999998</c:v>
                </c:pt>
                <c:pt idx="241">
                  <c:v>43.119610000000002</c:v>
                </c:pt>
                <c:pt idx="242">
                  <c:v>45.008119999999998</c:v>
                </c:pt>
                <c:pt idx="243">
                  <c:v>46.83464</c:v>
                </c:pt>
                <c:pt idx="244">
                  <c:v>48.64817</c:v>
                </c:pt>
                <c:pt idx="245">
                  <c:v>50.475610000000003</c:v>
                </c:pt>
                <c:pt idx="246">
                  <c:v>52.234400000000001</c:v>
                </c:pt>
                <c:pt idx="247">
                  <c:v>54.014560000000003</c:v>
                </c:pt>
                <c:pt idx="248">
                  <c:v>55.661949999999997</c:v>
                </c:pt>
                <c:pt idx="249">
                  <c:v>57.377490000000002</c:v>
                </c:pt>
                <c:pt idx="250">
                  <c:v>59.08811</c:v>
                </c:pt>
                <c:pt idx="251">
                  <c:v>59.08811</c:v>
                </c:pt>
                <c:pt idx="252">
                  <c:v>58.970399999999998</c:v>
                </c:pt>
                <c:pt idx="253">
                  <c:v>56.781999999999996</c:v>
                </c:pt>
                <c:pt idx="254">
                  <c:v>54.620460000000001</c:v>
                </c:pt>
                <c:pt idx="255">
                  <c:v>52.549579999999999</c:v>
                </c:pt>
                <c:pt idx="256">
                  <c:v>50.369320000000002</c:v>
                </c:pt>
                <c:pt idx="257">
                  <c:v>48.131900000000002</c:v>
                </c:pt>
                <c:pt idx="258">
                  <c:v>45.908520000000003</c:v>
                </c:pt>
                <c:pt idx="259">
                  <c:v>43.632170000000002</c:v>
                </c:pt>
                <c:pt idx="260">
                  <c:v>41.256340000000002</c:v>
                </c:pt>
                <c:pt idx="261">
                  <c:v>38.804079999999999</c:v>
                </c:pt>
                <c:pt idx="262">
                  <c:v>36.319780000000002</c:v>
                </c:pt>
                <c:pt idx="263">
                  <c:v>33.84346</c:v>
                </c:pt>
                <c:pt idx="264">
                  <c:v>31.35117</c:v>
                </c:pt>
                <c:pt idx="265">
                  <c:v>28.797129999999999</c:v>
                </c:pt>
                <c:pt idx="266">
                  <c:v>26.270520000000001</c:v>
                </c:pt>
                <c:pt idx="267">
                  <c:v>23.76407</c:v>
                </c:pt>
                <c:pt idx="268">
                  <c:v>21.268799999999999</c:v>
                </c:pt>
                <c:pt idx="269">
                  <c:v>18.61816</c:v>
                </c:pt>
                <c:pt idx="270">
                  <c:v>16.050879999999999</c:v>
                </c:pt>
                <c:pt idx="271">
                  <c:v>13.49347</c:v>
                </c:pt>
                <c:pt idx="272">
                  <c:v>10.966620000000001</c:v>
                </c:pt>
                <c:pt idx="273">
                  <c:v>8.4216139999999999</c:v>
                </c:pt>
                <c:pt idx="274">
                  <c:v>5.8738140000000003</c:v>
                </c:pt>
                <c:pt idx="275">
                  <c:v>3.3317260000000002</c:v>
                </c:pt>
                <c:pt idx="276">
                  <c:v>0.81710159999999998</c:v>
                </c:pt>
                <c:pt idx="277">
                  <c:v>-1.677924</c:v>
                </c:pt>
                <c:pt idx="278">
                  <c:v>-4.1816930000000001</c:v>
                </c:pt>
                <c:pt idx="279">
                  <c:v>-6.6943299999999999</c:v>
                </c:pt>
                <c:pt idx="280">
                  <c:v>-9.21462</c:v>
                </c:pt>
                <c:pt idx="281">
                  <c:v>-11.696870000000001</c:v>
                </c:pt>
                <c:pt idx="282">
                  <c:v>-14.21537</c:v>
                </c:pt>
                <c:pt idx="283">
                  <c:v>-16.719950000000001</c:v>
                </c:pt>
                <c:pt idx="284">
                  <c:v>-19.214379999999998</c:v>
                </c:pt>
                <c:pt idx="285">
                  <c:v>-21.563649999999999</c:v>
                </c:pt>
                <c:pt idx="286">
                  <c:v>-23.943570000000001</c:v>
                </c:pt>
                <c:pt idx="287">
                  <c:v>-26.22869</c:v>
                </c:pt>
                <c:pt idx="288">
                  <c:v>-28.559170000000002</c:v>
                </c:pt>
                <c:pt idx="289">
                  <c:v>-30.902560000000001</c:v>
                </c:pt>
                <c:pt idx="290">
                  <c:v>-33.244059999999998</c:v>
                </c:pt>
                <c:pt idx="291">
                  <c:v>-35.586489999999998</c:v>
                </c:pt>
                <c:pt idx="292">
                  <c:v>-37.931489999999997</c:v>
                </c:pt>
                <c:pt idx="293">
                  <c:v>-40.154989999999998</c:v>
                </c:pt>
                <c:pt idx="294">
                  <c:v>-42.265149999999998</c:v>
                </c:pt>
                <c:pt idx="295">
                  <c:v>-44.344990000000003</c:v>
                </c:pt>
                <c:pt idx="296">
                  <c:v>-46.271090000000001</c:v>
                </c:pt>
                <c:pt idx="297">
                  <c:v>-48.145049999999998</c:v>
                </c:pt>
                <c:pt idx="298">
                  <c:v>-50.095970000000001</c:v>
                </c:pt>
                <c:pt idx="299">
                  <c:v>-52.040979999999998</c:v>
                </c:pt>
                <c:pt idx="300">
                  <c:v>-53.964230000000001</c:v>
                </c:pt>
                <c:pt idx="301">
                  <c:v>-53.964230000000001</c:v>
                </c:pt>
                <c:pt idx="302">
                  <c:v>-53.566650000000003</c:v>
                </c:pt>
                <c:pt idx="303">
                  <c:v>-51.238700000000001</c:v>
                </c:pt>
                <c:pt idx="304">
                  <c:v>-48.907640000000001</c:v>
                </c:pt>
                <c:pt idx="305">
                  <c:v>-46.551310000000001</c:v>
                </c:pt>
                <c:pt idx="306">
                  <c:v>-44.201639999999998</c:v>
                </c:pt>
                <c:pt idx="307">
                  <c:v>-41.723489999999998</c:v>
                </c:pt>
                <c:pt idx="308">
                  <c:v>-39.165759999999999</c:v>
                </c:pt>
                <c:pt idx="309">
                  <c:v>-36.470440000000004</c:v>
                </c:pt>
                <c:pt idx="310">
                  <c:v>-33.757849999999998</c:v>
                </c:pt>
                <c:pt idx="311">
                  <c:v>-31.03126</c:v>
                </c:pt>
                <c:pt idx="312">
                  <c:v>-28.311070000000001</c:v>
                </c:pt>
                <c:pt idx="313">
                  <c:v>-25.586690000000001</c:v>
                </c:pt>
                <c:pt idx="314">
                  <c:v>-22.840599999999998</c:v>
                </c:pt>
                <c:pt idx="315">
                  <c:v>-20.088889999999999</c:v>
                </c:pt>
                <c:pt idx="316">
                  <c:v>-17.24662</c:v>
                </c:pt>
                <c:pt idx="317">
                  <c:v>-14.40817</c:v>
                </c:pt>
                <c:pt idx="318">
                  <c:v>-11.51263</c:v>
                </c:pt>
                <c:pt idx="319">
                  <c:v>-8.5952459999999995</c:v>
                </c:pt>
                <c:pt idx="320">
                  <c:v>-5.6703460000000003</c:v>
                </c:pt>
                <c:pt idx="321">
                  <c:v>-2.7531300000000001</c:v>
                </c:pt>
                <c:pt idx="322">
                  <c:v>0.14424509999999999</c:v>
                </c:pt>
                <c:pt idx="323">
                  <c:v>2.973579</c:v>
                </c:pt>
                <c:pt idx="324">
                  <c:v>5.9231850000000001</c:v>
                </c:pt>
                <c:pt idx="325">
                  <c:v>8.8775829999999996</c:v>
                </c:pt>
                <c:pt idx="326">
                  <c:v>11.79927</c:v>
                </c:pt>
                <c:pt idx="327">
                  <c:v>14.7874</c:v>
                </c:pt>
                <c:pt idx="328">
                  <c:v>17.774360000000001</c:v>
                </c:pt>
                <c:pt idx="329">
                  <c:v>20.674199999999999</c:v>
                </c:pt>
                <c:pt idx="330">
                  <c:v>23.577529999999999</c:v>
                </c:pt>
                <c:pt idx="331">
                  <c:v>26.476559999999999</c:v>
                </c:pt>
                <c:pt idx="332">
                  <c:v>29.4147</c:v>
                </c:pt>
                <c:pt idx="333">
                  <c:v>32.374659999999999</c:v>
                </c:pt>
                <c:pt idx="334">
                  <c:v>35.23724</c:v>
                </c:pt>
                <c:pt idx="335">
                  <c:v>38.122500000000002</c:v>
                </c:pt>
                <c:pt idx="336">
                  <c:v>40.800319999999999</c:v>
                </c:pt>
                <c:pt idx="337">
                  <c:v>43.573830000000001</c:v>
                </c:pt>
                <c:pt idx="338">
                  <c:v>46.196089999999998</c:v>
                </c:pt>
                <c:pt idx="339">
                  <c:v>48.77234</c:v>
                </c:pt>
                <c:pt idx="340">
                  <c:v>51.166220000000003</c:v>
                </c:pt>
                <c:pt idx="341">
                  <c:v>53.649320000000003</c:v>
                </c:pt>
                <c:pt idx="342">
                  <c:v>56.126359999999998</c:v>
                </c:pt>
                <c:pt idx="343">
                  <c:v>58.48198</c:v>
                </c:pt>
                <c:pt idx="344">
                  <c:v>60.746299999999998</c:v>
                </c:pt>
                <c:pt idx="345">
                  <c:v>62.984349999999999</c:v>
                </c:pt>
                <c:pt idx="346">
                  <c:v>64.846369999999993</c:v>
                </c:pt>
                <c:pt idx="347">
                  <c:v>66.669259999999994</c:v>
                </c:pt>
                <c:pt idx="348">
                  <c:v>68.368549999999999</c:v>
                </c:pt>
                <c:pt idx="349">
                  <c:v>69.970699999999994</c:v>
                </c:pt>
                <c:pt idx="350">
                  <c:v>71.433049999999994</c:v>
                </c:pt>
                <c:pt idx="351">
                  <c:v>71.433049999999994</c:v>
                </c:pt>
                <c:pt idx="352">
                  <c:v>71.359909999999999</c:v>
                </c:pt>
                <c:pt idx="353">
                  <c:v>68.557739999999995</c:v>
                </c:pt>
                <c:pt idx="354">
                  <c:v>65.816400000000002</c:v>
                </c:pt>
                <c:pt idx="355">
                  <c:v>63.068339999999999</c:v>
                </c:pt>
                <c:pt idx="356">
                  <c:v>60.30368</c:v>
                </c:pt>
                <c:pt idx="357">
                  <c:v>57.45758</c:v>
                </c:pt>
                <c:pt idx="358">
                  <c:v>54.575040000000001</c:v>
                </c:pt>
                <c:pt idx="359">
                  <c:v>51.700069999999997</c:v>
                </c:pt>
                <c:pt idx="360">
                  <c:v>48.816749999999999</c:v>
                </c:pt>
                <c:pt idx="361">
                  <c:v>45.880029999999998</c:v>
                </c:pt>
                <c:pt idx="362">
                  <c:v>42.872329999999998</c:v>
                </c:pt>
                <c:pt idx="363">
                  <c:v>39.782150000000001</c:v>
                </c:pt>
                <c:pt idx="364">
                  <c:v>36.560760000000002</c:v>
                </c:pt>
                <c:pt idx="365">
                  <c:v>33.556130000000003</c:v>
                </c:pt>
                <c:pt idx="366">
                  <c:v>30.245950000000001</c:v>
                </c:pt>
                <c:pt idx="367">
                  <c:v>26.875360000000001</c:v>
                </c:pt>
                <c:pt idx="368">
                  <c:v>23.556519999999999</c:v>
                </c:pt>
                <c:pt idx="369">
                  <c:v>20.252780000000001</c:v>
                </c:pt>
                <c:pt idx="370">
                  <c:v>16.814499999999999</c:v>
                </c:pt>
                <c:pt idx="371">
                  <c:v>13.66352</c:v>
                </c:pt>
                <c:pt idx="372">
                  <c:v>10.343439999999999</c:v>
                </c:pt>
                <c:pt idx="373">
                  <c:v>6.9888060000000003</c:v>
                </c:pt>
                <c:pt idx="374">
                  <c:v>3.8312849999999998</c:v>
                </c:pt>
                <c:pt idx="375">
                  <c:v>0.48515770000000003</c:v>
                </c:pt>
                <c:pt idx="376">
                  <c:v>-2.8297560000000002</c:v>
                </c:pt>
                <c:pt idx="377">
                  <c:v>-6.1482939999999999</c:v>
                </c:pt>
                <c:pt idx="378">
                  <c:v>-9.5052599999999998</c:v>
                </c:pt>
                <c:pt idx="379">
                  <c:v>-12.87724</c:v>
                </c:pt>
                <c:pt idx="380">
                  <c:v>-16.113810000000001</c:v>
                </c:pt>
                <c:pt idx="381">
                  <c:v>-19.30208</c:v>
                </c:pt>
                <c:pt idx="382">
                  <c:v>-22.473479999999999</c:v>
                </c:pt>
                <c:pt idx="383">
                  <c:v>-25.633949999999999</c:v>
                </c:pt>
                <c:pt idx="384">
                  <c:v>-28.687919999999998</c:v>
                </c:pt>
                <c:pt idx="385">
                  <c:v>-31.593219999999999</c:v>
                </c:pt>
                <c:pt idx="386">
                  <c:v>-34.630569999999999</c:v>
                </c:pt>
                <c:pt idx="387">
                  <c:v>-37.574489999999997</c:v>
                </c:pt>
                <c:pt idx="388">
                  <c:v>-40.178220000000003</c:v>
                </c:pt>
                <c:pt idx="389">
                  <c:v>-43.015720000000002</c:v>
                </c:pt>
                <c:pt idx="390">
                  <c:v>-45.768320000000003</c:v>
                </c:pt>
                <c:pt idx="391">
                  <c:v>-48.484780000000001</c:v>
                </c:pt>
                <c:pt idx="392">
                  <c:v>-51.125970000000002</c:v>
                </c:pt>
                <c:pt idx="393">
                  <c:v>-53.671970000000002</c:v>
                </c:pt>
                <c:pt idx="394">
                  <c:v>-56.135269999999998</c:v>
                </c:pt>
                <c:pt idx="395">
                  <c:v>-58.437609999999999</c:v>
                </c:pt>
                <c:pt idx="396">
                  <c:v>-60.616700000000002</c:v>
                </c:pt>
                <c:pt idx="397">
                  <c:v>-62.50591</c:v>
                </c:pt>
                <c:pt idx="398">
                  <c:v>-64.081180000000003</c:v>
                </c:pt>
                <c:pt idx="399">
                  <c:v>-65.597840000000005</c:v>
                </c:pt>
                <c:pt idx="400">
                  <c:v>-66.966999999999999</c:v>
                </c:pt>
                <c:pt idx="401">
                  <c:v>-68.40889</c:v>
                </c:pt>
                <c:pt idx="402">
                  <c:v>-68.40889</c:v>
                </c:pt>
                <c:pt idx="403">
                  <c:v>-68.365440000000007</c:v>
                </c:pt>
                <c:pt idx="404">
                  <c:v>-65.572429999999997</c:v>
                </c:pt>
                <c:pt idx="405">
                  <c:v>-62.793019999999999</c:v>
                </c:pt>
                <c:pt idx="406">
                  <c:v>-60.039090000000002</c:v>
                </c:pt>
                <c:pt idx="407">
                  <c:v>-57.19997</c:v>
                </c:pt>
                <c:pt idx="408">
                  <c:v>-54.353209999999997</c:v>
                </c:pt>
                <c:pt idx="409">
                  <c:v>-51.376600000000003</c:v>
                </c:pt>
                <c:pt idx="410">
                  <c:v>-48.386330000000001</c:v>
                </c:pt>
                <c:pt idx="411">
                  <c:v>-45.33943</c:v>
                </c:pt>
                <c:pt idx="412">
                  <c:v>-42.182340000000003</c:v>
                </c:pt>
                <c:pt idx="413">
                  <c:v>-38.987409999999997</c:v>
                </c:pt>
                <c:pt idx="414">
                  <c:v>-35.726300000000002</c:v>
                </c:pt>
                <c:pt idx="415">
                  <c:v>-32.306629999999998</c:v>
                </c:pt>
                <c:pt idx="416">
                  <c:v>-29.01586</c:v>
                </c:pt>
                <c:pt idx="417">
                  <c:v>-25.52758</c:v>
                </c:pt>
                <c:pt idx="418">
                  <c:v>-22.08501</c:v>
                </c:pt>
                <c:pt idx="419">
                  <c:v>-18.574159999999999</c:v>
                </c:pt>
                <c:pt idx="420">
                  <c:v>-15.08309</c:v>
                </c:pt>
                <c:pt idx="421">
                  <c:v>-11.501519999999999</c:v>
                </c:pt>
                <c:pt idx="422">
                  <c:v>-7.7722230000000003</c:v>
                </c:pt>
                <c:pt idx="423">
                  <c:v>-4.0274710000000002</c:v>
                </c:pt>
                <c:pt idx="424">
                  <c:v>-0.31745220000000002</c:v>
                </c:pt>
                <c:pt idx="425">
                  <c:v>3.4136679999999999</c:v>
                </c:pt>
                <c:pt idx="426">
                  <c:v>7.1802339999999996</c:v>
                </c:pt>
                <c:pt idx="427">
                  <c:v>10.990349999999999</c:v>
                </c:pt>
                <c:pt idx="428">
                  <c:v>14.477919999999999</c:v>
                </c:pt>
                <c:pt idx="429">
                  <c:v>18.070799999999998</c:v>
                </c:pt>
                <c:pt idx="430">
                  <c:v>21.780180000000001</c:v>
                </c:pt>
                <c:pt idx="431">
                  <c:v>25.494890000000002</c:v>
                </c:pt>
                <c:pt idx="432">
                  <c:v>29.13531</c:v>
                </c:pt>
                <c:pt idx="433">
                  <c:v>32.88438</c:v>
                </c:pt>
                <c:pt idx="434">
                  <c:v>36.496169999999999</c:v>
                </c:pt>
                <c:pt idx="435">
                  <c:v>39.986699999999999</c:v>
                </c:pt>
                <c:pt idx="436">
                  <c:v>43.348610000000001</c:v>
                </c:pt>
                <c:pt idx="437">
                  <c:v>46.682180000000002</c:v>
                </c:pt>
                <c:pt idx="438">
                  <c:v>49.855960000000003</c:v>
                </c:pt>
                <c:pt idx="439">
                  <c:v>53.01146</c:v>
                </c:pt>
                <c:pt idx="440">
                  <c:v>56.115850000000002</c:v>
                </c:pt>
                <c:pt idx="441">
                  <c:v>59.238250000000001</c:v>
                </c:pt>
                <c:pt idx="442">
                  <c:v>62.296700000000001</c:v>
                </c:pt>
                <c:pt idx="443">
                  <c:v>65.310839999999999</c:v>
                </c:pt>
                <c:pt idx="444">
                  <c:v>68.239050000000006</c:v>
                </c:pt>
                <c:pt idx="445">
                  <c:v>71.030379999999994</c:v>
                </c:pt>
                <c:pt idx="446">
                  <c:v>73.320949999999996</c:v>
                </c:pt>
                <c:pt idx="447">
                  <c:v>75.033900000000003</c:v>
                </c:pt>
                <c:pt idx="448">
                  <c:v>76.713200000000001</c:v>
                </c:pt>
                <c:pt idx="449">
                  <c:v>77.940719999999999</c:v>
                </c:pt>
                <c:pt idx="450">
                  <c:v>79.043610000000001</c:v>
                </c:pt>
                <c:pt idx="451">
                  <c:v>80.068529999999996</c:v>
                </c:pt>
                <c:pt idx="452">
                  <c:v>80.89349</c:v>
                </c:pt>
                <c:pt idx="453">
                  <c:v>81.06532</c:v>
                </c:pt>
                <c:pt idx="454">
                  <c:v>81.06532</c:v>
                </c:pt>
                <c:pt idx="455">
                  <c:v>81.016869999999997</c:v>
                </c:pt>
                <c:pt idx="456">
                  <c:v>77.712260000000001</c:v>
                </c:pt>
                <c:pt idx="457">
                  <c:v>74.405720000000002</c:v>
                </c:pt>
                <c:pt idx="458">
                  <c:v>71.091719999999995</c:v>
                </c:pt>
                <c:pt idx="459">
                  <c:v>67.782390000000007</c:v>
                </c:pt>
                <c:pt idx="460">
                  <c:v>64.509529999999998</c:v>
                </c:pt>
                <c:pt idx="461">
                  <c:v>61.268329999999999</c:v>
                </c:pt>
                <c:pt idx="462">
                  <c:v>57.914180000000002</c:v>
                </c:pt>
                <c:pt idx="463">
                  <c:v>54.542529999999999</c:v>
                </c:pt>
                <c:pt idx="464">
                  <c:v>51.107939999999999</c:v>
                </c:pt>
                <c:pt idx="465">
                  <c:v>47.784970000000001</c:v>
                </c:pt>
                <c:pt idx="466">
                  <c:v>44.183860000000003</c:v>
                </c:pt>
                <c:pt idx="467">
                  <c:v>40.517949999999999</c:v>
                </c:pt>
                <c:pt idx="468">
                  <c:v>36.798340000000003</c:v>
                </c:pt>
                <c:pt idx="469">
                  <c:v>33.270960000000002</c:v>
                </c:pt>
                <c:pt idx="470">
                  <c:v>29.498709999999999</c:v>
                </c:pt>
                <c:pt idx="471">
                  <c:v>25.5944</c:v>
                </c:pt>
                <c:pt idx="472">
                  <c:v>21.52758</c:v>
                </c:pt>
                <c:pt idx="473">
                  <c:v>17.67925</c:v>
                </c:pt>
                <c:pt idx="474">
                  <c:v>13.5962</c:v>
                </c:pt>
                <c:pt idx="475">
                  <c:v>9.5891959999999994</c:v>
                </c:pt>
                <c:pt idx="476">
                  <c:v>5.6457410000000001</c:v>
                </c:pt>
                <c:pt idx="477">
                  <c:v>1.8009090000000001</c:v>
                </c:pt>
                <c:pt idx="478">
                  <c:v>-2.2314240000000001</c:v>
                </c:pt>
                <c:pt idx="479">
                  <c:v>-6.1471809999999998</c:v>
                </c:pt>
                <c:pt idx="480">
                  <c:v>-10.00666</c:v>
                </c:pt>
                <c:pt idx="481">
                  <c:v>-13.80222</c:v>
                </c:pt>
                <c:pt idx="482">
                  <c:v>-17.587</c:v>
                </c:pt>
                <c:pt idx="483">
                  <c:v>-21.35153</c:v>
                </c:pt>
                <c:pt idx="484">
                  <c:v>-24.945879999999999</c:v>
                </c:pt>
                <c:pt idx="485">
                  <c:v>-28.511759999999999</c:v>
                </c:pt>
                <c:pt idx="486">
                  <c:v>-32.069499999999998</c:v>
                </c:pt>
                <c:pt idx="487">
                  <c:v>-35.368720000000003</c:v>
                </c:pt>
                <c:pt idx="488">
                  <c:v>-38.700319999999998</c:v>
                </c:pt>
                <c:pt idx="489">
                  <c:v>-41.943280000000001</c:v>
                </c:pt>
                <c:pt idx="490">
                  <c:v>-45.325710000000001</c:v>
                </c:pt>
                <c:pt idx="491">
                  <c:v>-48.645699999999998</c:v>
                </c:pt>
                <c:pt idx="492">
                  <c:v>-51.873489999999997</c:v>
                </c:pt>
                <c:pt idx="493">
                  <c:v>-55.045450000000002</c:v>
                </c:pt>
                <c:pt idx="494">
                  <c:v>-57.908969999999997</c:v>
                </c:pt>
                <c:pt idx="495">
                  <c:v>-60.922280000000001</c:v>
                </c:pt>
                <c:pt idx="496">
                  <c:v>-63.988050000000001</c:v>
                </c:pt>
                <c:pt idx="497">
                  <c:v>-66.929109999999994</c:v>
                </c:pt>
                <c:pt idx="498">
                  <c:v>-69.598879999999994</c:v>
                </c:pt>
                <c:pt idx="499">
                  <c:v>-71.920029999999997</c:v>
                </c:pt>
                <c:pt idx="500">
                  <c:v>-73.527379999999994</c:v>
                </c:pt>
                <c:pt idx="501">
                  <c:v>-74.510400000000004</c:v>
                </c:pt>
                <c:pt idx="502">
                  <c:v>-75.611000000000004</c:v>
                </c:pt>
                <c:pt idx="503">
                  <c:v>-76.464870000000005</c:v>
                </c:pt>
                <c:pt idx="504">
                  <c:v>-76.780600000000007</c:v>
                </c:pt>
                <c:pt idx="505">
                  <c:v>-75.730350000000001</c:v>
                </c:pt>
                <c:pt idx="506">
                  <c:v>-75.730350000000001</c:v>
                </c:pt>
                <c:pt idx="507">
                  <c:v>-75.696240000000003</c:v>
                </c:pt>
                <c:pt idx="508">
                  <c:v>-72.391490000000005</c:v>
                </c:pt>
                <c:pt idx="509">
                  <c:v>-69.080569999999994</c:v>
                </c:pt>
                <c:pt idx="510">
                  <c:v>-65.752619999999993</c:v>
                </c:pt>
                <c:pt idx="511">
                  <c:v>-62.339120000000001</c:v>
                </c:pt>
                <c:pt idx="512">
                  <c:v>-58.872079999999997</c:v>
                </c:pt>
                <c:pt idx="513">
                  <c:v>-55.381320000000002</c:v>
                </c:pt>
                <c:pt idx="514">
                  <c:v>-51.863219999999998</c:v>
                </c:pt>
                <c:pt idx="515">
                  <c:v>-48.393990000000002</c:v>
                </c:pt>
                <c:pt idx="516">
                  <c:v>-44.856650000000002</c:v>
                </c:pt>
                <c:pt idx="517">
                  <c:v>-41.455590000000001</c:v>
                </c:pt>
                <c:pt idx="518">
                  <c:v>-37.725589999999997</c:v>
                </c:pt>
                <c:pt idx="519">
                  <c:v>-33.94988</c:v>
                </c:pt>
                <c:pt idx="520">
                  <c:v>-30.155460000000001</c:v>
                </c:pt>
                <c:pt idx="521">
                  <c:v>-26.452069999999999</c:v>
                </c:pt>
                <c:pt idx="522">
                  <c:v>-22.333359999999999</c:v>
                </c:pt>
                <c:pt idx="523">
                  <c:v>-18.519010000000002</c:v>
                </c:pt>
                <c:pt idx="524">
                  <c:v>-14.355460000000001</c:v>
                </c:pt>
                <c:pt idx="525">
                  <c:v>-10.14654</c:v>
                </c:pt>
                <c:pt idx="526">
                  <c:v>-6.1556689999999996</c:v>
                </c:pt>
                <c:pt idx="527">
                  <c:v>-2.2835890000000001</c:v>
                </c:pt>
                <c:pt idx="528">
                  <c:v>1.7183079999999999</c:v>
                </c:pt>
                <c:pt idx="529">
                  <c:v>5.728688</c:v>
                </c:pt>
                <c:pt idx="530">
                  <c:v>9.7701250000000002</c:v>
                </c:pt>
                <c:pt idx="531">
                  <c:v>13.807510000000001</c:v>
                </c:pt>
                <c:pt idx="532">
                  <c:v>17.689789999999999</c:v>
                </c:pt>
                <c:pt idx="533">
                  <c:v>22.039670000000001</c:v>
                </c:pt>
                <c:pt idx="534">
                  <c:v>26.192509999999999</c:v>
                </c:pt>
                <c:pt idx="535">
                  <c:v>30.342140000000001</c:v>
                </c:pt>
                <c:pt idx="536">
                  <c:v>34.381390000000003</c:v>
                </c:pt>
                <c:pt idx="537">
                  <c:v>37.99295</c:v>
                </c:pt>
                <c:pt idx="538">
                  <c:v>41.845280000000002</c:v>
                </c:pt>
                <c:pt idx="539">
                  <c:v>45.576680000000003</c:v>
                </c:pt>
                <c:pt idx="540">
                  <c:v>49.443980000000003</c:v>
                </c:pt>
                <c:pt idx="541">
                  <c:v>53.219450000000002</c:v>
                </c:pt>
                <c:pt idx="542">
                  <c:v>56.95355</c:v>
                </c:pt>
                <c:pt idx="543">
                  <c:v>60.410400000000003</c:v>
                </c:pt>
                <c:pt idx="544">
                  <c:v>64.032520000000005</c:v>
                </c:pt>
                <c:pt idx="545">
                  <c:v>67.567490000000006</c:v>
                </c:pt>
                <c:pt idx="546">
                  <c:v>71.110230000000001</c:v>
                </c:pt>
                <c:pt idx="547">
                  <c:v>74.712530000000001</c:v>
                </c:pt>
                <c:pt idx="548">
                  <c:v>77.824529999999996</c:v>
                </c:pt>
                <c:pt idx="549">
                  <c:v>81.056049999999999</c:v>
                </c:pt>
                <c:pt idx="550">
                  <c:v>83.662490000000005</c:v>
                </c:pt>
                <c:pt idx="551">
                  <c:v>83.530109999999993</c:v>
                </c:pt>
                <c:pt idx="552">
                  <c:v>82.733750000000001</c:v>
                </c:pt>
                <c:pt idx="553">
                  <c:v>81.265910000000005</c:v>
                </c:pt>
                <c:pt idx="554">
                  <c:v>78.623500000000007</c:v>
                </c:pt>
                <c:pt idx="555">
                  <c:v>76.872249999999994</c:v>
                </c:pt>
                <c:pt idx="556">
                  <c:v>74.37885</c:v>
                </c:pt>
                <c:pt idx="557">
                  <c:v>71.786079999999998</c:v>
                </c:pt>
                <c:pt idx="558">
                  <c:v>71.786079999999998</c:v>
                </c:pt>
                <c:pt idx="559">
                  <c:v>71.751339999999999</c:v>
                </c:pt>
                <c:pt idx="560">
                  <c:v>67.829580000000007</c:v>
                </c:pt>
                <c:pt idx="561">
                  <c:v>64.021439999999998</c:v>
                </c:pt>
                <c:pt idx="562">
                  <c:v>60.268000000000001</c:v>
                </c:pt>
                <c:pt idx="563">
                  <c:v>56.740679999999998</c:v>
                </c:pt>
                <c:pt idx="564">
                  <c:v>52.905250000000002</c:v>
                </c:pt>
                <c:pt idx="565">
                  <c:v>49.386069999999997</c:v>
                </c:pt>
                <c:pt idx="566">
                  <c:v>45.48903</c:v>
                </c:pt>
                <c:pt idx="567">
                  <c:v>41.804760000000002</c:v>
                </c:pt>
                <c:pt idx="568">
                  <c:v>37.985280000000003</c:v>
                </c:pt>
                <c:pt idx="569">
                  <c:v>34.249380000000002</c:v>
                </c:pt>
                <c:pt idx="570">
                  <c:v>30.59591</c:v>
                </c:pt>
                <c:pt idx="571">
                  <c:v>26.57272</c:v>
                </c:pt>
                <c:pt idx="572">
                  <c:v>22.577200000000001</c:v>
                </c:pt>
                <c:pt idx="573">
                  <c:v>18.598939999999999</c:v>
                </c:pt>
                <c:pt idx="574">
                  <c:v>14.70101</c:v>
                </c:pt>
                <c:pt idx="575">
                  <c:v>10.786390000000001</c:v>
                </c:pt>
                <c:pt idx="576">
                  <c:v>6.8642430000000001</c:v>
                </c:pt>
                <c:pt idx="577">
                  <c:v>2.956188</c:v>
                </c:pt>
                <c:pt idx="578">
                  <c:v>-1.022599</c:v>
                </c:pt>
                <c:pt idx="579">
                  <c:v>-4.8900629999999996</c:v>
                </c:pt>
                <c:pt idx="580">
                  <c:v>-8.5715690000000002</c:v>
                </c:pt>
                <c:pt idx="581">
                  <c:v>-12.389419999999999</c:v>
                </c:pt>
                <c:pt idx="582">
                  <c:v>-16.378779999999999</c:v>
                </c:pt>
                <c:pt idx="583">
                  <c:v>-20.38644</c:v>
                </c:pt>
                <c:pt idx="584">
                  <c:v>-24.519639999999999</c:v>
                </c:pt>
                <c:pt idx="585">
                  <c:v>-28.531289999999998</c:v>
                </c:pt>
                <c:pt idx="586">
                  <c:v>-32.371569999999998</c:v>
                </c:pt>
                <c:pt idx="587">
                  <c:v>-36.193660000000001</c:v>
                </c:pt>
                <c:pt idx="588">
                  <c:v>-39.946759999999998</c:v>
                </c:pt>
                <c:pt idx="589">
                  <c:v>-43.655470000000001</c:v>
                </c:pt>
                <c:pt idx="590">
                  <c:v>-47.314210000000003</c:v>
                </c:pt>
                <c:pt idx="591">
                  <c:v>-50.95196</c:v>
                </c:pt>
                <c:pt idx="592">
                  <c:v>-54.142449999999997</c:v>
                </c:pt>
                <c:pt idx="593">
                  <c:v>-57.396000000000001</c:v>
                </c:pt>
                <c:pt idx="594">
                  <c:v>-60.662979999999997</c:v>
                </c:pt>
                <c:pt idx="595">
                  <c:v>-63.921230000000001</c:v>
                </c:pt>
                <c:pt idx="596">
                  <c:v>-67.001419999999996</c:v>
                </c:pt>
                <c:pt idx="597">
                  <c:v>-69.365070000000003</c:v>
                </c:pt>
                <c:pt idx="598">
                  <c:v>-71.380110000000002</c:v>
                </c:pt>
                <c:pt idx="599">
                  <c:v>-73.078370000000007</c:v>
                </c:pt>
                <c:pt idx="600">
                  <c:v>-73.845929999999996</c:v>
                </c:pt>
                <c:pt idx="601">
                  <c:v>-74.984939999999995</c:v>
                </c:pt>
                <c:pt idx="602">
                  <c:v>-75.783619999999999</c:v>
                </c:pt>
                <c:pt idx="603">
                  <c:v>-75.003720000000001</c:v>
                </c:pt>
                <c:pt idx="604">
                  <c:v>-73.380740000000003</c:v>
                </c:pt>
                <c:pt idx="605">
                  <c:v>-71.864869999999996</c:v>
                </c:pt>
                <c:pt idx="606">
                  <c:v>-65.583060000000003</c:v>
                </c:pt>
                <c:pt idx="607">
                  <c:v>-65.575469999999996</c:v>
                </c:pt>
                <c:pt idx="608">
                  <c:v>-65.834209999999999</c:v>
                </c:pt>
                <c:pt idx="609">
                  <c:v>-65.903220000000005</c:v>
                </c:pt>
                <c:pt idx="610">
                  <c:v>-65.903220000000005</c:v>
                </c:pt>
                <c:pt idx="611">
                  <c:v>-65.870159999999998</c:v>
                </c:pt>
                <c:pt idx="612">
                  <c:v>-62.25685</c:v>
                </c:pt>
                <c:pt idx="613">
                  <c:v>-58.561709999999998</c:v>
                </c:pt>
                <c:pt idx="614">
                  <c:v>-54.994219999999999</c:v>
                </c:pt>
                <c:pt idx="615">
                  <c:v>-51.281329999999997</c:v>
                </c:pt>
                <c:pt idx="616">
                  <c:v>-47.574590000000001</c:v>
                </c:pt>
                <c:pt idx="617">
                  <c:v>-43.644170000000003</c:v>
                </c:pt>
                <c:pt idx="618">
                  <c:v>-39.788330000000002</c:v>
                </c:pt>
                <c:pt idx="619">
                  <c:v>-36.093359999999997</c:v>
                </c:pt>
                <c:pt idx="620">
                  <c:v>-32.104799999999997</c:v>
                </c:pt>
                <c:pt idx="621">
                  <c:v>-28.07301</c:v>
                </c:pt>
                <c:pt idx="622">
                  <c:v>-24.05096</c:v>
                </c:pt>
                <c:pt idx="623">
                  <c:v>-20.013760000000001</c:v>
                </c:pt>
                <c:pt idx="624">
                  <c:v>-15.968299999999999</c:v>
                </c:pt>
                <c:pt idx="625">
                  <c:v>-11.92708</c:v>
                </c:pt>
                <c:pt idx="626">
                  <c:v>-7.8128510000000002</c:v>
                </c:pt>
                <c:pt idx="627">
                  <c:v>-3.6809210000000001</c:v>
                </c:pt>
                <c:pt idx="628">
                  <c:v>0.23025100000000001</c:v>
                </c:pt>
                <c:pt idx="629">
                  <c:v>4.315315</c:v>
                </c:pt>
                <c:pt idx="630">
                  <c:v>8.4084979999999998</c:v>
                </c:pt>
                <c:pt idx="631">
                  <c:v>12.519159999999999</c:v>
                </c:pt>
                <c:pt idx="632">
                  <c:v>16.58137</c:v>
                </c:pt>
                <c:pt idx="633">
                  <c:v>20.629750000000001</c:v>
                </c:pt>
                <c:pt idx="634">
                  <c:v>24.057210000000001</c:v>
                </c:pt>
                <c:pt idx="635">
                  <c:v>27.00637</c:v>
                </c:pt>
                <c:pt idx="636">
                  <c:v>30.210290000000001</c:v>
                </c:pt>
                <c:pt idx="637">
                  <c:v>33.312179999999998</c:v>
                </c:pt>
                <c:pt idx="638">
                  <c:v>36.4315</c:v>
                </c:pt>
                <c:pt idx="639">
                  <c:v>39.45017</c:v>
                </c:pt>
                <c:pt idx="640">
                  <c:v>42.220669999999998</c:v>
                </c:pt>
                <c:pt idx="641">
                  <c:v>44.975070000000002</c:v>
                </c:pt>
                <c:pt idx="642">
                  <c:v>47.540489999999998</c:v>
                </c:pt>
                <c:pt idx="643">
                  <c:v>50.169269999999997</c:v>
                </c:pt>
                <c:pt idx="644">
                  <c:v>52.839219999999997</c:v>
                </c:pt>
                <c:pt idx="645">
                  <c:v>54.738689999999998</c:v>
                </c:pt>
                <c:pt idx="646">
                  <c:v>56.144530000000003</c:v>
                </c:pt>
                <c:pt idx="647">
                  <c:v>57.574559999999998</c:v>
                </c:pt>
                <c:pt idx="648">
                  <c:v>58.887569999999997</c:v>
                </c:pt>
                <c:pt idx="649">
                  <c:v>60.166420000000002</c:v>
                </c:pt>
                <c:pt idx="650">
                  <c:v>62.188769999999998</c:v>
                </c:pt>
                <c:pt idx="651">
                  <c:v>64.173400000000001</c:v>
                </c:pt>
                <c:pt idx="652">
                  <c:v>59.468690000000002</c:v>
                </c:pt>
                <c:pt idx="653">
                  <c:v>61.19661</c:v>
                </c:pt>
                <c:pt idx="654">
                  <c:v>62.024009999999997</c:v>
                </c:pt>
                <c:pt idx="655">
                  <c:v>62.678310000000003</c:v>
                </c:pt>
                <c:pt idx="656">
                  <c:v>51.955170000000003</c:v>
                </c:pt>
                <c:pt idx="657">
                  <c:v>53.546050000000001</c:v>
                </c:pt>
                <c:pt idx="658">
                  <c:v>54.34534</c:v>
                </c:pt>
                <c:pt idx="659">
                  <c:v>54.79766</c:v>
                </c:pt>
                <c:pt idx="660">
                  <c:v>54.715240000000001</c:v>
                </c:pt>
                <c:pt idx="661">
                  <c:v>55.212530000000001</c:v>
                </c:pt>
                <c:pt idx="662">
                  <c:v>55.212530000000001</c:v>
                </c:pt>
                <c:pt idx="663">
                  <c:v>55.180190000000003</c:v>
                </c:pt>
                <c:pt idx="664">
                  <c:v>52.082850000000001</c:v>
                </c:pt>
                <c:pt idx="665">
                  <c:v>49.01003</c:v>
                </c:pt>
                <c:pt idx="666">
                  <c:v>45.995660000000001</c:v>
                </c:pt>
                <c:pt idx="667">
                  <c:v>43.061779999999999</c:v>
                </c:pt>
                <c:pt idx="668">
                  <c:v>39.894739999999999</c:v>
                </c:pt>
                <c:pt idx="669">
                  <c:v>36.779530000000001</c:v>
                </c:pt>
                <c:pt idx="670">
                  <c:v>33.708390000000001</c:v>
                </c:pt>
                <c:pt idx="671">
                  <c:v>30.590900000000001</c:v>
                </c:pt>
                <c:pt idx="672">
                  <c:v>27.384150000000002</c:v>
                </c:pt>
                <c:pt idx="673">
                  <c:v>24.11439</c:v>
                </c:pt>
                <c:pt idx="674">
                  <c:v>20.790479999999999</c:v>
                </c:pt>
                <c:pt idx="675">
                  <c:v>17.45937</c:v>
                </c:pt>
                <c:pt idx="676">
                  <c:v>14.156929999999999</c:v>
                </c:pt>
                <c:pt idx="677">
                  <c:v>10.79135</c:v>
                </c:pt>
                <c:pt idx="678">
                  <c:v>7.7201110000000002</c:v>
                </c:pt>
                <c:pt idx="679">
                  <c:v>4.3539469999999998</c:v>
                </c:pt>
                <c:pt idx="680">
                  <c:v>0.92371780000000003</c:v>
                </c:pt>
                <c:pt idx="681">
                  <c:v>-2.463104</c:v>
                </c:pt>
                <c:pt idx="682">
                  <c:v>-5.796862</c:v>
                </c:pt>
                <c:pt idx="683">
                  <c:v>-9.1302240000000001</c:v>
                </c:pt>
                <c:pt idx="684">
                  <c:v>-12.18547</c:v>
                </c:pt>
                <c:pt idx="685">
                  <c:v>-15.03491</c:v>
                </c:pt>
                <c:pt idx="686">
                  <c:v>-17.602209999999999</c:v>
                </c:pt>
                <c:pt idx="687">
                  <c:v>-19.738219999999998</c:v>
                </c:pt>
                <c:pt idx="688">
                  <c:v>-21.943370000000002</c:v>
                </c:pt>
                <c:pt idx="689">
                  <c:v>-24.03678</c:v>
                </c:pt>
                <c:pt idx="690">
                  <c:v>-26.129760000000001</c:v>
                </c:pt>
                <c:pt idx="691">
                  <c:v>-28.20682</c:v>
                </c:pt>
                <c:pt idx="692">
                  <c:v>-30.470590000000001</c:v>
                </c:pt>
                <c:pt idx="693">
                  <c:v>-32.806060000000002</c:v>
                </c:pt>
                <c:pt idx="694">
                  <c:v>-34.83202</c:v>
                </c:pt>
                <c:pt idx="695">
                  <c:v>-36.937049999999999</c:v>
                </c:pt>
                <c:pt idx="696">
                  <c:v>-38.932510000000001</c:v>
                </c:pt>
                <c:pt idx="697">
                  <c:v>-36.818049999999999</c:v>
                </c:pt>
                <c:pt idx="698">
                  <c:v>-35.725839999999998</c:v>
                </c:pt>
                <c:pt idx="699">
                  <c:v>-38.206150000000001</c:v>
                </c:pt>
                <c:pt idx="700">
                  <c:v>-40.319760000000002</c:v>
                </c:pt>
                <c:pt idx="701">
                  <c:v>-42.208840000000002</c:v>
                </c:pt>
                <c:pt idx="702">
                  <c:v>-44.125500000000002</c:v>
                </c:pt>
                <c:pt idx="703">
                  <c:v>-45.980060000000002</c:v>
                </c:pt>
                <c:pt idx="704">
                  <c:v>-47.887880000000003</c:v>
                </c:pt>
                <c:pt idx="705">
                  <c:v>-43.873660000000001</c:v>
                </c:pt>
                <c:pt idx="706">
                  <c:v>-45.849469999999997</c:v>
                </c:pt>
                <c:pt idx="707">
                  <c:v>-47.085059999999999</c:v>
                </c:pt>
                <c:pt idx="708">
                  <c:v>-48.120980000000003</c:v>
                </c:pt>
                <c:pt idx="709">
                  <c:v>-48.70149</c:v>
                </c:pt>
                <c:pt idx="710">
                  <c:v>-48.176699999999997</c:v>
                </c:pt>
                <c:pt idx="711">
                  <c:v>-47.918050000000001</c:v>
                </c:pt>
                <c:pt idx="712">
                  <c:v>-47.604100000000003</c:v>
                </c:pt>
                <c:pt idx="713">
                  <c:v>-48.609630000000003</c:v>
                </c:pt>
                <c:pt idx="714">
                  <c:v>-48.609630000000003</c:v>
                </c:pt>
                <c:pt idx="715">
                  <c:v>-48.542479999999998</c:v>
                </c:pt>
                <c:pt idx="716">
                  <c:v>-45.931249999999999</c:v>
                </c:pt>
                <c:pt idx="717">
                  <c:v>-43.311410000000002</c:v>
                </c:pt>
                <c:pt idx="718">
                  <c:v>-40.701700000000002</c:v>
                </c:pt>
                <c:pt idx="719">
                  <c:v>-37.99776</c:v>
                </c:pt>
                <c:pt idx="720">
                  <c:v>-35.29665</c:v>
                </c:pt>
                <c:pt idx="721">
                  <c:v>-32.602209999999999</c:v>
                </c:pt>
                <c:pt idx="722">
                  <c:v>-29.8858</c:v>
                </c:pt>
                <c:pt idx="723">
                  <c:v>-27.219840000000001</c:v>
                </c:pt>
                <c:pt idx="724">
                  <c:v>-24.508120000000002</c:v>
                </c:pt>
                <c:pt idx="725">
                  <c:v>-21.791650000000001</c:v>
                </c:pt>
                <c:pt idx="726">
                  <c:v>-19.06915</c:v>
                </c:pt>
                <c:pt idx="727">
                  <c:v>-16.32564</c:v>
                </c:pt>
                <c:pt idx="728">
                  <c:v>-13.586869999999999</c:v>
                </c:pt>
                <c:pt idx="729">
                  <c:v>-10.838229999999999</c:v>
                </c:pt>
                <c:pt idx="730">
                  <c:v>-8.0902969999999996</c:v>
                </c:pt>
                <c:pt idx="731">
                  <c:v>-5.3491869999999997</c:v>
                </c:pt>
                <c:pt idx="732">
                  <c:v>-2.5913650000000001</c:v>
                </c:pt>
                <c:pt idx="733">
                  <c:v>0.18208009999999999</c:v>
                </c:pt>
                <c:pt idx="734">
                  <c:v>2.9343970000000001</c:v>
                </c:pt>
                <c:pt idx="735">
                  <c:v>5.6933369999999996</c:v>
                </c:pt>
                <c:pt idx="736">
                  <c:v>7.9705640000000004</c:v>
                </c:pt>
                <c:pt idx="737">
                  <c:v>10.207330000000001</c:v>
                </c:pt>
                <c:pt idx="738">
                  <c:v>12.41278</c:v>
                </c:pt>
                <c:pt idx="739">
                  <c:v>14.616680000000001</c:v>
                </c:pt>
                <c:pt idx="740">
                  <c:v>16.866440000000001</c:v>
                </c:pt>
                <c:pt idx="741">
                  <c:v>19.006399999999999</c:v>
                </c:pt>
                <c:pt idx="742">
                  <c:v>21.025839999999999</c:v>
                </c:pt>
                <c:pt idx="743">
                  <c:v>22.85632</c:v>
                </c:pt>
                <c:pt idx="744">
                  <c:v>24.734639999999999</c:v>
                </c:pt>
                <c:pt idx="745">
                  <c:v>26.603829999999999</c:v>
                </c:pt>
                <c:pt idx="746">
                  <c:v>28.601469999999999</c:v>
                </c:pt>
                <c:pt idx="747">
                  <c:v>30.45946</c:v>
                </c:pt>
                <c:pt idx="748">
                  <c:v>32.479550000000003</c:v>
                </c:pt>
                <c:pt idx="749">
                  <c:v>34.501530000000002</c:v>
                </c:pt>
                <c:pt idx="750">
                  <c:v>36.689880000000002</c:v>
                </c:pt>
                <c:pt idx="751">
                  <c:v>38.660200000000003</c:v>
                </c:pt>
                <c:pt idx="752">
                  <c:v>40.696649999999998</c:v>
                </c:pt>
                <c:pt idx="753">
                  <c:v>42.872959999999999</c:v>
                </c:pt>
                <c:pt idx="754">
                  <c:v>45.072589999999998</c:v>
                </c:pt>
                <c:pt idx="755">
                  <c:v>46.903860000000002</c:v>
                </c:pt>
                <c:pt idx="756">
                  <c:v>48.693080000000002</c:v>
                </c:pt>
                <c:pt idx="757">
                  <c:v>50.405970000000003</c:v>
                </c:pt>
                <c:pt idx="758">
                  <c:v>51.17145</c:v>
                </c:pt>
                <c:pt idx="759">
                  <c:v>51.433109999999999</c:v>
                </c:pt>
                <c:pt idx="760">
                  <c:v>51.924630000000001</c:v>
                </c:pt>
                <c:pt idx="761">
                  <c:v>52.865470000000002</c:v>
                </c:pt>
                <c:pt idx="762">
                  <c:v>53.490029999999997</c:v>
                </c:pt>
                <c:pt idx="763">
                  <c:v>54.173679999999997</c:v>
                </c:pt>
                <c:pt idx="764">
                  <c:v>54.173679999999997</c:v>
                </c:pt>
                <c:pt idx="765">
                  <c:v>54.154980000000002</c:v>
                </c:pt>
                <c:pt idx="766">
                  <c:v>51.565190000000001</c:v>
                </c:pt>
                <c:pt idx="767">
                  <c:v>48.958379999999998</c:v>
                </c:pt>
                <c:pt idx="768">
                  <c:v>46.345889999999997</c:v>
                </c:pt>
                <c:pt idx="769">
                  <c:v>43.723529999999997</c:v>
                </c:pt>
                <c:pt idx="770">
                  <c:v>41.228200000000001</c:v>
                </c:pt>
                <c:pt idx="771">
                  <c:v>38.526949999999999</c:v>
                </c:pt>
                <c:pt idx="772">
                  <c:v>35.735810000000001</c:v>
                </c:pt>
                <c:pt idx="773">
                  <c:v>33.077829999999999</c:v>
                </c:pt>
                <c:pt idx="774">
                  <c:v>30.383679999999998</c:v>
                </c:pt>
                <c:pt idx="775">
                  <c:v>27.699480000000001</c:v>
                </c:pt>
                <c:pt idx="776">
                  <c:v>25.05068</c:v>
                </c:pt>
                <c:pt idx="777">
                  <c:v>22.396260000000002</c:v>
                </c:pt>
                <c:pt idx="778">
                  <c:v>19.744579999999999</c:v>
                </c:pt>
                <c:pt idx="779">
                  <c:v>17.094609999999999</c:v>
                </c:pt>
                <c:pt idx="780">
                  <c:v>14.375690000000001</c:v>
                </c:pt>
                <c:pt idx="781">
                  <c:v>11.555910000000001</c:v>
                </c:pt>
                <c:pt idx="782">
                  <c:v>8.7179070000000003</c:v>
                </c:pt>
                <c:pt idx="783">
                  <c:v>6.0620570000000003</c:v>
                </c:pt>
                <c:pt idx="784">
                  <c:v>3.4234640000000001</c:v>
                </c:pt>
                <c:pt idx="785">
                  <c:v>0.78644340000000001</c:v>
                </c:pt>
                <c:pt idx="786">
                  <c:v>-1.6135090000000001</c:v>
                </c:pt>
                <c:pt idx="787">
                  <c:v>-4.1030610000000003</c:v>
                </c:pt>
                <c:pt idx="788">
                  <c:v>-6.5996309999999996</c:v>
                </c:pt>
                <c:pt idx="789">
                  <c:v>-8.8853150000000003</c:v>
                </c:pt>
                <c:pt idx="790">
                  <c:v>-11.02495</c:v>
                </c:pt>
                <c:pt idx="791">
                  <c:v>-13.1425</c:v>
                </c:pt>
                <c:pt idx="792">
                  <c:v>-15.064870000000001</c:v>
                </c:pt>
                <c:pt idx="793">
                  <c:v>-16.982399999999998</c:v>
                </c:pt>
                <c:pt idx="794">
                  <c:v>-18.874580000000002</c:v>
                </c:pt>
                <c:pt idx="795">
                  <c:v>-20.80696</c:v>
                </c:pt>
                <c:pt idx="796">
                  <c:v>-22.77017</c:v>
                </c:pt>
                <c:pt idx="797">
                  <c:v>-24.785350000000001</c:v>
                </c:pt>
                <c:pt idx="798">
                  <c:v>-26.834309999999999</c:v>
                </c:pt>
                <c:pt idx="799">
                  <c:v>-28.882650000000002</c:v>
                </c:pt>
                <c:pt idx="800">
                  <c:v>-30.70382</c:v>
                </c:pt>
                <c:pt idx="801">
                  <c:v>-32.43712</c:v>
                </c:pt>
                <c:pt idx="802">
                  <c:v>-34.190539999999999</c:v>
                </c:pt>
                <c:pt idx="803">
                  <c:v>-35.847749999999998</c:v>
                </c:pt>
                <c:pt idx="804">
                  <c:v>-37.628390000000003</c:v>
                </c:pt>
                <c:pt idx="805">
                  <c:v>-39.418100000000003</c:v>
                </c:pt>
                <c:pt idx="806">
                  <c:v>-41.229239999999997</c:v>
                </c:pt>
                <c:pt idx="807">
                  <c:v>-43.14911</c:v>
                </c:pt>
                <c:pt idx="808">
                  <c:v>-44.815040000000003</c:v>
                </c:pt>
                <c:pt idx="809">
                  <c:v>-46.329439999999998</c:v>
                </c:pt>
                <c:pt idx="810">
                  <c:v>-47.795879999999997</c:v>
                </c:pt>
                <c:pt idx="811">
                  <c:v>-48.260440000000003</c:v>
                </c:pt>
                <c:pt idx="812">
                  <c:v>-48.378909999999998</c:v>
                </c:pt>
                <c:pt idx="813">
                  <c:v>-48.088009999999997</c:v>
                </c:pt>
                <c:pt idx="814">
                  <c:v>-44.422429999999999</c:v>
                </c:pt>
                <c:pt idx="815">
                  <c:v>-44.210859999999997</c:v>
                </c:pt>
                <c:pt idx="816">
                  <c:v>-44.210859999999997</c:v>
                </c:pt>
                <c:pt idx="817">
                  <c:v>-44.14629</c:v>
                </c:pt>
                <c:pt idx="818">
                  <c:v>-41.668900000000001</c:v>
                </c:pt>
                <c:pt idx="819">
                  <c:v>-39.124940000000002</c:v>
                </c:pt>
                <c:pt idx="820">
                  <c:v>-36.597900000000003</c:v>
                </c:pt>
                <c:pt idx="821">
                  <c:v>-34.056130000000003</c:v>
                </c:pt>
                <c:pt idx="822">
                  <c:v>-31.494589999999999</c:v>
                </c:pt>
                <c:pt idx="823">
                  <c:v>-28.866980000000002</c:v>
                </c:pt>
                <c:pt idx="824">
                  <c:v>-26.19537</c:v>
                </c:pt>
                <c:pt idx="825">
                  <c:v>-23.52918</c:v>
                </c:pt>
                <c:pt idx="826">
                  <c:v>-21.03633</c:v>
                </c:pt>
                <c:pt idx="827">
                  <c:v>-18.40034</c:v>
                </c:pt>
                <c:pt idx="828">
                  <c:v>-15.7575</c:v>
                </c:pt>
                <c:pt idx="829">
                  <c:v>-13.085430000000001</c:v>
                </c:pt>
                <c:pt idx="830">
                  <c:v>-10.294840000000001</c:v>
                </c:pt>
                <c:pt idx="831">
                  <c:v>-7.564832</c:v>
                </c:pt>
                <c:pt idx="832">
                  <c:v>-4.7228680000000001</c:v>
                </c:pt>
                <c:pt idx="833">
                  <c:v>-1.883731</c:v>
                </c:pt>
                <c:pt idx="834">
                  <c:v>1.0114479999999999</c:v>
                </c:pt>
                <c:pt idx="835">
                  <c:v>3.4694379999999998</c:v>
                </c:pt>
                <c:pt idx="836">
                  <c:v>5.8285650000000002</c:v>
                </c:pt>
                <c:pt idx="837">
                  <c:v>7.974907</c:v>
                </c:pt>
                <c:pt idx="838">
                  <c:v>10.01634</c:v>
                </c:pt>
                <c:pt idx="839">
                  <c:v>12.06152</c:v>
                </c:pt>
                <c:pt idx="840">
                  <c:v>14.26943</c:v>
                </c:pt>
                <c:pt idx="841">
                  <c:v>16.295539999999999</c:v>
                </c:pt>
                <c:pt idx="842">
                  <c:v>18.488800000000001</c:v>
                </c:pt>
                <c:pt idx="843">
                  <c:v>20.588200000000001</c:v>
                </c:pt>
                <c:pt idx="844">
                  <c:v>22.644839999999999</c:v>
                </c:pt>
                <c:pt idx="845">
                  <c:v>24.325240000000001</c:v>
                </c:pt>
                <c:pt idx="846">
                  <c:v>25.976579999999998</c:v>
                </c:pt>
                <c:pt idx="847">
                  <c:v>27.604410000000001</c:v>
                </c:pt>
                <c:pt idx="848">
                  <c:v>29.236329999999999</c:v>
                </c:pt>
                <c:pt idx="849">
                  <c:v>30.902819999999998</c:v>
                </c:pt>
                <c:pt idx="850">
                  <c:v>32.717860000000002</c:v>
                </c:pt>
                <c:pt idx="851">
                  <c:v>34.394280000000002</c:v>
                </c:pt>
                <c:pt idx="852">
                  <c:v>35.923900000000003</c:v>
                </c:pt>
                <c:pt idx="853">
                  <c:v>37.651269999999997</c:v>
                </c:pt>
                <c:pt idx="854">
                  <c:v>39.460009999999997</c:v>
                </c:pt>
                <c:pt idx="855">
                  <c:v>41.070390000000003</c:v>
                </c:pt>
                <c:pt idx="856">
                  <c:v>42.819389999999999</c:v>
                </c:pt>
                <c:pt idx="857">
                  <c:v>44.657870000000003</c:v>
                </c:pt>
                <c:pt idx="858">
                  <c:v>46.468559999999997</c:v>
                </c:pt>
                <c:pt idx="859">
                  <c:v>47.886519999999997</c:v>
                </c:pt>
                <c:pt idx="860">
                  <c:v>49.001989999999999</c:v>
                </c:pt>
                <c:pt idx="861">
                  <c:v>49.98565</c:v>
                </c:pt>
                <c:pt idx="862">
                  <c:v>46.553989999999999</c:v>
                </c:pt>
                <c:pt idx="863">
                  <c:v>47.67109</c:v>
                </c:pt>
                <c:pt idx="864">
                  <c:v>43.882950000000001</c:v>
                </c:pt>
                <c:pt idx="865">
                  <c:v>44.803939999999997</c:v>
                </c:pt>
                <c:pt idx="866">
                  <c:v>45.609200000000001</c:v>
                </c:pt>
                <c:pt idx="867">
                  <c:v>45.609200000000001</c:v>
                </c:pt>
                <c:pt idx="868">
                  <c:v>45.608289999999997</c:v>
                </c:pt>
                <c:pt idx="869">
                  <c:v>43.851390000000002</c:v>
                </c:pt>
                <c:pt idx="870">
                  <c:v>41.99606</c:v>
                </c:pt>
                <c:pt idx="871">
                  <c:v>40.139330000000001</c:v>
                </c:pt>
                <c:pt idx="872">
                  <c:v>38.267420000000001</c:v>
                </c:pt>
                <c:pt idx="873">
                  <c:v>36.448099999999997</c:v>
                </c:pt>
                <c:pt idx="874">
                  <c:v>34.604469999999999</c:v>
                </c:pt>
                <c:pt idx="875">
                  <c:v>32.666829999999997</c:v>
                </c:pt>
                <c:pt idx="876">
                  <c:v>30.623329999999999</c:v>
                </c:pt>
                <c:pt idx="877">
                  <c:v>28.400359999999999</c:v>
                </c:pt>
                <c:pt idx="878">
                  <c:v>26.10295</c:v>
                </c:pt>
                <c:pt idx="879">
                  <c:v>23.85332</c:v>
                </c:pt>
                <c:pt idx="880">
                  <c:v>21.605170000000001</c:v>
                </c:pt>
                <c:pt idx="881">
                  <c:v>19.362120000000001</c:v>
                </c:pt>
                <c:pt idx="882">
                  <c:v>17.11928</c:v>
                </c:pt>
                <c:pt idx="883">
                  <c:v>14.87532</c:v>
                </c:pt>
                <c:pt idx="884">
                  <c:v>12.75985</c:v>
                </c:pt>
                <c:pt idx="885">
                  <c:v>10.36913</c:v>
                </c:pt>
                <c:pt idx="886">
                  <c:v>8.0781559999999999</c:v>
                </c:pt>
                <c:pt idx="887">
                  <c:v>5.8660199999999998</c:v>
                </c:pt>
                <c:pt idx="888">
                  <c:v>3.6239889999999999</c:v>
                </c:pt>
                <c:pt idx="889">
                  <c:v>1.4445589999999999</c:v>
                </c:pt>
                <c:pt idx="890">
                  <c:v>-0.6416075</c:v>
                </c:pt>
                <c:pt idx="891">
                  <c:v>-2.5631189999999999</c:v>
                </c:pt>
                <c:pt idx="892">
                  <c:v>-4.4548800000000002</c:v>
                </c:pt>
                <c:pt idx="893">
                  <c:v>-6.5831480000000004</c:v>
                </c:pt>
                <c:pt idx="894">
                  <c:v>-8.707713</c:v>
                </c:pt>
                <c:pt idx="895">
                  <c:v>-10.774319999999999</c:v>
                </c:pt>
                <c:pt idx="896">
                  <c:v>-12.87688</c:v>
                </c:pt>
                <c:pt idx="897">
                  <c:v>-14.97348</c:v>
                </c:pt>
                <c:pt idx="898">
                  <c:v>-17.066189999999999</c:v>
                </c:pt>
                <c:pt idx="899">
                  <c:v>-19.168569999999999</c:v>
                </c:pt>
                <c:pt idx="900">
                  <c:v>-21.101089999999999</c:v>
                </c:pt>
                <c:pt idx="901">
                  <c:v>-22.06391</c:v>
                </c:pt>
                <c:pt idx="902">
                  <c:v>-23.77195</c:v>
                </c:pt>
                <c:pt idx="903">
                  <c:v>-25.348040000000001</c:v>
                </c:pt>
                <c:pt idx="904">
                  <c:v>-26.743210000000001</c:v>
                </c:pt>
                <c:pt idx="905">
                  <c:v>-28.234069999999999</c:v>
                </c:pt>
                <c:pt idx="906">
                  <c:v>-29.5655</c:v>
                </c:pt>
                <c:pt idx="907">
                  <c:v>-30.56814</c:v>
                </c:pt>
                <c:pt idx="908">
                  <c:v>-31.645790000000002</c:v>
                </c:pt>
                <c:pt idx="909">
                  <c:v>-32.935839999999999</c:v>
                </c:pt>
                <c:pt idx="910">
                  <c:v>-34.260199999999998</c:v>
                </c:pt>
                <c:pt idx="911">
                  <c:v>-31.71509</c:v>
                </c:pt>
                <c:pt idx="912">
                  <c:v>-33.186579999999999</c:v>
                </c:pt>
                <c:pt idx="913">
                  <c:v>-34.307040000000001</c:v>
                </c:pt>
                <c:pt idx="914">
                  <c:v>-35.294899999999998</c:v>
                </c:pt>
                <c:pt idx="915">
                  <c:v>-36.215760000000003</c:v>
                </c:pt>
                <c:pt idx="916">
                  <c:v>-37.020049999999998</c:v>
                </c:pt>
                <c:pt idx="917">
                  <c:v>-31.432639999999999</c:v>
                </c:pt>
                <c:pt idx="918">
                  <c:v>-31.73761</c:v>
                </c:pt>
                <c:pt idx="919">
                  <c:v>-31.73761</c:v>
                </c:pt>
                <c:pt idx="920">
                  <c:v>-31.72326</c:v>
                </c:pt>
                <c:pt idx="921">
                  <c:v>-30.175550000000001</c:v>
                </c:pt>
                <c:pt idx="922">
                  <c:v>-28.52506</c:v>
                </c:pt>
                <c:pt idx="923">
                  <c:v>-26.92876</c:v>
                </c:pt>
                <c:pt idx="924">
                  <c:v>-25.022490000000001</c:v>
                </c:pt>
                <c:pt idx="925">
                  <c:v>-23.124610000000001</c:v>
                </c:pt>
                <c:pt idx="926">
                  <c:v>-21.207229999999999</c:v>
                </c:pt>
                <c:pt idx="927">
                  <c:v>-19.318380000000001</c:v>
                </c:pt>
                <c:pt idx="928">
                  <c:v>-17.38345</c:v>
                </c:pt>
                <c:pt idx="929">
                  <c:v>-15.398709999999999</c:v>
                </c:pt>
                <c:pt idx="930">
                  <c:v>-13.53993</c:v>
                </c:pt>
                <c:pt idx="931">
                  <c:v>-11.43066</c:v>
                </c:pt>
                <c:pt idx="932">
                  <c:v>-9.3539680000000001</c:v>
                </c:pt>
                <c:pt idx="933">
                  <c:v>-7.2793590000000004</c:v>
                </c:pt>
                <c:pt idx="934">
                  <c:v>-5.1680060000000001</c:v>
                </c:pt>
                <c:pt idx="935">
                  <c:v>-3.0510600000000001</c:v>
                </c:pt>
                <c:pt idx="936">
                  <c:v>-0.89544190000000001</c:v>
                </c:pt>
                <c:pt idx="937">
                  <c:v>1.277161</c:v>
                </c:pt>
                <c:pt idx="938">
                  <c:v>3.3982380000000001</c:v>
                </c:pt>
                <c:pt idx="939">
                  <c:v>5.4513150000000001</c:v>
                </c:pt>
                <c:pt idx="940">
                  <c:v>7.2880549999999999</c:v>
                </c:pt>
                <c:pt idx="941">
                  <c:v>9.211309</c:v>
                </c:pt>
                <c:pt idx="942">
                  <c:v>11.071619999999999</c:v>
                </c:pt>
                <c:pt idx="943">
                  <c:v>13.20223</c:v>
                </c:pt>
                <c:pt idx="944">
                  <c:v>15.182029999999999</c:v>
                </c:pt>
                <c:pt idx="945">
                  <c:v>17.301159999999999</c:v>
                </c:pt>
                <c:pt idx="946">
                  <c:v>19.36767</c:v>
                </c:pt>
                <c:pt idx="947">
                  <c:v>21.262550000000001</c:v>
                </c:pt>
                <c:pt idx="948">
                  <c:v>23.054580000000001</c:v>
                </c:pt>
                <c:pt idx="949">
                  <c:v>24.8782</c:v>
                </c:pt>
                <c:pt idx="950">
                  <c:v>26.509399999999999</c:v>
                </c:pt>
                <c:pt idx="951">
                  <c:v>27.881270000000001</c:v>
                </c:pt>
                <c:pt idx="952">
                  <c:v>29.248370000000001</c:v>
                </c:pt>
                <c:pt idx="953">
                  <c:v>30.658429999999999</c:v>
                </c:pt>
                <c:pt idx="954">
                  <c:v>32.17268</c:v>
                </c:pt>
                <c:pt idx="955">
                  <c:v>33.406700000000001</c:v>
                </c:pt>
                <c:pt idx="956">
                  <c:v>34.6143</c:v>
                </c:pt>
                <c:pt idx="957">
                  <c:v>35.812100000000001</c:v>
                </c:pt>
                <c:pt idx="958">
                  <c:v>36.88805</c:v>
                </c:pt>
                <c:pt idx="959">
                  <c:v>37.908059999999999</c:v>
                </c:pt>
                <c:pt idx="960">
                  <c:v>35.906970000000001</c:v>
                </c:pt>
                <c:pt idx="961">
                  <c:v>36.740749999999998</c:v>
                </c:pt>
                <c:pt idx="962">
                  <c:v>37.670319999999997</c:v>
                </c:pt>
                <c:pt idx="963">
                  <c:v>38.520789999999998</c:v>
                </c:pt>
                <c:pt idx="964">
                  <c:v>39.206270000000004</c:v>
                </c:pt>
                <c:pt idx="965">
                  <c:v>39.580959999999997</c:v>
                </c:pt>
                <c:pt idx="966">
                  <c:v>39.913029999999999</c:v>
                </c:pt>
                <c:pt idx="967">
                  <c:v>31.4331</c:v>
                </c:pt>
                <c:pt idx="968">
                  <c:v>31.455300000000001</c:v>
                </c:pt>
                <c:pt idx="969">
                  <c:v>31.455300000000001</c:v>
                </c:pt>
                <c:pt idx="970">
                  <c:v>31.436199999999999</c:v>
                </c:pt>
                <c:pt idx="971">
                  <c:v>30.019690000000001</c:v>
                </c:pt>
                <c:pt idx="972">
                  <c:v>28.612349999999999</c:v>
                </c:pt>
                <c:pt idx="973">
                  <c:v>27.23236</c:v>
                </c:pt>
                <c:pt idx="974">
                  <c:v>25.641649999999998</c:v>
                </c:pt>
                <c:pt idx="975">
                  <c:v>23.956130000000002</c:v>
                </c:pt>
                <c:pt idx="976">
                  <c:v>22.179189999999998</c:v>
                </c:pt>
                <c:pt idx="977">
                  <c:v>20.302479999999999</c:v>
                </c:pt>
                <c:pt idx="978">
                  <c:v>18.42182</c:v>
                </c:pt>
                <c:pt idx="979">
                  <c:v>16.53246</c:v>
                </c:pt>
                <c:pt idx="980">
                  <c:v>14.61195</c:v>
                </c:pt>
                <c:pt idx="981">
                  <c:v>12.846679999999999</c:v>
                </c:pt>
                <c:pt idx="982">
                  <c:v>11.0253</c:v>
                </c:pt>
                <c:pt idx="983">
                  <c:v>9.2576269999999994</c:v>
                </c:pt>
                <c:pt idx="984">
                  <c:v>9.4202960000000004</c:v>
                </c:pt>
                <c:pt idx="985">
                  <c:v>6.6747129999999997</c:v>
                </c:pt>
                <c:pt idx="986">
                  <c:v>4.9444600000000003</c:v>
                </c:pt>
                <c:pt idx="987">
                  <c:v>3.3430620000000002</c:v>
                </c:pt>
                <c:pt idx="988">
                  <c:v>1.9028419999999999</c:v>
                </c:pt>
                <c:pt idx="989">
                  <c:v>1.0311699999999999</c:v>
                </c:pt>
                <c:pt idx="990">
                  <c:v>-8.4176760000000003E-2</c:v>
                </c:pt>
                <c:pt idx="991">
                  <c:v>-1.1726350000000001</c:v>
                </c:pt>
                <c:pt idx="992">
                  <c:v>-2.3648229999999999</c:v>
                </c:pt>
                <c:pt idx="993">
                  <c:v>-3.505528</c:v>
                </c:pt>
                <c:pt idx="994">
                  <c:v>-4.7390439999999998</c:v>
                </c:pt>
                <c:pt idx="995">
                  <c:v>-5.6470700000000003</c:v>
                </c:pt>
                <c:pt idx="996">
                  <c:v>-6.9903079999999997</c:v>
                </c:pt>
                <c:pt idx="997">
                  <c:v>-8.3223260000000003</c:v>
                </c:pt>
                <c:pt idx="998">
                  <c:v>-9.6313709999999997</c:v>
                </c:pt>
                <c:pt idx="999">
                  <c:v>-10.97884</c:v>
                </c:pt>
                <c:pt idx="1000">
                  <c:v>-12.03152</c:v>
                </c:pt>
                <c:pt idx="1001">
                  <c:v>-13.1655</c:v>
                </c:pt>
                <c:pt idx="1002">
                  <c:v>-10.877969999999999</c:v>
                </c:pt>
                <c:pt idx="1003">
                  <c:v>-12.2272</c:v>
                </c:pt>
                <c:pt idx="1004">
                  <c:v>-13.361319999999999</c:v>
                </c:pt>
                <c:pt idx="1005">
                  <c:v>-14.51399</c:v>
                </c:pt>
                <c:pt idx="1006">
                  <c:v>-15.51281</c:v>
                </c:pt>
                <c:pt idx="1007">
                  <c:v>-14.98814</c:v>
                </c:pt>
                <c:pt idx="1008">
                  <c:v>-15.954660000000001</c:v>
                </c:pt>
                <c:pt idx="1009">
                  <c:v>-16.911519999999999</c:v>
                </c:pt>
                <c:pt idx="1010">
                  <c:v>-17.88636</c:v>
                </c:pt>
                <c:pt idx="1011">
                  <c:v>-18.77413</c:v>
                </c:pt>
                <c:pt idx="1012">
                  <c:v>-19.57283</c:v>
                </c:pt>
                <c:pt idx="1013">
                  <c:v>-20.41132</c:v>
                </c:pt>
                <c:pt idx="1014">
                  <c:v>-21.182379999999998</c:v>
                </c:pt>
                <c:pt idx="1015">
                  <c:v>-21.88157</c:v>
                </c:pt>
                <c:pt idx="1016">
                  <c:v>-22.48321</c:v>
                </c:pt>
                <c:pt idx="1017">
                  <c:v>-22.834009999999999</c:v>
                </c:pt>
                <c:pt idx="1018">
                  <c:v>-23.03782</c:v>
                </c:pt>
                <c:pt idx="1019">
                  <c:v>-23.03782</c:v>
                </c:pt>
                <c:pt idx="1020">
                  <c:v>-23.12688</c:v>
                </c:pt>
                <c:pt idx="1021">
                  <c:v>-22.122979999999998</c:v>
                </c:pt>
                <c:pt idx="1022">
                  <c:v>-20.922219999999999</c:v>
                </c:pt>
                <c:pt idx="1023">
                  <c:v>-19.71621</c:v>
                </c:pt>
                <c:pt idx="1024">
                  <c:v>-18.501449999999998</c:v>
                </c:pt>
                <c:pt idx="1025">
                  <c:v>-17.283249999999999</c:v>
                </c:pt>
                <c:pt idx="1026">
                  <c:v>-16.066130000000001</c:v>
                </c:pt>
                <c:pt idx="1027">
                  <c:v>-14.891019999999999</c:v>
                </c:pt>
                <c:pt idx="1028">
                  <c:v>-13.69666</c:v>
                </c:pt>
                <c:pt idx="1029">
                  <c:v>-12.49672</c:v>
                </c:pt>
                <c:pt idx="1030">
                  <c:v>-11.65085</c:v>
                </c:pt>
                <c:pt idx="1031">
                  <c:v>-10.714980000000001</c:v>
                </c:pt>
                <c:pt idx="1032">
                  <c:v>-9.4998020000000007</c:v>
                </c:pt>
                <c:pt idx="1033">
                  <c:v>-8.2260790000000004</c:v>
                </c:pt>
                <c:pt idx="1034">
                  <c:v>-6.9527999999999999</c:v>
                </c:pt>
                <c:pt idx="1035">
                  <c:v>-5.698277</c:v>
                </c:pt>
                <c:pt idx="1036">
                  <c:v>-4.3559020000000004</c:v>
                </c:pt>
                <c:pt idx="1037">
                  <c:v>-2.92936</c:v>
                </c:pt>
                <c:pt idx="1038">
                  <c:v>-1.4571270000000001</c:v>
                </c:pt>
                <c:pt idx="1039">
                  <c:v>-8.2152340000000004E-2</c:v>
                </c:pt>
                <c:pt idx="1040">
                  <c:v>1.2809790000000001</c:v>
                </c:pt>
                <c:pt idx="1041">
                  <c:v>2.7177720000000001</c:v>
                </c:pt>
                <c:pt idx="1042">
                  <c:v>4.068784</c:v>
                </c:pt>
                <c:pt idx="1043">
                  <c:v>5.4911300000000001</c:v>
                </c:pt>
                <c:pt idx="1044">
                  <c:v>6.9390239999999999</c:v>
                </c:pt>
                <c:pt idx="1045">
                  <c:v>8.3840420000000009</c:v>
                </c:pt>
                <c:pt idx="1046">
                  <c:v>9.6683269999999997</c:v>
                </c:pt>
                <c:pt idx="1047">
                  <c:v>10.98836</c:v>
                </c:pt>
                <c:pt idx="1048">
                  <c:v>11.947279999999999</c:v>
                </c:pt>
                <c:pt idx="1049">
                  <c:v>13.15488</c:v>
                </c:pt>
                <c:pt idx="1050">
                  <c:v>14.351739999999999</c:v>
                </c:pt>
                <c:pt idx="1051">
                  <c:v>15.549530000000001</c:v>
                </c:pt>
                <c:pt idx="1052">
                  <c:v>16.759879999999999</c:v>
                </c:pt>
                <c:pt idx="1053">
                  <c:v>17.96921</c:v>
                </c:pt>
                <c:pt idx="1054">
                  <c:v>19.178270000000001</c:v>
                </c:pt>
                <c:pt idx="1055">
                  <c:v>20.36702</c:v>
                </c:pt>
                <c:pt idx="1056">
                  <c:v>21.47363</c:v>
                </c:pt>
                <c:pt idx="1057">
                  <c:v>22.391590000000001</c:v>
                </c:pt>
                <c:pt idx="1058">
                  <c:v>22.99775</c:v>
                </c:pt>
                <c:pt idx="1059">
                  <c:v>23.954329999999999</c:v>
                </c:pt>
                <c:pt idx="1060">
                  <c:v>21.562670000000001</c:v>
                </c:pt>
                <c:pt idx="1061">
                  <c:v>21.603819999999999</c:v>
                </c:pt>
                <c:pt idx="1062">
                  <c:v>22.48761</c:v>
                </c:pt>
                <c:pt idx="1063">
                  <c:v>23.28501</c:v>
                </c:pt>
                <c:pt idx="1064">
                  <c:v>23.734300000000001</c:v>
                </c:pt>
                <c:pt idx="1065">
                  <c:v>24.15361</c:v>
                </c:pt>
                <c:pt idx="1066">
                  <c:v>24.7163</c:v>
                </c:pt>
                <c:pt idx="1067">
                  <c:v>25.221640000000001</c:v>
                </c:pt>
                <c:pt idx="1068">
                  <c:v>25.67435</c:v>
                </c:pt>
                <c:pt idx="1069">
                  <c:v>26.356259999999999</c:v>
                </c:pt>
                <c:pt idx="1070">
                  <c:v>26.356259999999999</c:v>
                </c:pt>
                <c:pt idx="1071">
                  <c:v>26.260390000000001</c:v>
                </c:pt>
                <c:pt idx="1072">
                  <c:v>25.19781</c:v>
                </c:pt>
                <c:pt idx="1073">
                  <c:v>23.926200000000001</c:v>
                </c:pt>
                <c:pt idx="1074">
                  <c:v>22.730499999999999</c:v>
                </c:pt>
                <c:pt idx="1075">
                  <c:v>21.684940000000001</c:v>
                </c:pt>
                <c:pt idx="1076">
                  <c:v>20.65157</c:v>
                </c:pt>
                <c:pt idx="1077">
                  <c:v>19.614149999999999</c:v>
                </c:pt>
                <c:pt idx="1078">
                  <c:v>18.57375</c:v>
                </c:pt>
                <c:pt idx="1079">
                  <c:v>17.61345</c:v>
                </c:pt>
                <c:pt idx="1080">
                  <c:v>16.605869999999999</c:v>
                </c:pt>
                <c:pt idx="1081">
                  <c:v>15.5679</c:v>
                </c:pt>
                <c:pt idx="1082">
                  <c:v>14.442589999999999</c:v>
                </c:pt>
                <c:pt idx="1083">
                  <c:v>13.304040000000001</c:v>
                </c:pt>
                <c:pt idx="1084">
                  <c:v>12.08296</c:v>
                </c:pt>
                <c:pt idx="1085">
                  <c:v>10.790010000000001</c:v>
                </c:pt>
                <c:pt idx="1086">
                  <c:v>9.4915500000000002</c:v>
                </c:pt>
                <c:pt idx="1087">
                  <c:v>8.1899599999999992</c:v>
                </c:pt>
                <c:pt idx="1088">
                  <c:v>6.8867120000000002</c:v>
                </c:pt>
                <c:pt idx="1089">
                  <c:v>5.583799</c:v>
                </c:pt>
                <c:pt idx="1090">
                  <c:v>4.2787369999999996</c:v>
                </c:pt>
                <c:pt idx="1091">
                  <c:v>2.969176</c:v>
                </c:pt>
                <c:pt idx="1092">
                  <c:v>1.711084</c:v>
                </c:pt>
                <c:pt idx="1093">
                  <c:v>0.40220220000000001</c:v>
                </c:pt>
                <c:pt idx="1094">
                  <c:v>-0.91170320000000005</c:v>
                </c:pt>
                <c:pt idx="1095">
                  <c:v>-2.2264780000000002</c:v>
                </c:pt>
                <c:pt idx="1096">
                  <c:v>-3.5396169999999998</c:v>
                </c:pt>
                <c:pt idx="1097">
                  <c:v>-4.8504569999999996</c:v>
                </c:pt>
                <c:pt idx="1098">
                  <c:v>-6.1641919999999999</c:v>
                </c:pt>
                <c:pt idx="1099">
                  <c:v>-7.3470040000000001</c:v>
                </c:pt>
                <c:pt idx="1100">
                  <c:v>-8.4928600000000003</c:v>
                </c:pt>
                <c:pt idx="1101">
                  <c:v>-9.587809</c:v>
                </c:pt>
                <c:pt idx="1102">
                  <c:v>-10.688409999999999</c:v>
                </c:pt>
                <c:pt idx="1103">
                  <c:v>-11.7799</c:v>
                </c:pt>
                <c:pt idx="1104">
                  <c:v>-12.86129</c:v>
                </c:pt>
                <c:pt idx="1105">
                  <c:v>-13.94684</c:v>
                </c:pt>
                <c:pt idx="1106">
                  <c:v>-15.02609</c:v>
                </c:pt>
                <c:pt idx="1107">
                  <c:v>-16.13081</c:v>
                </c:pt>
                <c:pt idx="1108">
                  <c:v>-17.01313</c:v>
                </c:pt>
                <c:pt idx="1109">
                  <c:v>-17.942779999999999</c:v>
                </c:pt>
                <c:pt idx="1110">
                  <c:v>-18.825299999999999</c:v>
                </c:pt>
                <c:pt idx="1111">
                  <c:v>-19.601379999999999</c:v>
                </c:pt>
                <c:pt idx="1112">
                  <c:v>-20.268049999999999</c:v>
                </c:pt>
                <c:pt idx="1113">
                  <c:v>-20.878060000000001</c:v>
                </c:pt>
                <c:pt idx="1114">
                  <c:v>-21.50855</c:v>
                </c:pt>
                <c:pt idx="1115">
                  <c:v>-22.086259999999999</c:v>
                </c:pt>
                <c:pt idx="1116">
                  <c:v>-22.650300000000001</c:v>
                </c:pt>
                <c:pt idx="1117">
                  <c:v>-22.647069999999999</c:v>
                </c:pt>
                <c:pt idx="1118">
                  <c:v>-22.717459999999999</c:v>
                </c:pt>
                <c:pt idx="1119">
                  <c:v>-22.775359999999999</c:v>
                </c:pt>
                <c:pt idx="1120">
                  <c:v>-22.950199999999999</c:v>
                </c:pt>
                <c:pt idx="1121">
                  <c:v>-23.1264</c:v>
                </c:pt>
                <c:pt idx="1122">
                  <c:v>-23.1264</c:v>
                </c:pt>
                <c:pt idx="1123">
                  <c:v>-23.051310000000001</c:v>
                </c:pt>
                <c:pt idx="1124">
                  <c:v>-22.012149999999998</c:v>
                </c:pt>
                <c:pt idx="1125">
                  <c:v>-20.996700000000001</c:v>
                </c:pt>
                <c:pt idx="1126">
                  <c:v>-19.984100000000002</c:v>
                </c:pt>
                <c:pt idx="1127">
                  <c:v>-18.94772</c:v>
                </c:pt>
                <c:pt idx="1128">
                  <c:v>-17.913730000000001</c:v>
                </c:pt>
                <c:pt idx="1129">
                  <c:v>-16.879750000000001</c:v>
                </c:pt>
                <c:pt idx="1130">
                  <c:v>-15.799200000000001</c:v>
                </c:pt>
                <c:pt idx="1131">
                  <c:v>-14.65732</c:v>
                </c:pt>
                <c:pt idx="1132">
                  <c:v>-13.48312</c:v>
                </c:pt>
                <c:pt idx="1133">
                  <c:v>-12.328720000000001</c:v>
                </c:pt>
                <c:pt idx="1134">
                  <c:v>-10.97139</c:v>
                </c:pt>
                <c:pt idx="1135">
                  <c:v>-9.6049930000000003</c:v>
                </c:pt>
                <c:pt idx="1136">
                  <c:v>-8.3661469999999998</c:v>
                </c:pt>
                <c:pt idx="1137">
                  <c:v>-7.0603590000000001</c:v>
                </c:pt>
                <c:pt idx="1138">
                  <c:v>-5.7491130000000004</c:v>
                </c:pt>
                <c:pt idx="1139">
                  <c:v>-4.4394720000000003</c:v>
                </c:pt>
                <c:pt idx="1140">
                  <c:v>-3.1285669999999999</c:v>
                </c:pt>
                <c:pt idx="1141">
                  <c:v>-1.922077</c:v>
                </c:pt>
                <c:pt idx="1142">
                  <c:v>-0.62905279999999997</c:v>
                </c:pt>
                <c:pt idx="1143">
                  <c:v>0.67795609999999995</c:v>
                </c:pt>
                <c:pt idx="1144">
                  <c:v>1.9880519999999999</c:v>
                </c:pt>
                <c:pt idx="1145">
                  <c:v>3.3006899999999999</c:v>
                </c:pt>
                <c:pt idx="1146">
                  <c:v>4.5477679999999996</c:v>
                </c:pt>
                <c:pt idx="1147">
                  <c:v>5.874422</c:v>
                </c:pt>
                <c:pt idx="1148">
                  <c:v>7.1978499999999999</c:v>
                </c:pt>
                <c:pt idx="1149">
                  <c:v>8.4376599999999993</c:v>
                </c:pt>
                <c:pt idx="1150">
                  <c:v>9.7516339999999992</c:v>
                </c:pt>
                <c:pt idx="1151">
                  <c:v>10.994009999999999</c:v>
                </c:pt>
                <c:pt idx="1152">
                  <c:v>12.161350000000001</c:v>
                </c:pt>
                <c:pt idx="1153">
                  <c:v>13.24761</c:v>
                </c:pt>
                <c:pt idx="1154">
                  <c:v>14.38706</c:v>
                </c:pt>
                <c:pt idx="1155">
                  <c:v>15.528930000000001</c:v>
                </c:pt>
                <c:pt idx="1156">
                  <c:v>16.6313</c:v>
                </c:pt>
                <c:pt idx="1157">
                  <c:v>17.713159999999998</c:v>
                </c:pt>
                <c:pt idx="1158">
                  <c:v>18.545850000000002</c:v>
                </c:pt>
                <c:pt idx="1159">
                  <c:v>19.24203</c:v>
                </c:pt>
                <c:pt idx="1160">
                  <c:v>19.964110000000002</c:v>
                </c:pt>
                <c:pt idx="1161">
                  <c:v>20.68488</c:v>
                </c:pt>
                <c:pt idx="1162">
                  <c:v>21.405899999999999</c:v>
                </c:pt>
                <c:pt idx="1163">
                  <c:v>22.126930000000002</c:v>
                </c:pt>
                <c:pt idx="1164">
                  <c:v>22.82039</c:v>
                </c:pt>
                <c:pt idx="1165">
                  <c:v>23.54579</c:v>
                </c:pt>
                <c:pt idx="1166">
                  <c:v>24.251860000000001</c:v>
                </c:pt>
                <c:pt idx="1167">
                  <c:v>24.742000000000001</c:v>
                </c:pt>
                <c:pt idx="1168">
                  <c:v>24.915839999999999</c:v>
                </c:pt>
                <c:pt idx="1169">
                  <c:v>25.364719999999998</c:v>
                </c:pt>
                <c:pt idx="1170">
                  <c:v>25.66892</c:v>
                </c:pt>
                <c:pt idx="1171">
                  <c:v>25.89198</c:v>
                </c:pt>
                <c:pt idx="1172">
                  <c:v>26.131219999999999</c:v>
                </c:pt>
                <c:pt idx="1173">
                  <c:v>26.225739999999998</c:v>
                </c:pt>
                <c:pt idx="1174">
                  <c:v>26.225739999999998</c:v>
                </c:pt>
                <c:pt idx="1175">
                  <c:v>26.136189999999999</c:v>
                </c:pt>
                <c:pt idx="1176">
                  <c:v>25.165880000000001</c:v>
                </c:pt>
                <c:pt idx="1177">
                  <c:v>23.74474</c:v>
                </c:pt>
                <c:pt idx="1178">
                  <c:v>22.314240000000002</c:v>
                </c:pt>
                <c:pt idx="1179">
                  <c:v>20.883880000000001</c:v>
                </c:pt>
                <c:pt idx="1180">
                  <c:v>19.422519999999999</c:v>
                </c:pt>
                <c:pt idx="1181">
                  <c:v>17.967420000000001</c:v>
                </c:pt>
                <c:pt idx="1182">
                  <c:v>16.519500000000001</c:v>
                </c:pt>
                <c:pt idx="1183">
                  <c:v>15.17314</c:v>
                </c:pt>
                <c:pt idx="1184">
                  <c:v>13.866630000000001</c:v>
                </c:pt>
                <c:pt idx="1185">
                  <c:v>12.557320000000001</c:v>
                </c:pt>
                <c:pt idx="1186">
                  <c:v>11.234</c:v>
                </c:pt>
                <c:pt idx="1187">
                  <c:v>9.9132400000000001</c:v>
                </c:pt>
                <c:pt idx="1188">
                  <c:v>8.5350529999999996</c:v>
                </c:pt>
                <c:pt idx="1189">
                  <c:v>7.1572579999999997</c:v>
                </c:pt>
                <c:pt idx="1190">
                  <c:v>5.7794629999999998</c:v>
                </c:pt>
                <c:pt idx="1191">
                  <c:v>4.4016710000000003</c:v>
                </c:pt>
                <c:pt idx="1192">
                  <c:v>3.0812499999999998</c:v>
                </c:pt>
                <c:pt idx="1193">
                  <c:v>1.7047399999999999</c:v>
                </c:pt>
                <c:pt idx="1194">
                  <c:v>0.32700980000000002</c:v>
                </c:pt>
                <c:pt idx="1195">
                  <c:v>-1.0586059999999999</c:v>
                </c:pt>
                <c:pt idx="1196">
                  <c:v>-2.4430809999999998</c:v>
                </c:pt>
                <c:pt idx="1197">
                  <c:v>-3.8206829999999998</c:v>
                </c:pt>
                <c:pt idx="1198">
                  <c:v>-5.2460779999999998</c:v>
                </c:pt>
                <c:pt idx="1199">
                  <c:v>-6.6274499999999996</c:v>
                </c:pt>
                <c:pt idx="1200">
                  <c:v>-8.005846</c:v>
                </c:pt>
                <c:pt idx="1201">
                  <c:v>-9.3623720000000006</c:v>
                </c:pt>
                <c:pt idx="1202">
                  <c:v>-10.60955</c:v>
                </c:pt>
                <c:pt idx="1203">
                  <c:v>-11.59849</c:v>
                </c:pt>
                <c:pt idx="1204">
                  <c:v>-12.496359999999999</c:v>
                </c:pt>
                <c:pt idx="1205">
                  <c:v>-13.49634</c:v>
                </c:pt>
                <c:pt idx="1206">
                  <c:v>-14.29829</c:v>
                </c:pt>
                <c:pt idx="1207">
                  <c:v>-15.154310000000001</c:v>
                </c:pt>
                <c:pt idx="1208">
                  <c:v>-16.009810000000002</c:v>
                </c:pt>
                <c:pt idx="1209">
                  <c:v>-16.842680000000001</c:v>
                </c:pt>
                <c:pt idx="1210">
                  <c:v>-17.717580000000002</c:v>
                </c:pt>
                <c:pt idx="1211">
                  <c:v>-18.32347</c:v>
                </c:pt>
                <c:pt idx="1212">
                  <c:v>-18.986450000000001</c:v>
                </c:pt>
                <c:pt idx="1213">
                  <c:v>-19.583680000000001</c:v>
                </c:pt>
                <c:pt idx="1214">
                  <c:v>-19.98366</c:v>
                </c:pt>
                <c:pt idx="1215">
                  <c:v>-20.479890000000001</c:v>
                </c:pt>
                <c:pt idx="1216">
                  <c:v>-20.928319999999999</c:v>
                </c:pt>
                <c:pt idx="1217">
                  <c:v>-21.412320000000001</c:v>
                </c:pt>
                <c:pt idx="1218">
                  <c:v>-21.885680000000001</c:v>
                </c:pt>
                <c:pt idx="1219">
                  <c:v>-22.335149999999999</c:v>
                </c:pt>
                <c:pt idx="1220">
                  <c:v>-22.591170000000002</c:v>
                </c:pt>
                <c:pt idx="1221">
                  <c:v>-22.920570000000001</c:v>
                </c:pt>
                <c:pt idx="1222">
                  <c:v>-23.039210000000001</c:v>
                </c:pt>
                <c:pt idx="1223">
                  <c:v>-23.229410000000001</c:v>
                </c:pt>
                <c:pt idx="1224">
                  <c:v>-23.36177</c:v>
                </c:pt>
                <c:pt idx="1225">
                  <c:v>-23.483809999999998</c:v>
                </c:pt>
                <c:pt idx="1226">
                  <c:v>-23.483809999999998</c:v>
                </c:pt>
                <c:pt idx="1227">
                  <c:v>-23.414580000000001</c:v>
                </c:pt>
                <c:pt idx="1228">
                  <c:v>-22.1951</c:v>
                </c:pt>
                <c:pt idx="1229">
                  <c:v>-20.879940000000001</c:v>
                </c:pt>
                <c:pt idx="1230">
                  <c:v>-19.541830000000001</c:v>
                </c:pt>
                <c:pt idx="1231">
                  <c:v>-18.323139999999999</c:v>
                </c:pt>
                <c:pt idx="1232">
                  <c:v>-17.121279999999999</c:v>
                </c:pt>
                <c:pt idx="1233">
                  <c:v>-16.104759999999999</c:v>
                </c:pt>
                <c:pt idx="1234">
                  <c:v>-14.64551</c:v>
                </c:pt>
                <c:pt idx="1235">
                  <c:v>-13.295780000000001</c:v>
                </c:pt>
                <c:pt idx="1236">
                  <c:v>-11.902810000000001</c:v>
                </c:pt>
                <c:pt idx="1237">
                  <c:v>-10.50821</c:v>
                </c:pt>
                <c:pt idx="1238">
                  <c:v>-9.0866530000000001</c:v>
                </c:pt>
                <c:pt idx="1239">
                  <c:v>-7.6694570000000004</c:v>
                </c:pt>
                <c:pt idx="1240">
                  <c:v>-6.2515049999999999</c:v>
                </c:pt>
                <c:pt idx="1241">
                  <c:v>-4.8766220000000002</c:v>
                </c:pt>
                <c:pt idx="1242">
                  <c:v>-3.4533019999999999</c:v>
                </c:pt>
                <c:pt idx="1243">
                  <c:v>-2.0274450000000002</c:v>
                </c:pt>
                <c:pt idx="1244">
                  <c:v>-0.61114360000000001</c:v>
                </c:pt>
                <c:pt idx="1245">
                  <c:v>0.82363280000000005</c:v>
                </c:pt>
                <c:pt idx="1246">
                  <c:v>2.2316799999999999</c:v>
                </c:pt>
                <c:pt idx="1247">
                  <c:v>3.6497929999999998</c:v>
                </c:pt>
                <c:pt idx="1248">
                  <c:v>5.069788</c:v>
                </c:pt>
                <c:pt idx="1249">
                  <c:v>6.476693</c:v>
                </c:pt>
                <c:pt idx="1250">
                  <c:v>7.9078860000000004</c:v>
                </c:pt>
                <c:pt idx="1251">
                  <c:v>9.2804590000000005</c:v>
                </c:pt>
                <c:pt idx="1252">
                  <c:v>10.55603</c:v>
                </c:pt>
                <c:pt idx="1253">
                  <c:v>11.768980000000001</c:v>
                </c:pt>
                <c:pt idx="1254">
                  <c:v>12.905760000000001</c:v>
                </c:pt>
                <c:pt idx="1255">
                  <c:v>13.816660000000001</c:v>
                </c:pt>
                <c:pt idx="1256">
                  <c:v>14.728719999999999</c:v>
                </c:pt>
                <c:pt idx="1257">
                  <c:v>15.640420000000001</c:v>
                </c:pt>
                <c:pt idx="1258">
                  <c:v>16.594860000000001</c:v>
                </c:pt>
                <c:pt idx="1259">
                  <c:v>17.451509999999999</c:v>
                </c:pt>
                <c:pt idx="1260">
                  <c:v>18.160630000000001</c:v>
                </c:pt>
                <c:pt idx="1261">
                  <c:v>18.880590000000002</c:v>
                </c:pt>
                <c:pt idx="1262">
                  <c:v>19.344169999999998</c:v>
                </c:pt>
                <c:pt idx="1263">
                  <c:v>19.826260000000001</c:v>
                </c:pt>
                <c:pt idx="1264">
                  <c:v>20.304079999999999</c:v>
                </c:pt>
                <c:pt idx="1265">
                  <c:v>20.815999999999999</c:v>
                </c:pt>
                <c:pt idx="1266">
                  <c:v>21.529969999999999</c:v>
                </c:pt>
                <c:pt idx="1267">
                  <c:v>22.274979999999999</c:v>
                </c:pt>
                <c:pt idx="1268">
                  <c:v>23.022310000000001</c:v>
                </c:pt>
                <c:pt idx="1269">
                  <c:v>23.69444</c:v>
                </c:pt>
                <c:pt idx="1270">
                  <c:v>24.289190000000001</c:v>
                </c:pt>
                <c:pt idx="1271">
                  <c:v>24.871369999999999</c:v>
                </c:pt>
                <c:pt idx="1272">
                  <c:v>25.23987</c:v>
                </c:pt>
                <c:pt idx="1273">
                  <c:v>25.679680000000001</c:v>
                </c:pt>
                <c:pt idx="1274">
                  <c:v>25.891860000000001</c:v>
                </c:pt>
                <c:pt idx="1275">
                  <c:v>26.254010000000001</c:v>
                </c:pt>
                <c:pt idx="1276">
                  <c:v>26.44502</c:v>
                </c:pt>
                <c:pt idx="1277">
                  <c:v>26.44502</c:v>
                </c:pt>
                <c:pt idx="1278">
                  <c:v>26.265450000000001</c:v>
                </c:pt>
                <c:pt idx="1279">
                  <c:v>24.983429999999998</c:v>
                </c:pt>
                <c:pt idx="1280">
                  <c:v>23.28153</c:v>
                </c:pt>
                <c:pt idx="1281">
                  <c:v>21.685140000000001</c:v>
                </c:pt>
                <c:pt idx="1282">
                  <c:v>20.06466</c:v>
                </c:pt>
                <c:pt idx="1283">
                  <c:v>18.53828</c:v>
                </c:pt>
                <c:pt idx="1284">
                  <c:v>16.972020000000001</c:v>
                </c:pt>
                <c:pt idx="1285">
                  <c:v>15.4061</c:v>
                </c:pt>
                <c:pt idx="1286">
                  <c:v>13.852399999999999</c:v>
                </c:pt>
                <c:pt idx="1287">
                  <c:v>12.291270000000001</c:v>
                </c:pt>
                <c:pt idx="1288">
                  <c:v>10.72222</c:v>
                </c:pt>
                <c:pt idx="1289">
                  <c:v>9.2339310000000001</c:v>
                </c:pt>
                <c:pt idx="1290">
                  <c:v>7.7791499999999996</c:v>
                </c:pt>
                <c:pt idx="1291">
                  <c:v>6.299747</c:v>
                </c:pt>
                <c:pt idx="1292">
                  <c:v>4.8092889999999997</c:v>
                </c:pt>
                <c:pt idx="1293">
                  <c:v>3.3284859999999998</c:v>
                </c:pt>
                <c:pt idx="1294">
                  <c:v>1.853761</c:v>
                </c:pt>
                <c:pt idx="1295">
                  <c:v>0.38127539999999999</c:v>
                </c:pt>
                <c:pt idx="1296">
                  <c:v>-1.091793</c:v>
                </c:pt>
                <c:pt idx="1297">
                  <c:v>-2.544235</c:v>
                </c:pt>
                <c:pt idx="1298">
                  <c:v>-4.0534039999999996</c:v>
                </c:pt>
                <c:pt idx="1299">
                  <c:v>-5.5400780000000003</c:v>
                </c:pt>
                <c:pt idx="1300">
                  <c:v>-6.8680399999999997</c:v>
                </c:pt>
                <c:pt idx="1301">
                  <c:v>-8.1627890000000001</c:v>
                </c:pt>
                <c:pt idx="1302">
                  <c:v>-9.2338789999999999</c:v>
                </c:pt>
                <c:pt idx="1303">
                  <c:v>-10.272410000000001</c:v>
                </c:pt>
                <c:pt idx="1304">
                  <c:v>-11.23973</c:v>
                </c:pt>
                <c:pt idx="1305">
                  <c:v>-12.19975</c:v>
                </c:pt>
                <c:pt idx="1306">
                  <c:v>-13.07194</c:v>
                </c:pt>
                <c:pt idx="1307">
                  <c:v>-13.871729999999999</c:v>
                </c:pt>
                <c:pt idx="1308">
                  <c:v>-14.671749999999999</c:v>
                </c:pt>
                <c:pt idx="1309">
                  <c:v>-15.465249999999999</c:v>
                </c:pt>
                <c:pt idx="1310">
                  <c:v>-16.012119999999999</c:v>
                </c:pt>
                <c:pt idx="1311">
                  <c:v>-16.569590000000002</c:v>
                </c:pt>
                <c:pt idx="1312">
                  <c:v>-17.11891</c:v>
                </c:pt>
                <c:pt idx="1313">
                  <c:v>-17.661180000000002</c:v>
                </c:pt>
                <c:pt idx="1314">
                  <c:v>-18.200520000000001</c:v>
                </c:pt>
                <c:pt idx="1315">
                  <c:v>-18.737179999999999</c:v>
                </c:pt>
                <c:pt idx="1316">
                  <c:v>-19.267589999999998</c:v>
                </c:pt>
                <c:pt idx="1317">
                  <c:v>-19.804459999999999</c:v>
                </c:pt>
                <c:pt idx="1318">
                  <c:v>-20.328420000000001</c:v>
                </c:pt>
                <c:pt idx="1319">
                  <c:v>-20.853490000000001</c:v>
                </c:pt>
                <c:pt idx="1320">
                  <c:v>-21.374929999999999</c:v>
                </c:pt>
                <c:pt idx="1321">
                  <c:v>-21.895060000000001</c:v>
                </c:pt>
                <c:pt idx="1322">
                  <c:v>-22.56456</c:v>
                </c:pt>
                <c:pt idx="1323">
                  <c:v>-23.04982</c:v>
                </c:pt>
                <c:pt idx="1324">
                  <c:v>-23.371479999999998</c:v>
                </c:pt>
                <c:pt idx="1325">
                  <c:v>-23.447109999999999</c:v>
                </c:pt>
                <c:pt idx="1326">
                  <c:v>-23.578810000000001</c:v>
                </c:pt>
                <c:pt idx="1327">
                  <c:v>-23.82311</c:v>
                </c:pt>
                <c:pt idx="1328">
                  <c:v>-23.97569</c:v>
                </c:pt>
                <c:pt idx="1329">
                  <c:v>-23.97569</c:v>
                </c:pt>
                <c:pt idx="1330">
                  <c:v>-23.92492</c:v>
                </c:pt>
                <c:pt idx="1331">
                  <c:v>-22.577459999999999</c:v>
                </c:pt>
                <c:pt idx="1332">
                  <c:v>-21.097819999999999</c:v>
                </c:pt>
                <c:pt idx="1333">
                  <c:v>-19.512029999999999</c:v>
                </c:pt>
                <c:pt idx="1334">
                  <c:v>-17.92041</c:v>
                </c:pt>
                <c:pt idx="1335">
                  <c:v>-16.31775</c:v>
                </c:pt>
                <c:pt idx="1336">
                  <c:v>-14.708909999999999</c:v>
                </c:pt>
                <c:pt idx="1337">
                  <c:v>-13.173640000000001</c:v>
                </c:pt>
                <c:pt idx="1338">
                  <c:v>-11.72639</c:v>
                </c:pt>
                <c:pt idx="1339">
                  <c:v>-10.27609</c:v>
                </c:pt>
                <c:pt idx="1340">
                  <c:v>-8.7689629999999994</c:v>
                </c:pt>
                <c:pt idx="1341">
                  <c:v>-7.2455239999999996</c:v>
                </c:pt>
                <c:pt idx="1342">
                  <c:v>-5.7221970000000004</c:v>
                </c:pt>
                <c:pt idx="1343">
                  <c:v>-4.1937379999999997</c:v>
                </c:pt>
                <c:pt idx="1344">
                  <c:v>-2.6588690000000001</c:v>
                </c:pt>
                <c:pt idx="1345">
                  <c:v>-1.1830339999999999</c:v>
                </c:pt>
                <c:pt idx="1346">
                  <c:v>0.34374710000000003</c:v>
                </c:pt>
                <c:pt idx="1347">
                  <c:v>1.811072</c:v>
                </c:pt>
                <c:pt idx="1348">
                  <c:v>3.2747639999999998</c:v>
                </c:pt>
                <c:pt idx="1349">
                  <c:v>4.7834770000000004</c:v>
                </c:pt>
                <c:pt idx="1350">
                  <c:v>6.2952469999999998</c:v>
                </c:pt>
                <c:pt idx="1351">
                  <c:v>7.6943770000000002</c:v>
                </c:pt>
                <c:pt idx="1352">
                  <c:v>8.8932579999999994</c:v>
                </c:pt>
                <c:pt idx="1353">
                  <c:v>9.8781839999999992</c:v>
                </c:pt>
                <c:pt idx="1354">
                  <c:v>10.86745</c:v>
                </c:pt>
                <c:pt idx="1355">
                  <c:v>11.85394</c:v>
                </c:pt>
                <c:pt idx="1356">
                  <c:v>12.83799</c:v>
                </c:pt>
                <c:pt idx="1357">
                  <c:v>13.79293</c:v>
                </c:pt>
                <c:pt idx="1358">
                  <c:v>14.45983</c:v>
                </c:pt>
                <c:pt idx="1359">
                  <c:v>15.029210000000001</c:v>
                </c:pt>
                <c:pt idx="1360">
                  <c:v>15.561920000000001</c:v>
                </c:pt>
                <c:pt idx="1361">
                  <c:v>16.100490000000001</c:v>
                </c:pt>
                <c:pt idx="1362">
                  <c:v>16.672540000000001</c:v>
                </c:pt>
                <c:pt idx="1363">
                  <c:v>17.246110000000002</c:v>
                </c:pt>
                <c:pt idx="1364">
                  <c:v>17.819610000000001</c:v>
                </c:pt>
                <c:pt idx="1365">
                  <c:v>18.335709999999999</c:v>
                </c:pt>
                <c:pt idx="1366">
                  <c:v>18.897200000000002</c:v>
                </c:pt>
                <c:pt idx="1367">
                  <c:v>19.522459999999999</c:v>
                </c:pt>
                <c:pt idx="1368">
                  <c:v>20.341010000000001</c:v>
                </c:pt>
                <c:pt idx="1369">
                  <c:v>21.151250000000001</c:v>
                </c:pt>
                <c:pt idx="1370">
                  <c:v>21.95814</c:v>
                </c:pt>
                <c:pt idx="1371">
                  <c:v>22.751200000000001</c:v>
                </c:pt>
                <c:pt idx="1372">
                  <c:v>23.543310000000002</c:v>
                </c:pt>
                <c:pt idx="1373">
                  <c:v>24.13467</c:v>
                </c:pt>
                <c:pt idx="1374">
                  <c:v>24.69275</c:v>
                </c:pt>
                <c:pt idx="1375">
                  <c:v>25.124929999999999</c:v>
                </c:pt>
                <c:pt idx="1376">
                  <c:v>25.694900000000001</c:v>
                </c:pt>
                <c:pt idx="1377">
                  <c:v>25.894390000000001</c:v>
                </c:pt>
                <c:pt idx="1378">
                  <c:v>25.981459999999998</c:v>
                </c:pt>
                <c:pt idx="1379">
                  <c:v>26.07854</c:v>
                </c:pt>
                <c:pt idx="1380">
                  <c:v>26.07854</c:v>
                </c:pt>
                <c:pt idx="1381">
                  <c:v>25.866250000000001</c:v>
                </c:pt>
                <c:pt idx="1382">
                  <c:v>24.411000000000001</c:v>
                </c:pt>
                <c:pt idx="1383">
                  <c:v>22.667339999999999</c:v>
                </c:pt>
                <c:pt idx="1384">
                  <c:v>20.923680000000001</c:v>
                </c:pt>
                <c:pt idx="1385">
                  <c:v>19.180009999999999</c:v>
                </c:pt>
                <c:pt idx="1386">
                  <c:v>17.5093</c:v>
                </c:pt>
                <c:pt idx="1387">
                  <c:v>15.83996</c:v>
                </c:pt>
                <c:pt idx="1388">
                  <c:v>14.16821</c:v>
                </c:pt>
                <c:pt idx="1389">
                  <c:v>12.49432</c:v>
                </c:pt>
                <c:pt idx="1390">
                  <c:v>10.818619999999999</c:v>
                </c:pt>
                <c:pt idx="1391">
                  <c:v>9.1327780000000001</c:v>
                </c:pt>
                <c:pt idx="1392">
                  <c:v>7.4350839999999998</c:v>
                </c:pt>
                <c:pt idx="1393">
                  <c:v>5.7308329999999996</c:v>
                </c:pt>
                <c:pt idx="1394">
                  <c:v>4.1494920000000004</c:v>
                </c:pt>
                <c:pt idx="1395">
                  <c:v>2.5674869999999999</c:v>
                </c:pt>
                <c:pt idx="1396">
                  <c:v>1.0187310000000001</c:v>
                </c:pt>
                <c:pt idx="1397">
                  <c:v>-0.54771000000000003</c:v>
                </c:pt>
                <c:pt idx="1398">
                  <c:v>-2.1161340000000002</c:v>
                </c:pt>
                <c:pt idx="1399">
                  <c:v>-3.5055719999999999</c:v>
                </c:pt>
                <c:pt idx="1400">
                  <c:v>-4.9104539999999997</c:v>
                </c:pt>
                <c:pt idx="1401">
                  <c:v>-6.239547</c:v>
                </c:pt>
                <c:pt idx="1402">
                  <c:v>-7.2926909999999996</c:v>
                </c:pt>
                <c:pt idx="1403">
                  <c:v>-8.3184249999999995</c:v>
                </c:pt>
                <c:pt idx="1404">
                  <c:v>-9.2375469999999993</c:v>
                </c:pt>
                <c:pt idx="1405">
                  <c:v>-10.12209</c:v>
                </c:pt>
                <c:pt idx="1406">
                  <c:v>-11.010899999999999</c:v>
                </c:pt>
                <c:pt idx="1407">
                  <c:v>-11.890090000000001</c:v>
                </c:pt>
                <c:pt idx="1408">
                  <c:v>-12.691140000000001</c:v>
                </c:pt>
                <c:pt idx="1409">
                  <c:v>-13.29006</c:v>
                </c:pt>
                <c:pt idx="1410">
                  <c:v>-13.888870000000001</c:v>
                </c:pt>
                <c:pt idx="1411">
                  <c:v>-14.487489999999999</c:v>
                </c:pt>
                <c:pt idx="1412">
                  <c:v>-15.085039999999999</c:v>
                </c:pt>
                <c:pt idx="1413">
                  <c:v>-15.68285</c:v>
                </c:pt>
                <c:pt idx="1414">
                  <c:v>-16.280660000000001</c:v>
                </c:pt>
                <c:pt idx="1415">
                  <c:v>-16.8657</c:v>
                </c:pt>
                <c:pt idx="1416">
                  <c:v>-17.44285</c:v>
                </c:pt>
                <c:pt idx="1417">
                  <c:v>-18.014019999999999</c:v>
                </c:pt>
                <c:pt idx="1418">
                  <c:v>-18.52938</c:v>
                </c:pt>
                <c:pt idx="1419">
                  <c:v>-19.105810000000002</c:v>
                </c:pt>
                <c:pt idx="1420">
                  <c:v>-19.674150000000001</c:v>
                </c:pt>
                <c:pt idx="1421">
                  <c:v>-20.256340000000002</c:v>
                </c:pt>
                <c:pt idx="1422">
                  <c:v>-20.989170000000001</c:v>
                </c:pt>
                <c:pt idx="1423">
                  <c:v>-21.73921</c:v>
                </c:pt>
                <c:pt idx="1424">
                  <c:v>-22.419650000000001</c:v>
                </c:pt>
                <c:pt idx="1425">
                  <c:v>-22.844090000000001</c:v>
                </c:pt>
                <c:pt idx="1426">
                  <c:v>-23.20223</c:v>
                </c:pt>
                <c:pt idx="1427">
                  <c:v>-23.409500000000001</c:v>
                </c:pt>
                <c:pt idx="1428">
                  <c:v>-23.430710000000001</c:v>
                </c:pt>
                <c:pt idx="1429">
                  <c:v>-16.004010000000001</c:v>
                </c:pt>
                <c:pt idx="1430">
                  <c:v>-18.686859999999999</c:v>
                </c:pt>
                <c:pt idx="1431">
                  <c:v>-18.686859999999999</c:v>
                </c:pt>
                <c:pt idx="1432">
                  <c:v>-18.709</c:v>
                </c:pt>
                <c:pt idx="1433">
                  <c:v>-16.855989999999998</c:v>
                </c:pt>
                <c:pt idx="1434">
                  <c:v>-15.09867</c:v>
                </c:pt>
                <c:pt idx="1435">
                  <c:v>-13.390359999999999</c:v>
                </c:pt>
                <c:pt idx="1436">
                  <c:v>-11.8188</c:v>
                </c:pt>
                <c:pt idx="1437">
                  <c:v>-10.08785</c:v>
                </c:pt>
                <c:pt idx="1438">
                  <c:v>-8.3558319999999995</c:v>
                </c:pt>
                <c:pt idx="1439">
                  <c:v>-6.6201879999999997</c:v>
                </c:pt>
                <c:pt idx="1440">
                  <c:v>-4.9059169999999996</c:v>
                </c:pt>
                <c:pt idx="1441">
                  <c:v>-3.282756</c:v>
                </c:pt>
                <c:pt idx="1442">
                  <c:v>-1.669273</c:v>
                </c:pt>
                <c:pt idx="1443">
                  <c:v>-4.7827149999999999E-2</c:v>
                </c:pt>
                <c:pt idx="1444">
                  <c:v>1.5791660000000001</c:v>
                </c:pt>
                <c:pt idx="1445">
                  <c:v>3.200812</c:v>
                </c:pt>
                <c:pt idx="1446">
                  <c:v>4.7297260000000003</c:v>
                </c:pt>
                <c:pt idx="1447">
                  <c:v>6.1874710000000004</c:v>
                </c:pt>
                <c:pt idx="1448">
                  <c:v>7.6254119999999999</c:v>
                </c:pt>
                <c:pt idx="1449">
                  <c:v>9.062284</c:v>
                </c:pt>
                <c:pt idx="1450">
                  <c:v>10.27627</c:v>
                </c:pt>
                <c:pt idx="1451">
                  <c:v>11.41695</c:v>
                </c:pt>
                <c:pt idx="1452">
                  <c:v>12.419460000000001</c:v>
                </c:pt>
                <c:pt idx="1453">
                  <c:v>13.38739</c:v>
                </c:pt>
                <c:pt idx="1454">
                  <c:v>14.40211</c:v>
                </c:pt>
                <c:pt idx="1455">
                  <c:v>15.35637</c:v>
                </c:pt>
                <c:pt idx="1456">
                  <c:v>16.1434</c:v>
                </c:pt>
                <c:pt idx="1457">
                  <c:v>16.73809</c:v>
                </c:pt>
                <c:pt idx="1458">
                  <c:v>17.29355</c:v>
                </c:pt>
                <c:pt idx="1459">
                  <c:v>17.886710000000001</c:v>
                </c:pt>
                <c:pt idx="1460">
                  <c:v>18.492280000000001</c:v>
                </c:pt>
                <c:pt idx="1461">
                  <c:v>19.097670000000001</c:v>
                </c:pt>
                <c:pt idx="1462">
                  <c:v>19.70091</c:v>
                </c:pt>
                <c:pt idx="1463">
                  <c:v>20.304320000000001</c:v>
                </c:pt>
                <c:pt idx="1464">
                  <c:v>20.897179999999999</c:v>
                </c:pt>
                <c:pt idx="1465">
                  <c:v>21.42502</c:v>
                </c:pt>
                <c:pt idx="1466">
                  <c:v>21.980619999999998</c:v>
                </c:pt>
                <c:pt idx="1467">
                  <c:v>22.560739999999999</c:v>
                </c:pt>
                <c:pt idx="1468">
                  <c:v>23.231839999999998</c:v>
                </c:pt>
                <c:pt idx="1469">
                  <c:v>24.01717</c:v>
                </c:pt>
                <c:pt idx="1470">
                  <c:v>24.780419999999999</c:v>
                </c:pt>
                <c:pt idx="1471">
                  <c:v>25.541740000000001</c:v>
                </c:pt>
                <c:pt idx="1472">
                  <c:v>26.302409999999998</c:v>
                </c:pt>
                <c:pt idx="1473">
                  <c:v>26.903230000000001</c:v>
                </c:pt>
                <c:pt idx="1474">
                  <c:v>27.438829999999999</c:v>
                </c:pt>
                <c:pt idx="1475">
                  <c:v>27.767019999999999</c:v>
                </c:pt>
                <c:pt idx="1476">
                  <c:v>28.214320000000001</c:v>
                </c:pt>
                <c:pt idx="1477">
                  <c:v>23.501110000000001</c:v>
                </c:pt>
                <c:pt idx="1478">
                  <c:v>24.647500000000001</c:v>
                </c:pt>
                <c:pt idx="1479">
                  <c:v>25.21536</c:v>
                </c:pt>
                <c:pt idx="1480">
                  <c:v>25.462389999999999</c:v>
                </c:pt>
                <c:pt idx="1481">
                  <c:v>25.462389999999999</c:v>
                </c:pt>
                <c:pt idx="1482">
                  <c:v>25.398389999999999</c:v>
                </c:pt>
                <c:pt idx="1483">
                  <c:v>23.409389999999998</c:v>
                </c:pt>
                <c:pt idx="1484">
                  <c:v>21.303349999999998</c:v>
                </c:pt>
                <c:pt idx="1485">
                  <c:v>19.389589999999998</c:v>
                </c:pt>
                <c:pt idx="1486">
                  <c:v>17.545169999999999</c:v>
                </c:pt>
                <c:pt idx="1487">
                  <c:v>15.71916</c:v>
                </c:pt>
                <c:pt idx="1488">
                  <c:v>13.805949999999999</c:v>
                </c:pt>
                <c:pt idx="1489">
                  <c:v>11.858980000000001</c:v>
                </c:pt>
                <c:pt idx="1490">
                  <c:v>9.8830259999999992</c:v>
                </c:pt>
                <c:pt idx="1491">
                  <c:v>7.9130580000000004</c:v>
                </c:pt>
                <c:pt idx="1492">
                  <c:v>5.9425309999999998</c:v>
                </c:pt>
                <c:pt idx="1493">
                  <c:v>3.950542</c:v>
                </c:pt>
                <c:pt idx="1494">
                  <c:v>2.0900430000000001</c:v>
                </c:pt>
                <c:pt idx="1495">
                  <c:v>0.28756540000000003</c:v>
                </c:pt>
                <c:pt idx="1496">
                  <c:v>-1.3941840000000001</c:v>
                </c:pt>
                <c:pt idx="1497">
                  <c:v>-3.068845</c:v>
                </c:pt>
                <c:pt idx="1498">
                  <c:v>-4.6457600000000001</c:v>
                </c:pt>
                <c:pt idx="1499">
                  <c:v>-5.9402030000000003</c:v>
                </c:pt>
                <c:pt idx="1500">
                  <c:v>-7.107183</c:v>
                </c:pt>
                <c:pt idx="1501">
                  <c:v>-8.2007139999999996</c:v>
                </c:pt>
                <c:pt idx="1502">
                  <c:v>-9.2872780000000006</c:v>
                </c:pt>
                <c:pt idx="1503">
                  <c:v>-10.201040000000001</c:v>
                </c:pt>
                <c:pt idx="1504">
                  <c:v>-10.81034</c:v>
                </c:pt>
                <c:pt idx="1505">
                  <c:v>-11.430300000000001</c:v>
                </c:pt>
                <c:pt idx="1506">
                  <c:v>-11.91334</c:v>
                </c:pt>
                <c:pt idx="1507">
                  <c:v>-12.32771</c:v>
                </c:pt>
                <c:pt idx="1508">
                  <c:v>-12.768000000000001</c:v>
                </c:pt>
                <c:pt idx="1509">
                  <c:v>-13.21594</c:v>
                </c:pt>
                <c:pt idx="1510">
                  <c:v>-13.57325</c:v>
                </c:pt>
                <c:pt idx="1511">
                  <c:v>-13.93186</c:v>
                </c:pt>
                <c:pt idx="1512">
                  <c:v>-14.20049</c:v>
                </c:pt>
                <c:pt idx="1513">
                  <c:v>-14.442970000000001</c:v>
                </c:pt>
                <c:pt idx="1514">
                  <c:v>-7.748386</c:v>
                </c:pt>
                <c:pt idx="1515">
                  <c:v>-9.7910740000000001</c:v>
                </c:pt>
                <c:pt idx="1516">
                  <c:v>-10.624890000000001</c:v>
                </c:pt>
                <c:pt idx="1517">
                  <c:v>-11.31958</c:v>
                </c:pt>
                <c:pt idx="1518">
                  <c:v>-12.11364</c:v>
                </c:pt>
                <c:pt idx="1519">
                  <c:v>-12.80298</c:v>
                </c:pt>
                <c:pt idx="1520">
                  <c:v>-13.40114</c:v>
                </c:pt>
                <c:pt idx="1521">
                  <c:v>-13.918060000000001</c:v>
                </c:pt>
                <c:pt idx="1522">
                  <c:v>-14.325049999999999</c:v>
                </c:pt>
                <c:pt idx="1523">
                  <c:v>-14.389519999999999</c:v>
                </c:pt>
                <c:pt idx="1524">
                  <c:v>-14.451180000000001</c:v>
                </c:pt>
                <c:pt idx="1525">
                  <c:v>-14.22725</c:v>
                </c:pt>
                <c:pt idx="1526">
                  <c:v>-14.08436</c:v>
                </c:pt>
                <c:pt idx="1527">
                  <c:v>-13.87744</c:v>
                </c:pt>
                <c:pt idx="1528">
                  <c:v>-13.661949999999999</c:v>
                </c:pt>
                <c:pt idx="1529">
                  <c:v>-13.445819999999999</c:v>
                </c:pt>
                <c:pt idx="1530">
                  <c:v>-13.31054</c:v>
                </c:pt>
                <c:pt idx="1531">
                  <c:v>-13.259729999999999</c:v>
                </c:pt>
                <c:pt idx="1532">
                  <c:v>-13.40695</c:v>
                </c:pt>
              </c:numCache>
            </c:numRef>
          </c:yVal>
          <c:smooth val="1"/>
        </c:ser>
        <c:ser>
          <c:idx val="1"/>
          <c:order val="1"/>
          <c:tx>
            <c:v>Back Bone Curve</c:v>
          </c:tx>
          <c:marker>
            <c:symbol val="none"/>
          </c:marker>
          <c:xVal>
            <c:numRef>
              <c:f>Sheet1!$E$6:$E$21</c:f>
              <c:numCache>
                <c:formatCode>General</c:formatCode>
                <c:ptCount val="16"/>
                <c:pt idx="0">
                  <c:v>0</c:v>
                </c:pt>
                <c:pt idx="1">
                  <c:v>0.55000000000000004</c:v>
                </c:pt>
                <c:pt idx="2">
                  <c:v>1.1621999999999999</c:v>
                </c:pt>
                <c:pt idx="3">
                  <c:v>1.7886</c:v>
                </c:pt>
                <c:pt idx="4">
                  <c:v>2.3723999999999998</c:v>
                </c:pt>
                <c:pt idx="5">
                  <c:v>3.1067999999999998</c:v>
                </c:pt>
                <c:pt idx="6">
                  <c:v>3.7764000000000002</c:v>
                </c:pt>
                <c:pt idx="7">
                  <c:v>4.3811999999999998</c:v>
                </c:pt>
                <c:pt idx="8">
                  <c:v>4.7058</c:v>
                </c:pt>
                <c:pt idx="9">
                  <c:v>5.1378000000000004</c:v>
                </c:pt>
                <c:pt idx="10">
                  <c:v>5.7426000000000004</c:v>
                </c:pt>
                <c:pt idx="11">
                  <c:v>6.5640000000000001</c:v>
                </c:pt>
                <c:pt idx="12">
                  <c:v>7.2119999999999997</c:v>
                </c:pt>
                <c:pt idx="13">
                  <c:v>7.62</c:v>
                </c:pt>
                <c:pt idx="14">
                  <c:v>7.944</c:v>
                </c:pt>
                <c:pt idx="15">
                  <c:v>8.2260000000000009</c:v>
                </c:pt>
              </c:numCache>
            </c:numRef>
          </c:xVal>
          <c:yVal>
            <c:numRef>
              <c:f>Sheet1!$D$6:$D$21</c:f>
              <c:numCache>
                <c:formatCode>General</c:formatCode>
                <c:ptCount val="16"/>
                <c:pt idx="0">
                  <c:v>0</c:v>
                </c:pt>
                <c:pt idx="1">
                  <c:v>20.27</c:v>
                </c:pt>
                <c:pt idx="2">
                  <c:v>40.130000000000003</c:v>
                </c:pt>
                <c:pt idx="3">
                  <c:v>59.12</c:v>
                </c:pt>
                <c:pt idx="4">
                  <c:v>71.97</c:v>
                </c:pt>
                <c:pt idx="5">
                  <c:v>81.319999999999993</c:v>
                </c:pt>
                <c:pt idx="6">
                  <c:v>72.260000000000005</c:v>
                </c:pt>
                <c:pt idx="7">
                  <c:v>55.62</c:v>
                </c:pt>
                <c:pt idx="8">
                  <c:v>54.15</c:v>
                </c:pt>
                <c:pt idx="9">
                  <c:v>45.98</c:v>
                </c:pt>
                <c:pt idx="10">
                  <c:v>31.66</c:v>
                </c:pt>
                <c:pt idx="11">
                  <c:v>26.41</c:v>
                </c:pt>
                <c:pt idx="12">
                  <c:v>26.41</c:v>
                </c:pt>
                <c:pt idx="13">
                  <c:v>26.41</c:v>
                </c:pt>
                <c:pt idx="14">
                  <c:v>26.41</c:v>
                </c:pt>
                <c:pt idx="15">
                  <c:v>26.41</c:v>
                </c:pt>
              </c:numCache>
            </c:numRef>
          </c:yVal>
          <c:smooth val="1"/>
        </c:ser>
        <c:dLbls>
          <c:showLegendKey val="0"/>
          <c:showVal val="0"/>
          <c:showCatName val="0"/>
          <c:showSerName val="0"/>
          <c:showPercent val="0"/>
          <c:showBubbleSize val="0"/>
        </c:dLbls>
        <c:axId val="1391632464"/>
        <c:axId val="1391633552"/>
      </c:scatterChart>
      <c:valAx>
        <c:axId val="1391632464"/>
        <c:scaling>
          <c:orientation val="minMax"/>
        </c:scaling>
        <c:delete val="0"/>
        <c:axPos val="b"/>
        <c:title>
          <c:tx>
            <c:rich>
              <a:bodyPr/>
              <a:lstStyle/>
              <a:p>
                <a:pPr>
                  <a:defRPr/>
                </a:pPr>
                <a:r>
                  <a:rPr lang="en-US"/>
                  <a:t>Roof Displacement (in.)</a:t>
                </a:r>
              </a:p>
            </c:rich>
          </c:tx>
          <c:overlay val="0"/>
        </c:title>
        <c:numFmt formatCode="General" sourceLinked="1"/>
        <c:majorTickMark val="out"/>
        <c:minorTickMark val="none"/>
        <c:tickLblPos val="nextTo"/>
        <c:crossAx val="1391633552"/>
        <c:crosses val="autoZero"/>
        <c:crossBetween val="midCat"/>
      </c:valAx>
      <c:valAx>
        <c:axId val="1391633552"/>
        <c:scaling>
          <c:orientation val="minMax"/>
        </c:scaling>
        <c:delete val="0"/>
        <c:axPos val="l"/>
        <c:majorGridlines/>
        <c:title>
          <c:tx>
            <c:rich>
              <a:bodyPr rot="-5400000" vert="horz"/>
              <a:lstStyle/>
              <a:p>
                <a:pPr>
                  <a:defRPr/>
                </a:pPr>
                <a:r>
                  <a:rPr lang="en-US"/>
                  <a:t>Base</a:t>
                </a:r>
                <a:r>
                  <a:rPr lang="en-US" baseline="0"/>
                  <a:t> Shear (kips)</a:t>
                </a:r>
                <a:endParaRPr lang="en-US"/>
              </a:p>
            </c:rich>
          </c:tx>
          <c:overlay val="0"/>
        </c:title>
        <c:numFmt formatCode="General" sourceLinked="1"/>
        <c:majorTickMark val="out"/>
        <c:minorTickMark val="none"/>
        <c:tickLblPos val="nextTo"/>
        <c:crossAx val="1391632464"/>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lineMarker"/>
        <c:varyColors val="0"/>
        <c:ser>
          <c:idx val="0"/>
          <c:order val="0"/>
          <c:tx>
            <c:v>Vulnerability Curve</c:v>
          </c:tx>
          <c:marker>
            <c:symbol val="none"/>
          </c:marker>
          <c:xVal>
            <c:numRef>
              <c:f>'Vulnerabilty Curve'!$C$5:$C$19</c:f>
              <c:numCache>
                <c:formatCode>General</c:formatCode>
                <c:ptCount val="15"/>
                <c:pt idx="0">
                  <c:v>0</c:v>
                </c:pt>
                <c:pt idx="1">
                  <c:v>0.14600000000000016</c:v>
                </c:pt>
                <c:pt idx="2">
                  <c:v>0.19</c:v>
                </c:pt>
                <c:pt idx="3">
                  <c:v>0.22</c:v>
                </c:pt>
                <c:pt idx="4">
                  <c:v>0.25</c:v>
                </c:pt>
                <c:pt idx="5">
                  <c:v>0.26500000000000001</c:v>
                </c:pt>
                <c:pt idx="6">
                  <c:v>0.28000000000000008</c:v>
                </c:pt>
                <c:pt idx="7">
                  <c:v>0.3250000000000004</c:v>
                </c:pt>
                <c:pt idx="8">
                  <c:v>0.36500000000000032</c:v>
                </c:pt>
                <c:pt idx="9">
                  <c:v>0.4</c:v>
                </c:pt>
                <c:pt idx="10">
                  <c:v>0.41500000000000031</c:v>
                </c:pt>
                <c:pt idx="11">
                  <c:v>0.42500000000000032</c:v>
                </c:pt>
                <c:pt idx="12">
                  <c:v>0.43500000000000033</c:v>
                </c:pt>
              </c:numCache>
            </c:numRef>
          </c:xVal>
          <c:yVal>
            <c:numRef>
              <c:f>'Vulnerabilty Curve'!$B$5:$B$19</c:f>
              <c:numCache>
                <c:formatCode>General</c:formatCode>
                <c:ptCount val="15"/>
                <c:pt idx="0">
                  <c:v>0</c:v>
                </c:pt>
                <c:pt idx="1">
                  <c:v>4.2799141224707977</c:v>
                </c:pt>
                <c:pt idx="2">
                  <c:v>7.8136595083897369</c:v>
                </c:pt>
                <c:pt idx="3">
                  <c:v>16.240038657167705</c:v>
                </c:pt>
                <c:pt idx="4">
                  <c:v>29.472487673810583</c:v>
                </c:pt>
                <c:pt idx="5">
                  <c:v>33.065218562613154</c:v>
                </c:pt>
                <c:pt idx="6">
                  <c:v>43.101948893017507</c:v>
                </c:pt>
                <c:pt idx="7">
                  <c:v>66.391762947349122</c:v>
                </c:pt>
                <c:pt idx="8">
                  <c:v>84.859845466038678</c:v>
                </c:pt>
                <c:pt idx="9">
                  <c:v>90.968256322735911</c:v>
                </c:pt>
                <c:pt idx="10">
                  <c:v>94.674175823693176</c:v>
                </c:pt>
                <c:pt idx="11">
                  <c:v>97.54695679312043</c:v>
                </c:pt>
                <c:pt idx="12">
                  <c:v>100</c:v>
                </c:pt>
              </c:numCache>
            </c:numRef>
          </c:yVal>
          <c:smooth val="0"/>
        </c:ser>
        <c:dLbls>
          <c:showLegendKey val="0"/>
          <c:showVal val="0"/>
          <c:showCatName val="0"/>
          <c:showSerName val="0"/>
          <c:showPercent val="0"/>
          <c:showBubbleSize val="0"/>
        </c:dLbls>
        <c:axId val="1571380960"/>
        <c:axId val="1571386400"/>
      </c:scatterChart>
      <c:valAx>
        <c:axId val="1571380960"/>
        <c:scaling>
          <c:orientation val="minMax"/>
        </c:scaling>
        <c:delete val="0"/>
        <c:axPos val="b"/>
        <c:title>
          <c:tx>
            <c:rich>
              <a:bodyPr/>
              <a:lstStyle/>
              <a:p>
                <a:pPr>
                  <a:defRPr/>
                </a:pPr>
                <a:r>
                  <a:rPr lang="en-US"/>
                  <a:t>PGA's</a:t>
                </a:r>
              </a:p>
            </c:rich>
          </c:tx>
          <c:overlay val="0"/>
        </c:title>
        <c:numFmt formatCode="General" sourceLinked="1"/>
        <c:majorTickMark val="out"/>
        <c:minorTickMark val="none"/>
        <c:tickLblPos val="nextTo"/>
        <c:crossAx val="1571386400"/>
        <c:crosses val="autoZero"/>
        <c:crossBetween val="midCat"/>
      </c:valAx>
      <c:valAx>
        <c:axId val="1571386400"/>
        <c:scaling>
          <c:orientation val="minMax"/>
          <c:max val="100"/>
        </c:scaling>
        <c:delete val="0"/>
        <c:axPos val="l"/>
        <c:majorGridlines/>
        <c:title>
          <c:tx>
            <c:rich>
              <a:bodyPr rot="-5400000" vert="horz"/>
              <a:lstStyle/>
              <a:p>
                <a:pPr>
                  <a:defRPr/>
                </a:pPr>
                <a:r>
                  <a:rPr lang="en-US"/>
                  <a:t>Damage</a:t>
                </a:r>
                <a:r>
                  <a:rPr lang="en-US" baseline="0"/>
                  <a:t> Index</a:t>
                </a:r>
                <a:endParaRPr lang="en-US"/>
              </a:p>
            </c:rich>
          </c:tx>
          <c:overlay val="0"/>
        </c:title>
        <c:numFmt formatCode="General" sourceLinked="1"/>
        <c:majorTickMark val="out"/>
        <c:minorTickMark val="none"/>
        <c:tickLblPos val="nextTo"/>
        <c:crossAx val="1571380960"/>
        <c:crosses val="autoZero"/>
        <c:crossBetween val="midCat"/>
      </c:valAx>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CONTROLLED</c:v>
          </c:tx>
          <c:marker>
            <c:symbol val="none"/>
          </c:marker>
          <c:xVal>
            <c:numRef>
              <c:f>'D:\HAMMAD\MS\4th SEMESTER(THESIS)\WRITEUP\different curves\[graph for writeup.xlsx]Sheet1'!$A$2:$A$274</c:f>
              <c:numCache>
                <c:formatCode>General</c:formatCode>
                <c:ptCount val="273"/>
                <c:pt idx="0">
                  <c:v>2.9527559055118111E-5</c:v>
                </c:pt>
                <c:pt idx="1">
                  <c:v>1.3451443569553807E-4</c:v>
                </c:pt>
                <c:pt idx="2">
                  <c:v>1.6404199475065619E-4</c:v>
                </c:pt>
                <c:pt idx="3">
                  <c:v>2.2309711286089241E-4</c:v>
                </c:pt>
                <c:pt idx="4">
                  <c:v>2.6902887139107614E-4</c:v>
                </c:pt>
                <c:pt idx="5">
                  <c:v>3.4776902887139111E-4</c:v>
                </c:pt>
                <c:pt idx="6">
                  <c:v>4.068241469816273E-4</c:v>
                </c:pt>
                <c:pt idx="7">
                  <c:v>4.3307086614173236E-4</c:v>
                </c:pt>
                <c:pt idx="8">
                  <c:v>4.5275590551181109E-4</c:v>
                </c:pt>
                <c:pt idx="9">
                  <c:v>5.0196850393700789E-4</c:v>
                </c:pt>
                <c:pt idx="10">
                  <c:v>5.1181102362204728E-4</c:v>
                </c:pt>
                <c:pt idx="11">
                  <c:v>5.3149606299212606E-4</c:v>
                </c:pt>
                <c:pt idx="12">
                  <c:v>5.4133858267716546E-4</c:v>
                </c:pt>
                <c:pt idx="13">
                  <c:v>5.7086614173228352E-4</c:v>
                </c:pt>
                <c:pt idx="14">
                  <c:v>5.9711286089238842E-4</c:v>
                </c:pt>
                <c:pt idx="15">
                  <c:v>6.0695538057742781E-4</c:v>
                </c:pt>
                <c:pt idx="16">
                  <c:v>6.167979002624672E-4</c:v>
                </c:pt>
                <c:pt idx="17">
                  <c:v>6.3648293963254599E-4</c:v>
                </c:pt>
                <c:pt idx="18">
                  <c:v>6.5616797900262477E-4</c:v>
                </c:pt>
                <c:pt idx="19">
                  <c:v>6.8569553805774284E-4</c:v>
                </c:pt>
                <c:pt idx="20">
                  <c:v>6.8569553805774284E-4</c:v>
                </c:pt>
                <c:pt idx="21">
                  <c:v>7.152230971128609E-4</c:v>
                </c:pt>
                <c:pt idx="22">
                  <c:v>7.3490813648293969E-4</c:v>
                </c:pt>
                <c:pt idx="23">
                  <c:v>7.4146981627296602E-4</c:v>
                </c:pt>
                <c:pt idx="24">
                  <c:v>7.4146981627296602E-4</c:v>
                </c:pt>
                <c:pt idx="25">
                  <c:v>7.7099737532808398E-4</c:v>
                </c:pt>
                <c:pt idx="26">
                  <c:v>7.8083989501312337E-4</c:v>
                </c:pt>
                <c:pt idx="27">
                  <c:v>7.9068241469816265E-4</c:v>
                </c:pt>
                <c:pt idx="28">
                  <c:v>8.1036745406824155E-4</c:v>
                </c:pt>
                <c:pt idx="29">
                  <c:v>8.2020997375328083E-4</c:v>
                </c:pt>
                <c:pt idx="30">
                  <c:v>8.3005249343832022E-4</c:v>
                </c:pt>
                <c:pt idx="31">
                  <c:v>8.49737532808399E-4</c:v>
                </c:pt>
                <c:pt idx="32">
                  <c:v>8.6942257217847779E-4</c:v>
                </c:pt>
                <c:pt idx="33">
                  <c:v>8.8910761154855657E-4</c:v>
                </c:pt>
                <c:pt idx="34">
                  <c:v>8.8910761154855657E-4</c:v>
                </c:pt>
                <c:pt idx="35">
                  <c:v>9.1535433070866158E-4</c:v>
                </c:pt>
                <c:pt idx="36">
                  <c:v>9.2519685039370075E-4</c:v>
                </c:pt>
                <c:pt idx="37">
                  <c:v>9.3503937007874014E-4</c:v>
                </c:pt>
                <c:pt idx="38">
                  <c:v>9.6456692913385832E-4</c:v>
                </c:pt>
                <c:pt idx="39">
                  <c:v>9.8425196850393699E-4</c:v>
                </c:pt>
                <c:pt idx="40">
                  <c:v>9.8425196850393699E-4</c:v>
                </c:pt>
                <c:pt idx="41">
                  <c:v>1.0039370078740158E-3</c:v>
                </c:pt>
                <c:pt idx="42">
                  <c:v>1.0137795275590551E-3</c:v>
                </c:pt>
                <c:pt idx="43">
                  <c:v>1.0433070866141733E-3</c:v>
                </c:pt>
                <c:pt idx="44">
                  <c:v>1.0531496062992126E-3</c:v>
                </c:pt>
                <c:pt idx="45">
                  <c:v>1.0629921259842521E-3</c:v>
                </c:pt>
                <c:pt idx="46">
                  <c:v>1.0990813648293965E-3</c:v>
                </c:pt>
                <c:pt idx="47">
                  <c:v>1.1384514435695537E-3</c:v>
                </c:pt>
                <c:pt idx="48">
                  <c:v>1.2434383202099737E-3</c:v>
                </c:pt>
                <c:pt idx="49">
                  <c:v>1.3910761154855645E-3</c:v>
                </c:pt>
                <c:pt idx="50">
                  <c:v>1.5616797900262467E-3</c:v>
                </c:pt>
                <c:pt idx="51">
                  <c:v>1.7847769028871393E-3</c:v>
                </c:pt>
                <c:pt idx="52">
                  <c:v>2.0374015748031498E-3</c:v>
                </c:pt>
                <c:pt idx="53">
                  <c:v>2.4114173228346456E-3</c:v>
                </c:pt>
                <c:pt idx="54">
                  <c:v>2.952755905511811E-3</c:v>
                </c:pt>
                <c:pt idx="55">
                  <c:v>3.8976377952755908E-3</c:v>
                </c:pt>
              </c:numCache>
            </c:numRef>
          </c:xVal>
          <c:yVal>
            <c:numRef>
              <c:f>'D:\HAMMAD\MS\4th SEMESTER(THESIS)\WRITEUP\different curves\[graph for writeup.xlsx]Sheet1'!$B$2:$B$274</c:f>
              <c:numCache>
                <c:formatCode>General</c:formatCode>
                <c:ptCount val="273"/>
                <c:pt idx="0">
                  <c:v>169.23065287313636</c:v>
                </c:pt>
                <c:pt idx="1">
                  <c:v>499.93657502908627</c:v>
                </c:pt>
                <c:pt idx="2">
                  <c:v>617.18759141306907</c:v>
                </c:pt>
                <c:pt idx="3">
                  <c:v>736.76376629230106</c:v>
                </c:pt>
                <c:pt idx="4">
                  <c:v>853.92525676827006</c:v>
                </c:pt>
                <c:pt idx="5">
                  <c:v>1016.4379413476432</c:v>
                </c:pt>
                <c:pt idx="6">
                  <c:v>1123.1698732675793</c:v>
                </c:pt>
                <c:pt idx="7">
                  <c:v>1191.9763520925733</c:v>
                </c:pt>
                <c:pt idx="8">
                  <c:v>1224.1860663538891</c:v>
                </c:pt>
                <c:pt idx="9">
                  <c:v>1306.8634253364498</c:v>
                </c:pt>
                <c:pt idx="10">
                  <c:v>1321.8218415005724</c:v>
                </c:pt>
                <c:pt idx="11">
                  <c:v>1350.4388389621038</c:v>
                </c:pt>
                <c:pt idx="12">
                  <c:v>1373.0142874451697</c:v>
                </c:pt>
                <c:pt idx="13">
                  <c:v>1420.0247230111572</c:v>
                </c:pt>
                <c:pt idx="14">
                  <c:v>1462.9672415249788</c:v>
                </c:pt>
                <c:pt idx="15">
                  <c:v>1482.3365210702807</c:v>
                </c:pt>
                <c:pt idx="16">
                  <c:v>1501.6677097943591</c:v>
                </c:pt>
                <c:pt idx="17">
                  <c:v>1531.4394706825406</c:v>
                </c:pt>
                <c:pt idx="18">
                  <c:v>1561.8097231109905</c:v>
                </c:pt>
                <c:pt idx="19">
                  <c:v>1610.3502328405527</c:v>
                </c:pt>
                <c:pt idx="20">
                  <c:v>1627.5080530811756</c:v>
                </c:pt>
                <c:pt idx="21">
                  <c:v>1670.2540041986858</c:v>
                </c:pt>
                <c:pt idx="22">
                  <c:v>1701.4963911253315</c:v>
                </c:pt>
                <c:pt idx="23">
                  <c:v>1719.2146449198981</c:v>
                </c:pt>
                <c:pt idx="24">
                  <c:v>1727.4815946721981</c:v>
                </c:pt>
                <c:pt idx="25">
                  <c:v>1773.2770682371981</c:v>
                </c:pt>
                <c:pt idx="26">
                  <c:v>1793.2917339371186</c:v>
                </c:pt>
                <c:pt idx="27">
                  <c:v>1814.5835106606421</c:v>
                </c:pt>
                <c:pt idx="28">
                  <c:v>1848.9039501781374</c:v>
                </c:pt>
                <c:pt idx="29">
                  <c:v>1870.1716481157007</c:v>
                </c:pt>
                <c:pt idx="30">
                  <c:v>1889.5675838451959</c:v>
                </c:pt>
                <c:pt idx="31">
                  <c:v>1923.7076619852123</c:v>
                </c:pt>
                <c:pt idx="32">
                  <c:v>1957.9738761972405</c:v>
                </c:pt>
                <c:pt idx="33">
                  <c:v>1993.2227569978702</c:v>
                </c:pt>
                <c:pt idx="34">
                  <c:v>2001.4897067501699</c:v>
                </c:pt>
                <c:pt idx="35">
                  <c:v>2049.475004399545</c:v>
                </c:pt>
                <c:pt idx="36">
                  <c:v>2066.0506987457288</c:v>
                </c:pt>
                <c:pt idx="37">
                  <c:v>2083.8742345639585</c:v>
                </c:pt>
                <c:pt idx="38">
                  <c:v>2124.2661132973426</c:v>
                </c:pt>
                <c:pt idx="39">
                  <c:v>2164.8942476650577</c:v>
                </c:pt>
                <c:pt idx="40">
                  <c:v>2171.2634385119559</c:v>
                </c:pt>
                <c:pt idx="41">
                  <c:v>2208.3368802171481</c:v>
                </c:pt>
                <c:pt idx="42">
                  <c:v>2229.6109839674436</c:v>
                </c:pt>
                <c:pt idx="43">
                  <c:v>2274.4008240333801</c:v>
                </c:pt>
                <c:pt idx="44">
                  <c:v>2294.5439832670613</c:v>
                </c:pt>
                <c:pt idx="45">
                  <c:v>2311.4895487286262</c:v>
                </c:pt>
                <c:pt idx="46">
                  <c:v>2361.1795362970242</c:v>
                </c:pt>
                <c:pt idx="47">
                  <c:v>2433.2555158779846</c:v>
                </c:pt>
                <c:pt idx="48">
                  <c:v>2583.013452124676</c:v>
                </c:pt>
                <c:pt idx="49">
                  <c:v>2760.8491348455063</c:v>
                </c:pt>
                <c:pt idx="50">
                  <c:v>2888.2316630154946</c:v>
                </c:pt>
                <c:pt idx="51">
                  <c:v>2898.0954956685782</c:v>
                </c:pt>
                <c:pt idx="52">
                  <c:v>2673.791081791649</c:v>
                </c:pt>
                <c:pt idx="53">
                  <c:v>2584.9932572381313</c:v>
                </c:pt>
                <c:pt idx="54">
                  <c:v>2095.6627479668346</c:v>
                </c:pt>
                <c:pt idx="55">
                  <c:v>1595.5529656140241</c:v>
                </c:pt>
              </c:numCache>
            </c:numRef>
          </c:yVal>
          <c:smooth val="1"/>
        </c:ser>
        <c:ser>
          <c:idx val="1"/>
          <c:order val="1"/>
          <c:tx>
            <c:v>W-1</c:v>
          </c:tx>
          <c:marker>
            <c:symbol val="none"/>
          </c:marker>
          <c:xVal>
            <c:numRef>
              <c:f>'D:\HAMMAD\MS\4th SEMESTER(THESIS)\WRITEUP\different curves\[graph for writeup.xlsx]Sheet1'!$T$2:$T$192</c:f>
              <c:numCache>
                <c:formatCode>General</c:formatCode>
                <c:ptCount val="191"/>
                <c:pt idx="0">
                  <c:v>0</c:v>
                </c:pt>
                <c:pt idx="1">
                  <c:v>0</c:v>
                </c:pt>
                <c:pt idx="2">
                  <c:v>0</c:v>
                </c:pt>
                <c:pt idx="3">
                  <c:v>0</c:v>
                </c:pt>
                <c:pt idx="4">
                  <c:v>0</c:v>
                </c:pt>
                <c:pt idx="5">
                  <c:v>0</c:v>
                </c:pt>
                <c:pt idx="6">
                  <c:v>0</c:v>
                </c:pt>
                <c:pt idx="7">
                  <c:v>-9.8425196850393713E-6</c:v>
                </c:pt>
                <c:pt idx="8">
                  <c:v>-9.8425196850393713E-6</c:v>
                </c:pt>
                <c:pt idx="9">
                  <c:v>0</c:v>
                </c:pt>
                <c:pt idx="10">
                  <c:v>-9.8425196850393713E-6</c:v>
                </c:pt>
                <c:pt idx="11">
                  <c:v>0</c:v>
                </c:pt>
                <c:pt idx="12">
                  <c:v>-9.8425196850393713E-6</c:v>
                </c:pt>
                <c:pt idx="13">
                  <c:v>0</c:v>
                </c:pt>
                <c:pt idx="14">
                  <c:v>0</c:v>
                </c:pt>
                <c:pt idx="15">
                  <c:v>0</c:v>
                </c:pt>
                <c:pt idx="16">
                  <c:v>0</c:v>
                </c:pt>
                <c:pt idx="17">
                  <c:v>0</c:v>
                </c:pt>
                <c:pt idx="18">
                  <c:v>0</c:v>
                </c:pt>
                <c:pt idx="19">
                  <c:v>0</c:v>
                </c:pt>
                <c:pt idx="20">
                  <c:v>9.8425196850393713E-6</c:v>
                </c:pt>
                <c:pt idx="21">
                  <c:v>9.8425196850393713E-6</c:v>
                </c:pt>
                <c:pt idx="22">
                  <c:v>9.8425196850393713E-6</c:v>
                </c:pt>
                <c:pt idx="23">
                  <c:v>9.8425196850393713E-6</c:v>
                </c:pt>
                <c:pt idx="24">
                  <c:v>9.8425196850393713E-6</c:v>
                </c:pt>
                <c:pt idx="25">
                  <c:v>9.8425196850393713E-6</c:v>
                </c:pt>
                <c:pt idx="26">
                  <c:v>9.8425196850393713E-6</c:v>
                </c:pt>
                <c:pt idx="27">
                  <c:v>9.8425196850393713E-6</c:v>
                </c:pt>
                <c:pt idx="28">
                  <c:v>9.8425196850393713E-6</c:v>
                </c:pt>
                <c:pt idx="29">
                  <c:v>2.9527559055118111E-5</c:v>
                </c:pt>
                <c:pt idx="30">
                  <c:v>2.9527559055118111E-5</c:v>
                </c:pt>
                <c:pt idx="31">
                  <c:v>2.9527559055118111E-5</c:v>
                </c:pt>
                <c:pt idx="32">
                  <c:v>2.9527559055118111E-5</c:v>
                </c:pt>
                <c:pt idx="33">
                  <c:v>2.9527559055118111E-5</c:v>
                </c:pt>
                <c:pt idx="34">
                  <c:v>2.9527559055118111E-5</c:v>
                </c:pt>
                <c:pt idx="35">
                  <c:v>2.9527559055118111E-5</c:v>
                </c:pt>
                <c:pt idx="36">
                  <c:v>2.9527559055118111E-5</c:v>
                </c:pt>
                <c:pt idx="37">
                  <c:v>2.9527559055118111E-5</c:v>
                </c:pt>
                <c:pt idx="38">
                  <c:v>2.9527559055118111E-5</c:v>
                </c:pt>
                <c:pt idx="39">
                  <c:v>4.921259842519685E-5</c:v>
                </c:pt>
                <c:pt idx="40">
                  <c:v>4.921259842519685E-5</c:v>
                </c:pt>
                <c:pt idx="41">
                  <c:v>4.921259842519685E-5</c:v>
                </c:pt>
                <c:pt idx="42">
                  <c:v>4.921259842519685E-5</c:v>
                </c:pt>
                <c:pt idx="43">
                  <c:v>4.921259842519685E-5</c:v>
                </c:pt>
                <c:pt idx="44">
                  <c:v>5.9055118110236221E-5</c:v>
                </c:pt>
                <c:pt idx="45">
                  <c:v>6.8897637795275592E-5</c:v>
                </c:pt>
                <c:pt idx="46">
                  <c:v>7.874015748031497E-5</c:v>
                </c:pt>
                <c:pt idx="47">
                  <c:v>7.874015748031497E-5</c:v>
                </c:pt>
                <c:pt idx="48">
                  <c:v>7.874015748031497E-5</c:v>
                </c:pt>
                <c:pt idx="49">
                  <c:v>9.5144356955380587E-5</c:v>
                </c:pt>
                <c:pt idx="50">
                  <c:v>9.5144356955380587E-5</c:v>
                </c:pt>
                <c:pt idx="51">
                  <c:v>1.0498687664041997E-4</c:v>
                </c:pt>
                <c:pt idx="52">
                  <c:v>1.1482939632545933E-4</c:v>
                </c:pt>
                <c:pt idx="53">
                  <c:v>1.1482939632545933E-4</c:v>
                </c:pt>
                <c:pt idx="54">
                  <c:v>1.1482939632545933E-4</c:v>
                </c:pt>
                <c:pt idx="55">
                  <c:v>1.2467191601049868E-4</c:v>
                </c:pt>
                <c:pt idx="56">
                  <c:v>1.2467191601049868E-4</c:v>
                </c:pt>
                <c:pt idx="57">
                  <c:v>1.3451443569553807E-4</c:v>
                </c:pt>
                <c:pt idx="58">
                  <c:v>1.4435695538057741E-4</c:v>
                </c:pt>
                <c:pt idx="59">
                  <c:v>1.4435695538057741E-4</c:v>
                </c:pt>
                <c:pt idx="60">
                  <c:v>1.541994750656168E-4</c:v>
                </c:pt>
                <c:pt idx="61">
                  <c:v>1.6404199475065619E-4</c:v>
                </c:pt>
                <c:pt idx="62">
                  <c:v>1.6404199475065619E-4</c:v>
                </c:pt>
                <c:pt idx="63">
                  <c:v>1.7388451443569556E-4</c:v>
                </c:pt>
                <c:pt idx="64">
                  <c:v>1.7388451443569556E-4</c:v>
                </c:pt>
                <c:pt idx="65">
                  <c:v>1.7388451443569556E-4</c:v>
                </c:pt>
                <c:pt idx="66">
                  <c:v>1.7388451443569556E-4</c:v>
                </c:pt>
                <c:pt idx="67">
                  <c:v>1.7388451443569556E-4</c:v>
                </c:pt>
                <c:pt idx="68">
                  <c:v>1.7388451443569556E-4</c:v>
                </c:pt>
                <c:pt idx="69">
                  <c:v>1.7388451443569556E-4</c:v>
                </c:pt>
                <c:pt idx="70">
                  <c:v>1.7388451443569556E-4</c:v>
                </c:pt>
                <c:pt idx="71">
                  <c:v>1.7388451443569556E-4</c:v>
                </c:pt>
                <c:pt idx="72">
                  <c:v>1.7388451443569556E-4</c:v>
                </c:pt>
                <c:pt idx="73">
                  <c:v>1.8372703412073492E-4</c:v>
                </c:pt>
                <c:pt idx="74">
                  <c:v>1.9356955380577426E-4</c:v>
                </c:pt>
                <c:pt idx="75">
                  <c:v>2.1325459317585304E-4</c:v>
                </c:pt>
                <c:pt idx="76">
                  <c:v>2.2309711286089241E-4</c:v>
                </c:pt>
                <c:pt idx="77">
                  <c:v>2.3293963254593177E-4</c:v>
                </c:pt>
                <c:pt idx="78">
                  <c:v>2.4934383202099736E-4</c:v>
                </c:pt>
                <c:pt idx="79">
                  <c:v>2.4934383202099736E-4</c:v>
                </c:pt>
                <c:pt idx="80">
                  <c:v>2.6902887139107614E-4</c:v>
                </c:pt>
                <c:pt idx="81">
                  <c:v>2.8871391076115482E-4</c:v>
                </c:pt>
                <c:pt idx="82">
                  <c:v>3.083989501312336E-4</c:v>
                </c:pt>
                <c:pt idx="83">
                  <c:v>3.3792650918635167E-4</c:v>
                </c:pt>
                <c:pt idx="84">
                  <c:v>3.3792650918635167E-4</c:v>
                </c:pt>
                <c:pt idx="85">
                  <c:v>3.4776902887139111E-4</c:v>
                </c:pt>
                <c:pt idx="86">
                  <c:v>3.4776902887139111E-4</c:v>
                </c:pt>
                <c:pt idx="87">
                  <c:v>3.4776902887139111E-4</c:v>
                </c:pt>
                <c:pt idx="88">
                  <c:v>3.5761154855643045E-4</c:v>
                </c:pt>
                <c:pt idx="89">
                  <c:v>3.9698162729658796E-4</c:v>
                </c:pt>
                <c:pt idx="90">
                  <c:v>3.9698162729658796E-4</c:v>
                </c:pt>
                <c:pt idx="91">
                  <c:v>4.068241469816273E-4</c:v>
                </c:pt>
                <c:pt idx="92">
                  <c:v>4.3307086614173236E-4</c:v>
                </c:pt>
                <c:pt idx="93">
                  <c:v>4.6259842519685038E-4</c:v>
                </c:pt>
                <c:pt idx="94">
                  <c:v>4.8228346456692916E-4</c:v>
                </c:pt>
                <c:pt idx="95">
                  <c:v>5.1181102362204728E-4</c:v>
                </c:pt>
                <c:pt idx="96">
                  <c:v>5.1181102362204728E-4</c:v>
                </c:pt>
                <c:pt idx="97">
                  <c:v>5.1181102362204728E-4</c:v>
                </c:pt>
                <c:pt idx="98">
                  <c:v>5.2165354330708667E-4</c:v>
                </c:pt>
                <c:pt idx="99">
                  <c:v>5.2165354330708667E-4</c:v>
                </c:pt>
                <c:pt idx="100">
                  <c:v>5.2165354330708667E-4</c:v>
                </c:pt>
                <c:pt idx="101">
                  <c:v>5.3149606299212606E-4</c:v>
                </c:pt>
                <c:pt idx="102">
                  <c:v>5.3149606299212606E-4</c:v>
                </c:pt>
                <c:pt idx="103">
                  <c:v>5.4133858267716546E-4</c:v>
                </c:pt>
                <c:pt idx="104">
                  <c:v>5.5118110236220474E-4</c:v>
                </c:pt>
                <c:pt idx="105">
                  <c:v>5.6102362204724424E-4</c:v>
                </c:pt>
                <c:pt idx="106">
                  <c:v>5.6102362204724424E-4</c:v>
                </c:pt>
                <c:pt idx="107">
                  <c:v>5.6102362204724424E-4</c:v>
                </c:pt>
                <c:pt idx="108">
                  <c:v>5.7086614173228352E-4</c:v>
                </c:pt>
                <c:pt idx="109">
                  <c:v>5.7742782152230964E-4</c:v>
                </c:pt>
                <c:pt idx="110">
                  <c:v>5.8727034120734914E-4</c:v>
                </c:pt>
                <c:pt idx="111">
                  <c:v>5.8727034120734914E-4</c:v>
                </c:pt>
                <c:pt idx="112">
                  <c:v>5.8727034120734914E-4</c:v>
                </c:pt>
                <c:pt idx="113">
                  <c:v>6.0695538057742781E-4</c:v>
                </c:pt>
                <c:pt idx="114">
                  <c:v>6.0695538057742781E-4</c:v>
                </c:pt>
                <c:pt idx="115">
                  <c:v>6.167979002624672E-4</c:v>
                </c:pt>
                <c:pt idx="116">
                  <c:v>6.3648293963254599E-4</c:v>
                </c:pt>
                <c:pt idx="117">
                  <c:v>6.4632545931758538E-4</c:v>
                </c:pt>
                <c:pt idx="118">
                  <c:v>6.6601049868766405E-4</c:v>
                </c:pt>
                <c:pt idx="119">
                  <c:v>6.6601049868766405E-4</c:v>
                </c:pt>
                <c:pt idx="120">
                  <c:v>6.6601049868766405E-4</c:v>
                </c:pt>
                <c:pt idx="121">
                  <c:v>6.8569553805774284E-4</c:v>
                </c:pt>
                <c:pt idx="122">
                  <c:v>6.9553805774278223E-4</c:v>
                </c:pt>
                <c:pt idx="123">
                  <c:v>7.152230971128609E-4</c:v>
                </c:pt>
                <c:pt idx="124">
                  <c:v>7.250656167979004E-4</c:v>
                </c:pt>
                <c:pt idx="125">
                  <c:v>7.3490813648293969E-4</c:v>
                </c:pt>
                <c:pt idx="126">
                  <c:v>7.4146981627296602E-4</c:v>
                </c:pt>
                <c:pt idx="127">
                  <c:v>7.611548556430447E-4</c:v>
                </c:pt>
                <c:pt idx="128">
                  <c:v>7.8083989501312337E-4</c:v>
                </c:pt>
                <c:pt idx="129">
                  <c:v>7.9068241469816265E-4</c:v>
                </c:pt>
                <c:pt idx="130">
                  <c:v>8.1036745406824155E-4</c:v>
                </c:pt>
                <c:pt idx="131">
                  <c:v>8.2020997375328083E-4</c:v>
                </c:pt>
                <c:pt idx="132">
                  <c:v>8.3989501312335972E-4</c:v>
                </c:pt>
                <c:pt idx="133">
                  <c:v>8.49737532808399E-4</c:v>
                </c:pt>
                <c:pt idx="134">
                  <c:v>8.8910761154855657E-4</c:v>
                </c:pt>
                <c:pt idx="135">
                  <c:v>8.8910761154855657E-4</c:v>
                </c:pt>
                <c:pt idx="136">
                  <c:v>9.0551181102362219E-4</c:v>
                </c:pt>
                <c:pt idx="137">
                  <c:v>9.3503937007874014E-4</c:v>
                </c:pt>
                <c:pt idx="138">
                  <c:v>9.5472440944881882E-4</c:v>
                </c:pt>
                <c:pt idx="139">
                  <c:v>9.8425196850393699E-4</c:v>
                </c:pt>
                <c:pt idx="140">
                  <c:v>1.0039370078740158E-3</c:v>
                </c:pt>
                <c:pt idx="141">
                  <c:v>1.0334645669291341E-3</c:v>
                </c:pt>
                <c:pt idx="142">
                  <c:v>1.0629921259842521E-3</c:v>
                </c:pt>
                <c:pt idx="143">
                  <c:v>1.1089238845144358E-3</c:v>
                </c:pt>
                <c:pt idx="144">
                  <c:v>1.1581364829396327E-3</c:v>
                </c:pt>
                <c:pt idx="145">
                  <c:v>1.19750656167979E-3</c:v>
                </c:pt>
                <c:pt idx="146">
                  <c:v>1.272965879265092E-3</c:v>
                </c:pt>
                <c:pt idx="147">
                  <c:v>1.3418635170603674E-3</c:v>
                </c:pt>
                <c:pt idx="148">
                  <c:v>1.4173228346456691E-3</c:v>
                </c:pt>
                <c:pt idx="149">
                  <c:v>1.5157480314960633E-3</c:v>
                </c:pt>
                <c:pt idx="150">
                  <c:v>1.6207349081364831E-3</c:v>
                </c:pt>
                <c:pt idx="151">
                  <c:v>1.7650918635170607E-3</c:v>
                </c:pt>
                <c:pt idx="152">
                  <c:v>1.9488188976377954E-3</c:v>
                </c:pt>
                <c:pt idx="153">
                  <c:v>2.1522309711286092E-3</c:v>
                </c:pt>
                <c:pt idx="154">
                  <c:v>2.3654855643044617E-3</c:v>
                </c:pt>
                <c:pt idx="155">
                  <c:v>2.6246719160104991E-3</c:v>
                </c:pt>
                <c:pt idx="156">
                  <c:v>2.9133858267716538E-3</c:v>
                </c:pt>
                <c:pt idx="157">
                  <c:v>3.1955380577427823E-3</c:v>
                </c:pt>
                <c:pt idx="158">
                  <c:v>3.5236220472440946E-3</c:v>
                </c:pt>
                <c:pt idx="159">
                  <c:v>3.8418635170603677E-3</c:v>
                </c:pt>
                <c:pt idx="160">
                  <c:v>4.1404199475065621E-3</c:v>
                </c:pt>
                <c:pt idx="161">
                  <c:v>4.5078740157480325E-3</c:v>
                </c:pt>
                <c:pt idx="162">
                  <c:v>4.8261154855643055E-3</c:v>
                </c:pt>
                <c:pt idx="163">
                  <c:v>5.170603674540683E-3</c:v>
                </c:pt>
                <c:pt idx="164">
                  <c:v>5.3543307086614178E-3</c:v>
                </c:pt>
                <c:pt idx="165">
                  <c:v>5.7414698162729658E-3</c:v>
                </c:pt>
                <c:pt idx="166">
                  <c:v>6.1286089238845147E-3</c:v>
                </c:pt>
                <c:pt idx="167">
                  <c:v>6.4468503937007877E-3</c:v>
                </c:pt>
                <c:pt idx="168">
                  <c:v>6.8503937007874027E-3</c:v>
                </c:pt>
                <c:pt idx="169">
                  <c:v>7.1883202099737526E-3</c:v>
                </c:pt>
                <c:pt idx="170">
                  <c:v>7.5360892388451452E-3</c:v>
                </c:pt>
                <c:pt idx="171">
                  <c:v>7.8543307086614191E-3</c:v>
                </c:pt>
                <c:pt idx="172">
                  <c:v>8.0971128608923887E-3</c:v>
                </c:pt>
                <c:pt idx="173">
                  <c:v>8.5203412073490813E-3</c:v>
                </c:pt>
                <c:pt idx="174">
                  <c:v>8.9370078740157489E-3</c:v>
                </c:pt>
                <c:pt idx="175">
                  <c:v>9.340551181102363E-3</c:v>
                </c:pt>
                <c:pt idx="176">
                  <c:v>1.3152887139107615E-2</c:v>
                </c:pt>
                <c:pt idx="177">
                  <c:v>1.4156824146981628E-2</c:v>
                </c:pt>
                <c:pt idx="178">
                  <c:v>1.4176509186351707E-2</c:v>
                </c:pt>
                <c:pt idx="179">
                  <c:v>1.4435695538057744E-2</c:v>
                </c:pt>
                <c:pt idx="180">
                  <c:v>1.44750656167979E-2</c:v>
                </c:pt>
                <c:pt idx="181">
                  <c:v>1.4753937007874016E-2</c:v>
                </c:pt>
                <c:pt idx="182">
                  <c:v>1.4753937007874016E-2</c:v>
                </c:pt>
                <c:pt idx="183">
                  <c:v>1.4773622047244096E-2</c:v>
                </c:pt>
                <c:pt idx="184">
                  <c:v>1.5652887139107612E-2</c:v>
                </c:pt>
                <c:pt idx="185">
                  <c:v>1.6394356955380579E-2</c:v>
                </c:pt>
                <c:pt idx="186">
                  <c:v>1.6712598425196852E-2</c:v>
                </c:pt>
                <c:pt idx="187">
                  <c:v>1.6945538057742782E-2</c:v>
                </c:pt>
                <c:pt idx="188">
                  <c:v>1.7821522309711287E-2</c:v>
                </c:pt>
                <c:pt idx="189">
                  <c:v>1.8536745406824148E-2</c:v>
                </c:pt>
                <c:pt idx="190">
                  <c:v>1.9714566929133859E-2</c:v>
                </c:pt>
              </c:numCache>
            </c:numRef>
          </c:xVal>
          <c:yVal>
            <c:numRef>
              <c:f>'D:\HAMMAD\MS\4th SEMESTER(THESIS)\WRITEUP\different curves\[graph for writeup.xlsx]Sheet1'!$U$2:$U$192</c:f>
              <c:numCache>
                <c:formatCode>General</c:formatCode>
                <c:ptCount val="191"/>
                <c:pt idx="0">
                  <c:v>1.910757254069356</c:v>
                </c:pt>
                <c:pt idx="1">
                  <c:v>0.93588110403397029</c:v>
                </c:pt>
                <c:pt idx="2">
                  <c:v>0</c:v>
                </c:pt>
                <c:pt idx="3">
                  <c:v>0.93588110403397029</c:v>
                </c:pt>
                <c:pt idx="4">
                  <c:v>0.93588110403397029</c:v>
                </c:pt>
                <c:pt idx="5">
                  <c:v>1.910757254069356</c:v>
                </c:pt>
                <c:pt idx="6">
                  <c:v>1.910757254069356</c:v>
                </c:pt>
                <c:pt idx="7">
                  <c:v>62.899009200283082</c:v>
                </c:pt>
                <c:pt idx="8">
                  <c:v>62.899009200283082</c:v>
                </c:pt>
                <c:pt idx="9">
                  <c:v>63.223925217965686</c:v>
                </c:pt>
                <c:pt idx="10">
                  <c:v>67.695399858457179</c:v>
                </c:pt>
                <c:pt idx="11">
                  <c:v>71.802835338277077</c:v>
                </c:pt>
                <c:pt idx="12">
                  <c:v>78.146072186836506</c:v>
                </c:pt>
                <c:pt idx="13">
                  <c:v>80.381745458588483</c:v>
                </c:pt>
                <c:pt idx="14">
                  <c:v>83.228383816691803</c:v>
                </c:pt>
                <c:pt idx="15">
                  <c:v>84.203259966727188</c:v>
                </c:pt>
                <c:pt idx="16">
                  <c:v>86.075022174795123</c:v>
                </c:pt>
                <c:pt idx="17">
                  <c:v>87.049898324830508</c:v>
                </c:pt>
                <c:pt idx="18">
                  <c:v>89.896536682933842</c:v>
                </c:pt>
                <c:pt idx="19">
                  <c:v>91.807293937003195</c:v>
                </c:pt>
                <c:pt idx="20">
                  <c:v>93.068091058719773</c:v>
                </c:pt>
                <c:pt idx="21">
                  <c:v>96.889605566858478</c:v>
                </c:pt>
                <c:pt idx="22">
                  <c:v>97.825486670892445</c:v>
                </c:pt>
                <c:pt idx="23">
                  <c:v>98.80036282092783</c:v>
                </c:pt>
                <c:pt idx="24">
                  <c:v>100.7111200749972</c:v>
                </c:pt>
                <c:pt idx="25">
                  <c:v>103.55775843310052</c:v>
                </c:pt>
                <c:pt idx="26">
                  <c:v>106.40439679120385</c:v>
                </c:pt>
                <c:pt idx="27">
                  <c:v>106.40439679120385</c:v>
                </c:pt>
                <c:pt idx="28">
                  <c:v>107.37927294123924</c:v>
                </c:pt>
                <c:pt idx="29">
                  <c:v>169.95330141505218</c:v>
                </c:pt>
                <c:pt idx="30">
                  <c:v>177.5573353853282</c:v>
                </c:pt>
                <c:pt idx="31">
                  <c:v>177.5573353853282</c:v>
                </c:pt>
                <c:pt idx="32">
                  <c:v>177.5573353853282</c:v>
                </c:pt>
                <c:pt idx="33">
                  <c:v>177.5573353853282</c:v>
                </c:pt>
                <c:pt idx="34">
                  <c:v>178.53221153536356</c:v>
                </c:pt>
                <c:pt idx="35">
                  <c:v>179.46809263939755</c:v>
                </c:pt>
                <c:pt idx="36">
                  <c:v>179.46809263939755</c:v>
                </c:pt>
                <c:pt idx="37">
                  <c:v>187.07212660967355</c:v>
                </c:pt>
                <c:pt idx="38">
                  <c:v>189.95776001377828</c:v>
                </c:pt>
                <c:pt idx="39">
                  <c:v>223.94854918612879</c:v>
                </c:pt>
                <c:pt idx="40">
                  <c:v>231.55258315640481</c:v>
                </c:pt>
                <c:pt idx="41">
                  <c:v>236.30997876857748</c:v>
                </c:pt>
                <c:pt idx="42">
                  <c:v>240.13149327671618</c:v>
                </c:pt>
                <c:pt idx="43">
                  <c:v>245.86376503892427</c:v>
                </c:pt>
                <c:pt idx="44">
                  <c:v>255.41755130927106</c:v>
                </c:pt>
                <c:pt idx="45">
                  <c:v>294.4710413489197</c:v>
                </c:pt>
                <c:pt idx="46">
                  <c:v>305.87714083510264</c:v>
                </c:pt>
                <c:pt idx="47">
                  <c:v>310.67353149327676</c:v>
                </c:pt>
                <c:pt idx="48">
                  <c:v>317.34168435951875</c:v>
                </c:pt>
                <c:pt idx="49">
                  <c:v>345.92505307855623</c:v>
                </c:pt>
                <c:pt idx="50">
                  <c:v>369.7510261854211</c:v>
                </c:pt>
                <c:pt idx="51">
                  <c:v>388.79996056480582</c:v>
                </c:pt>
                <c:pt idx="52">
                  <c:v>397.39851380042455</c:v>
                </c:pt>
                <c:pt idx="53">
                  <c:v>404.06666666666661</c:v>
                </c:pt>
                <c:pt idx="54">
                  <c:v>413.58145789101195</c:v>
                </c:pt>
                <c:pt idx="55">
                  <c:v>429.80339702760085</c:v>
                </c:pt>
                <c:pt idx="56">
                  <c:v>436.47154989384285</c:v>
                </c:pt>
                <c:pt idx="57">
                  <c:v>454.56525123849963</c:v>
                </c:pt>
                <c:pt idx="58">
                  <c:v>473.63382873319176</c:v>
                </c:pt>
                <c:pt idx="59">
                  <c:v>484.12349610757252</c:v>
                </c:pt>
                <c:pt idx="60">
                  <c:v>507.94946921443739</c:v>
                </c:pt>
                <c:pt idx="61">
                  <c:v>529.84480028850487</c:v>
                </c:pt>
                <c:pt idx="62">
                  <c:v>529.84480028850487</c:v>
                </c:pt>
                <c:pt idx="63">
                  <c:v>534.62208067940549</c:v>
                </c:pt>
                <c:pt idx="64">
                  <c:v>532.7113234253361</c:v>
                </c:pt>
                <c:pt idx="65">
                  <c:v>531.77544232130219</c:v>
                </c:pt>
                <c:pt idx="66">
                  <c:v>530.80056617126684</c:v>
                </c:pt>
                <c:pt idx="67">
                  <c:v>532.7113234253361</c:v>
                </c:pt>
                <c:pt idx="68">
                  <c:v>535.55796178343951</c:v>
                </c:pt>
                <c:pt idx="69">
                  <c:v>539.37947629157816</c:v>
                </c:pt>
                <c:pt idx="70">
                  <c:v>543.20099079971692</c:v>
                </c:pt>
                <c:pt idx="71">
                  <c:v>548.8942675159235</c:v>
                </c:pt>
                <c:pt idx="72">
                  <c:v>554.62653927813165</c:v>
                </c:pt>
                <c:pt idx="73">
                  <c:v>571.78392373225824</c:v>
                </c:pt>
                <c:pt idx="74">
                  <c:v>586.09554140127398</c:v>
                </c:pt>
                <c:pt idx="75">
                  <c:v>626.06546355272462</c:v>
                </c:pt>
                <c:pt idx="76">
                  <c:v>660.09489253303877</c:v>
                </c:pt>
                <c:pt idx="77">
                  <c:v>686.4422974510743</c:v>
                </c:pt>
                <c:pt idx="78">
                  <c:v>716.2183450679471</c:v>
                </c:pt>
                <c:pt idx="79">
                  <c:v>737.15868477070717</c:v>
                </c:pt>
                <c:pt idx="80">
                  <c:v>774.93388982592865</c:v>
                </c:pt>
                <c:pt idx="81">
                  <c:v>815.94191573802959</c:v>
                </c:pt>
                <c:pt idx="82">
                  <c:v>860.25943440446372</c:v>
                </c:pt>
                <c:pt idx="83">
                  <c:v>899.79256497119468</c:v>
                </c:pt>
                <c:pt idx="84">
                  <c:v>905.52483673340271</c:v>
                </c:pt>
                <c:pt idx="85">
                  <c:v>919.41750987717433</c:v>
                </c:pt>
                <c:pt idx="86">
                  <c:v>930.84305835558894</c:v>
                </c:pt>
                <c:pt idx="87">
                  <c:v>945.1542402381084</c:v>
                </c:pt>
                <c:pt idx="88">
                  <c:v>961.93254678598464</c:v>
                </c:pt>
                <c:pt idx="89">
                  <c:v>984.2794601678645</c:v>
                </c:pt>
                <c:pt idx="90">
                  <c:v>1007.130557124694</c:v>
                </c:pt>
                <c:pt idx="91">
                  <c:v>1035.3344121509849</c:v>
                </c:pt>
                <c:pt idx="92">
                  <c:v>1068.0010970335497</c:v>
                </c:pt>
                <c:pt idx="93">
                  <c:v>1104.0638298406602</c:v>
                </c:pt>
                <c:pt idx="94">
                  <c:v>1142.3778385485853</c:v>
                </c:pt>
                <c:pt idx="95">
                  <c:v>1185.3193207528541</c:v>
                </c:pt>
                <c:pt idx="96">
                  <c:v>1184.3444446028186</c:v>
                </c:pt>
                <c:pt idx="97">
                  <c:v>1184.3444446028186</c:v>
                </c:pt>
                <c:pt idx="98">
                  <c:v>1192.7932770329551</c:v>
                </c:pt>
                <c:pt idx="99">
                  <c:v>1195.6399153910584</c:v>
                </c:pt>
                <c:pt idx="100">
                  <c:v>1199.4614298991971</c:v>
                </c:pt>
                <c:pt idx="101">
                  <c:v>1216.4501774036437</c:v>
                </c:pt>
                <c:pt idx="102">
                  <c:v>1222.1824491658517</c:v>
                </c:pt>
                <c:pt idx="103">
                  <c:v>1232.5030438040562</c:v>
                </c:pt>
                <c:pt idx="104">
                  <c:v>1244.73439569633</c:v>
                </c:pt>
                <c:pt idx="105">
                  <c:v>1256.9663128096249</c:v>
                </c:pt>
                <c:pt idx="106">
                  <c:v>1265.5452229299362</c:v>
                </c:pt>
                <c:pt idx="107">
                  <c:v>1274.1241330502476</c:v>
                </c:pt>
                <c:pt idx="108">
                  <c:v>1293.7723401139972</c:v>
                </c:pt>
                <c:pt idx="109">
                  <c:v>1310.6666626339679</c:v>
                </c:pt>
                <c:pt idx="110">
                  <c:v>1331.2908704883228</c:v>
                </c:pt>
                <c:pt idx="111">
                  <c:v>1339.8697806086341</c:v>
                </c:pt>
                <c:pt idx="112">
                  <c:v>1351.2953290870487</c:v>
                </c:pt>
                <c:pt idx="113">
                  <c:v>1373.6976319006876</c:v>
                </c:pt>
                <c:pt idx="114">
                  <c:v>1385.1231803791022</c:v>
                </c:pt>
                <c:pt idx="115">
                  <c:v>1403.4604252041804</c:v>
                </c:pt>
                <c:pt idx="116">
                  <c:v>1426.7662211543948</c:v>
                </c:pt>
                <c:pt idx="117">
                  <c:v>1454.5851670080108</c:v>
                </c:pt>
                <c:pt idx="118">
                  <c:v>1477.818175488067</c:v>
                </c:pt>
                <c:pt idx="119">
                  <c:v>1490.2186001165169</c:v>
                </c:pt>
                <c:pt idx="120">
                  <c:v>1505.4656631030705</c:v>
                </c:pt>
                <c:pt idx="121">
                  <c:v>1536.1704869417217</c:v>
                </c:pt>
                <c:pt idx="122">
                  <c:v>1559.9961048105488</c:v>
                </c:pt>
                <c:pt idx="123">
                  <c:v>1597.1457409794639</c:v>
                </c:pt>
                <c:pt idx="124">
                  <c:v>1621.9332370898553</c:v>
                </c:pt>
                <c:pt idx="125">
                  <c:v>1647.6576786978057</c:v>
                </c:pt>
                <c:pt idx="126">
                  <c:v>1671.9708172620603</c:v>
                </c:pt>
                <c:pt idx="127">
                  <c:v>1711.5315640481244</c:v>
                </c:pt>
                <c:pt idx="128">
                  <c:v>1760.1193913658881</c:v>
                </c:pt>
                <c:pt idx="129">
                  <c:v>1790.6001641924859</c:v>
                </c:pt>
                <c:pt idx="130">
                  <c:v>1830.6224345364471</c:v>
                </c:pt>
                <c:pt idx="131">
                  <c:v>1858.2695669134127</c:v>
                </c:pt>
                <c:pt idx="132">
                  <c:v>1899.2537154989382</c:v>
                </c:pt>
                <c:pt idx="133">
                  <c:v>1929.4225385222248</c:v>
                </c:pt>
                <c:pt idx="134">
                  <c:v>2000.2508846426044</c:v>
                </c:pt>
                <c:pt idx="135">
                  <c:v>2019.3194621372963</c:v>
                </c:pt>
                <c:pt idx="136">
                  <c:v>2071.728803963199</c:v>
                </c:pt>
                <c:pt idx="137">
                  <c:v>2147.028237791932</c:v>
                </c:pt>
                <c:pt idx="138">
                  <c:v>2251.8469214437364</c:v>
                </c:pt>
                <c:pt idx="139">
                  <c:v>2331.864755838641</c:v>
                </c:pt>
                <c:pt idx="140">
                  <c:v>2391.9171266808207</c:v>
                </c:pt>
                <c:pt idx="141">
                  <c:v>2484.6862011359135</c:v>
                </c:pt>
                <c:pt idx="142">
                  <c:v>2548.696328059094</c:v>
                </c:pt>
                <c:pt idx="143">
                  <c:v>2642.8627834027748</c:v>
                </c:pt>
                <c:pt idx="144">
                  <c:v>2770.0030837085669</c:v>
                </c:pt>
                <c:pt idx="145">
                  <c:v>2861.7294409058741</c:v>
                </c:pt>
                <c:pt idx="146">
                  <c:v>3015.1551592042533</c:v>
                </c:pt>
                <c:pt idx="147">
                  <c:v>3154.7964427054944</c:v>
                </c:pt>
                <c:pt idx="148">
                  <c:v>3301.983510261854</c:v>
                </c:pt>
                <c:pt idx="149">
                  <c:v>3321</c:v>
                </c:pt>
                <c:pt idx="150">
                  <c:v>3400</c:v>
                </c:pt>
                <c:pt idx="151">
                  <c:v>3421</c:v>
                </c:pt>
                <c:pt idx="152">
                  <c:v>3487</c:v>
                </c:pt>
                <c:pt idx="153">
                  <c:v>3520</c:v>
                </c:pt>
                <c:pt idx="154">
                  <c:v>3666</c:v>
                </c:pt>
                <c:pt idx="155">
                  <c:v>3712</c:v>
                </c:pt>
                <c:pt idx="156">
                  <c:v>3799</c:v>
                </c:pt>
                <c:pt idx="157">
                  <c:v>3821</c:v>
                </c:pt>
                <c:pt idx="158">
                  <c:v>3897</c:v>
                </c:pt>
                <c:pt idx="159">
                  <c:v>3965</c:v>
                </c:pt>
                <c:pt idx="160">
                  <c:v>4004</c:v>
                </c:pt>
                <c:pt idx="161">
                  <c:v>4098</c:v>
                </c:pt>
                <c:pt idx="162">
                  <c:v>4154</c:v>
                </c:pt>
                <c:pt idx="163">
                  <c:v>4199</c:v>
                </c:pt>
                <c:pt idx="164">
                  <c:v>4221</c:v>
                </c:pt>
                <c:pt idx="165">
                  <c:v>4254</c:v>
                </c:pt>
                <c:pt idx="166">
                  <c:v>4387</c:v>
                </c:pt>
                <c:pt idx="167">
                  <c:v>4403</c:v>
                </c:pt>
                <c:pt idx="168">
                  <c:v>4478</c:v>
                </c:pt>
                <c:pt idx="169">
                  <c:v>4536</c:v>
                </c:pt>
                <c:pt idx="170">
                  <c:v>4600</c:v>
                </c:pt>
                <c:pt idx="171">
                  <c:v>4677</c:v>
                </c:pt>
                <c:pt idx="172">
                  <c:v>4721</c:v>
                </c:pt>
                <c:pt idx="173">
                  <c:v>4795</c:v>
                </c:pt>
                <c:pt idx="174">
                  <c:v>4825</c:v>
                </c:pt>
                <c:pt idx="175">
                  <c:v>4866</c:v>
                </c:pt>
                <c:pt idx="176">
                  <c:v>5355.9756734692855</c:v>
                </c:pt>
                <c:pt idx="177">
                  <c:v>5393.0148619957527</c:v>
                </c:pt>
                <c:pt idx="178">
                  <c:v>5420.311394196744</c:v>
                </c:pt>
                <c:pt idx="179">
                  <c:v>5515.2278505721033</c:v>
                </c:pt>
                <c:pt idx="180">
                  <c:v>5537.2965322009904</c:v>
                </c:pt>
                <c:pt idx="181">
                  <c:v>5576.2915782024065</c:v>
                </c:pt>
                <c:pt idx="182">
                  <c:v>5595.7891012031141</c:v>
                </c:pt>
                <c:pt idx="183">
                  <c:v>5654.2816702052369</c:v>
                </c:pt>
                <c:pt idx="184">
                  <c:v>5732.2717622080672</c:v>
                </c:pt>
                <c:pt idx="185">
                  <c:v>5810.2618542108985</c:v>
                </c:pt>
                <c:pt idx="186">
                  <c:v>6000</c:v>
                </c:pt>
                <c:pt idx="187">
                  <c:v>6044.2321302193905</c:v>
                </c:pt>
                <c:pt idx="188">
                  <c:v>6122.2222222222217</c:v>
                </c:pt>
                <c:pt idx="189">
                  <c:v>6200.212314225053</c:v>
                </c:pt>
                <c:pt idx="190">
                  <c:v>6307.2796413911474</c:v>
                </c:pt>
              </c:numCache>
            </c:numRef>
          </c:yVal>
          <c:smooth val="1"/>
        </c:ser>
        <c:ser>
          <c:idx val="2"/>
          <c:order val="2"/>
          <c:tx>
            <c:v>W-2</c:v>
          </c:tx>
          <c:marker>
            <c:symbol val="none"/>
          </c:marker>
          <c:xVal>
            <c:numRef>
              <c:f>'D:\HAMMAD\MS\4th SEMESTER(THESIS)\WRITEUP\different curves\[graph for writeup.xlsx]Sheet1'!$Q$3:$Q$176</c:f>
              <c:numCache>
                <c:formatCode>General</c:formatCode>
                <c:ptCount val="174"/>
                <c:pt idx="0">
                  <c:v>0</c:v>
                </c:pt>
                <c:pt idx="1">
                  <c:v>9.8425196850393713E-6</c:v>
                </c:pt>
                <c:pt idx="2">
                  <c:v>9.8425196850393713E-6</c:v>
                </c:pt>
                <c:pt idx="3">
                  <c:v>9.8425196850393713E-6</c:v>
                </c:pt>
                <c:pt idx="4">
                  <c:v>9.8425196850393713E-6</c:v>
                </c:pt>
                <c:pt idx="5">
                  <c:v>9.8425196850393713E-6</c:v>
                </c:pt>
                <c:pt idx="6">
                  <c:v>9.8425196850393713E-6</c:v>
                </c:pt>
                <c:pt idx="7">
                  <c:v>9.8425196850393713E-6</c:v>
                </c:pt>
                <c:pt idx="8">
                  <c:v>9.8425196850393713E-6</c:v>
                </c:pt>
                <c:pt idx="9">
                  <c:v>2.9527559055118111E-5</c:v>
                </c:pt>
                <c:pt idx="10">
                  <c:v>1.9685039370078743E-5</c:v>
                </c:pt>
                <c:pt idx="11">
                  <c:v>9.8425196850393713E-6</c:v>
                </c:pt>
                <c:pt idx="12">
                  <c:v>9.8425196850393713E-6</c:v>
                </c:pt>
                <c:pt idx="13">
                  <c:v>1.9685039370078743E-5</c:v>
                </c:pt>
                <c:pt idx="14">
                  <c:v>9.8425196850393713E-6</c:v>
                </c:pt>
                <c:pt idx="15">
                  <c:v>2.9527559055118111E-5</c:v>
                </c:pt>
                <c:pt idx="16">
                  <c:v>1.9685039370078743E-5</c:v>
                </c:pt>
                <c:pt idx="17">
                  <c:v>2.9527559055118111E-5</c:v>
                </c:pt>
                <c:pt idx="18">
                  <c:v>2.9527559055118111E-5</c:v>
                </c:pt>
                <c:pt idx="19">
                  <c:v>1.9685039370078743E-5</c:v>
                </c:pt>
                <c:pt idx="20">
                  <c:v>1.9685039370078743E-5</c:v>
                </c:pt>
                <c:pt idx="21">
                  <c:v>2.9527559055118111E-5</c:v>
                </c:pt>
                <c:pt idx="22">
                  <c:v>2.9527559055118111E-5</c:v>
                </c:pt>
                <c:pt idx="23">
                  <c:v>1.9685039370078743E-5</c:v>
                </c:pt>
                <c:pt idx="24">
                  <c:v>2.9527559055118111E-5</c:v>
                </c:pt>
                <c:pt idx="25">
                  <c:v>1.9685039370078743E-5</c:v>
                </c:pt>
                <c:pt idx="26">
                  <c:v>2.9527559055118111E-5</c:v>
                </c:pt>
                <c:pt idx="27">
                  <c:v>1.9685039370078743E-5</c:v>
                </c:pt>
                <c:pt idx="28">
                  <c:v>1.9685039370078743E-5</c:v>
                </c:pt>
                <c:pt idx="29">
                  <c:v>1.9685039370078743E-5</c:v>
                </c:pt>
                <c:pt idx="30">
                  <c:v>2.9527559055118111E-5</c:v>
                </c:pt>
                <c:pt idx="31">
                  <c:v>2.9527559055118111E-5</c:v>
                </c:pt>
                <c:pt idx="32">
                  <c:v>4.921259842519685E-5</c:v>
                </c:pt>
                <c:pt idx="33">
                  <c:v>2.9527559055118111E-5</c:v>
                </c:pt>
                <c:pt idx="34">
                  <c:v>4.921259842519685E-5</c:v>
                </c:pt>
                <c:pt idx="35">
                  <c:v>4.921259842519685E-5</c:v>
                </c:pt>
                <c:pt idx="36">
                  <c:v>4.921259842519685E-5</c:v>
                </c:pt>
                <c:pt idx="37">
                  <c:v>4.921259842519685E-5</c:v>
                </c:pt>
                <c:pt idx="38">
                  <c:v>5.9055118110236221E-5</c:v>
                </c:pt>
                <c:pt idx="39">
                  <c:v>4.921259842519685E-5</c:v>
                </c:pt>
                <c:pt idx="40">
                  <c:v>6.8897637795275592E-5</c:v>
                </c:pt>
                <c:pt idx="41">
                  <c:v>5.9055118110236221E-5</c:v>
                </c:pt>
                <c:pt idx="42">
                  <c:v>7.874015748031497E-5</c:v>
                </c:pt>
                <c:pt idx="43">
                  <c:v>6.8897637795275592E-5</c:v>
                </c:pt>
                <c:pt idx="44">
                  <c:v>7.874015748031497E-5</c:v>
                </c:pt>
                <c:pt idx="45">
                  <c:v>6.8897637795275592E-5</c:v>
                </c:pt>
                <c:pt idx="46">
                  <c:v>7.874015748031497E-5</c:v>
                </c:pt>
                <c:pt idx="47">
                  <c:v>9.5144356955380587E-5</c:v>
                </c:pt>
                <c:pt idx="48">
                  <c:v>7.874015748031497E-5</c:v>
                </c:pt>
                <c:pt idx="49">
                  <c:v>8.5301837270341209E-5</c:v>
                </c:pt>
                <c:pt idx="50">
                  <c:v>8.5301837270341209E-5</c:v>
                </c:pt>
                <c:pt idx="51">
                  <c:v>8.5301837270341209E-5</c:v>
                </c:pt>
                <c:pt idx="52">
                  <c:v>9.5144356955380587E-5</c:v>
                </c:pt>
                <c:pt idx="53">
                  <c:v>1.0498687664041997E-4</c:v>
                </c:pt>
                <c:pt idx="54">
                  <c:v>1.1482939632545933E-4</c:v>
                </c:pt>
                <c:pt idx="55">
                  <c:v>1.1482939632545933E-4</c:v>
                </c:pt>
                <c:pt idx="56">
                  <c:v>1.0498687664041997E-4</c:v>
                </c:pt>
                <c:pt idx="57">
                  <c:v>1.1482939632545933E-4</c:v>
                </c:pt>
                <c:pt idx="58">
                  <c:v>1.2467191601049868E-4</c:v>
                </c:pt>
                <c:pt idx="59">
                  <c:v>1.2467191601049868E-4</c:v>
                </c:pt>
                <c:pt idx="60">
                  <c:v>1.3451443569553807E-4</c:v>
                </c:pt>
                <c:pt idx="61">
                  <c:v>1.6404199475065619E-4</c:v>
                </c:pt>
                <c:pt idx="62">
                  <c:v>1.8372703412073492E-4</c:v>
                </c:pt>
                <c:pt idx="63">
                  <c:v>2.0341207349081365E-4</c:v>
                </c:pt>
                <c:pt idx="64">
                  <c:v>2.0341207349081365E-4</c:v>
                </c:pt>
                <c:pt idx="65">
                  <c:v>2.3293963254593177E-4</c:v>
                </c:pt>
                <c:pt idx="66">
                  <c:v>2.7887139107611554E-4</c:v>
                </c:pt>
                <c:pt idx="67">
                  <c:v>3.083989501312336E-4</c:v>
                </c:pt>
                <c:pt idx="68">
                  <c:v>3.083989501312336E-4</c:v>
                </c:pt>
                <c:pt idx="69">
                  <c:v>3.083989501312336E-4</c:v>
                </c:pt>
                <c:pt idx="70">
                  <c:v>3.1824146981627299E-4</c:v>
                </c:pt>
                <c:pt idx="71">
                  <c:v>3.2808398950131239E-4</c:v>
                </c:pt>
                <c:pt idx="72">
                  <c:v>3.2808398950131239E-4</c:v>
                </c:pt>
                <c:pt idx="73">
                  <c:v>3.5761154855643045E-4</c:v>
                </c:pt>
                <c:pt idx="74">
                  <c:v>3.7729658792650924E-4</c:v>
                </c:pt>
                <c:pt idx="75">
                  <c:v>4.068241469816273E-4</c:v>
                </c:pt>
                <c:pt idx="76">
                  <c:v>4.2322834645669292E-4</c:v>
                </c:pt>
                <c:pt idx="77">
                  <c:v>4.5275590551181109E-4</c:v>
                </c:pt>
                <c:pt idx="78">
                  <c:v>4.921259842519685E-4</c:v>
                </c:pt>
                <c:pt idx="79">
                  <c:v>5.1181102362204728E-4</c:v>
                </c:pt>
                <c:pt idx="80">
                  <c:v>5.2165354330708667E-4</c:v>
                </c:pt>
                <c:pt idx="81">
                  <c:v>5.3149606299212606E-4</c:v>
                </c:pt>
                <c:pt idx="82">
                  <c:v>5.5118110236220474E-4</c:v>
                </c:pt>
                <c:pt idx="83">
                  <c:v>5.7086614173228352E-4</c:v>
                </c:pt>
                <c:pt idx="84">
                  <c:v>5.7086614173228352E-4</c:v>
                </c:pt>
                <c:pt idx="85">
                  <c:v>6.0695538057742781E-4</c:v>
                </c:pt>
                <c:pt idx="86">
                  <c:v>6.167979002624672E-4</c:v>
                </c:pt>
                <c:pt idx="87">
                  <c:v>6.266404199475066E-4</c:v>
                </c:pt>
                <c:pt idx="88">
                  <c:v>6.7585301837270334E-4</c:v>
                </c:pt>
                <c:pt idx="89">
                  <c:v>6.8569553805774284E-4</c:v>
                </c:pt>
                <c:pt idx="90">
                  <c:v>7.152230971128609E-4</c:v>
                </c:pt>
                <c:pt idx="91">
                  <c:v>7.3490813648293969E-4</c:v>
                </c:pt>
                <c:pt idx="92">
                  <c:v>7.3490813648293969E-4</c:v>
                </c:pt>
                <c:pt idx="93">
                  <c:v>7.3490813648293969E-4</c:v>
                </c:pt>
                <c:pt idx="94">
                  <c:v>7.4146981627296602E-4</c:v>
                </c:pt>
                <c:pt idx="95">
                  <c:v>7.4146981627296602E-4</c:v>
                </c:pt>
                <c:pt idx="96">
                  <c:v>7.4146981627296602E-4</c:v>
                </c:pt>
                <c:pt idx="97">
                  <c:v>7.4146981627296602E-4</c:v>
                </c:pt>
                <c:pt idx="98">
                  <c:v>7.611548556430447E-4</c:v>
                </c:pt>
                <c:pt idx="99">
                  <c:v>7.611548556430447E-4</c:v>
                </c:pt>
                <c:pt idx="100">
                  <c:v>7.9068241469816265E-4</c:v>
                </c:pt>
                <c:pt idx="101">
                  <c:v>8.0052493438320215E-4</c:v>
                </c:pt>
                <c:pt idx="102">
                  <c:v>8.0052493438320215E-4</c:v>
                </c:pt>
                <c:pt idx="103">
                  <c:v>8.0052493438320215E-4</c:v>
                </c:pt>
                <c:pt idx="104">
                  <c:v>8.3989501312335972E-4</c:v>
                </c:pt>
                <c:pt idx="105">
                  <c:v>8.6942257217847779E-4</c:v>
                </c:pt>
                <c:pt idx="106">
                  <c:v>8.6942257217847779E-4</c:v>
                </c:pt>
                <c:pt idx="107">
                  <c:v>8.8910761154855657E-4</c:v>
                </c:pt>
                <c:pt idx="108">
                  <c:v>8.8910761154855657E-4</c:v>
                </c:pt>
                <c:pt idx="109">
                  <c:v>8.8910761154855657E-4</c:v>
                </c:pt>
                <c:pt idx="110">
                  <c:v>8.8910761154855657E-4</c:v>
                </c:pt>
                <c:pt idx="111">
                  <c:v>8.8910761154855657E-4</c:v>
                </c:pt>
                <c:pt idx="112">
                  <c:v>8.9895013123359596E-4</c:v>
                </c:pt>
                <c:pt idx="113">
                  <c:v>9.0551181102362219E-4</c:v>
                </c:pt>
                <c:pt idx="114">
                  <c:v>9.0551181102362219E-4</c:v>
                </c:pt>
                <c:pt idx="115">
                  <c:v>9.0551181102362219E-4</c:v>
                </c:pt>
                <c:pt idx="116">
                  <c:v>9.0551181102362219E-4</c:v>
                </c:pt>
                <c:pt idx="117">
                  <c:v>9.0551181102362219E-4</c:v>
                </c:pt>
                <c:pt idx="118">
                  <c:v>9.5472440944881882E-4</c:v>
                </c:pt>
                <c:pt idx="119">
                  <c:v>9.6456692913385832E-4</c:v>
                </c:pt>
                <c:pt idx="120">
                  <c:v>9.7440944881889771E-4</c:v>
                </c:pt>
                <c:pt idx="121">
                  <c:v>9.8425196850393699E-4</c:v>
                </c:pt>
                <c:pt idx="122">
                  <c:v>1.0334645669291341E-3</c:v>
                </c:pt>
                <c:pt idx="123">
                  <c:v>1.0433070866141733E-3</c:v>
                </c:pt>
                <c:pt idx="124">
                  <c:v>1.0629921259842521E-3</c:v>
                </c:pt>
                <c:pt idx="125">
                  <c:v>1.0695538057742782E-3</c:v>
                </c:pt>
                <c:pt idx="126">
                  <c:v>1.0990813648293965E-3</c:v>
                </c:pt>
                <c:pt idx="127">
                  <c:v>1.1286089238845144E-3</c:v>
                </c:pt>
                <c:pt idx="128">
                  <c:v>1.1679790026246719E-3</c:v>
                </c:pt>
                <c:pt idx="129">
                  <c:v>1.2270341207349081E-3</c:v>
                </c:pt>
                <c:pt idx="130">
                  <c:v>1.2631233595800527E-3</c:v>
                </c:pt>
                <c:pt idx="131">
                  <c:v>1.2828083989501313E-3</c:v>
                </c:pt>
                <c:pt idx="132">
                  <c:v>1.3123359580052495E-3</c:v>
                </c:pt>
                <c:pt idx="133">
                  <c:v>1.3123359580052495E-3</c:v>
                </c:pt>
                <c:pt idx="134">
                  <c:v>1.3221784776902888E-3</c:v>
                </c:pt>
                <c:pt idx="135">
                  <c:v>1.3517060367454067E-3</c:v>
                </c:pt>
                <c:pt idx="136">
                  <c:v>1.3615485564304464E-3</c:v>
                </c:pt>
                <c:pt idx="137">
                  <c:v>1.3976377952755906E-3</c:v>
                </c:pt>
                <c:pt idx="138">
                  <c:v>1.4370078740157481E-3</c:v>
                </c:pt>
                <c:pt idx="139">
                  <c:v>1.4370078740157481E-3</c:v>
                </c:pt>
                <c:pt idx="140">
                  <c:v>1.486220472440945E-3</c:v>
                </c:pt>
                <c:pt idx="141">
                  <c:v>1.5255905511811026E-3</c:v>
                </c:pt>
                <c:pt idx="142">
                  <c:v>1.5813648293963253E-3</c:v>
                </c:pt>
                <c:pt idx="143">
                  <c:v>1.6010498687664043E-3</c:v>
                </c:pt>
                <c:pt idx="144">
                  <c:v>1.699475065616798E-3</c:v>
                </c:pt>
                <c:pt idx="145">
                  <c:v>1.7552493438320212E-3</c:v>
                </c:pt>
                <c:pt idx="146">
                  <c:v>1.8832020997375327E-3</c:v>
                </c:pt>
                <c:pt idx="147">
                  <c:v>2.0636482939632547E-3</c:v>
                </c:pt>
                <c:pt idx="148">
                  <c:v>2.2375328083989502E-3</c:v>
                </c:pt>
                <c:pt idx="149">
                  <c:v>3.1069553805774274E-3</c:v>
                </c:pt>
                <c:pt idx="150">
                  <c:v>3.2513123359580055E-3</c:v>
                </c:pt>
                <c:pt idx="151">
                  <c:v>3.6482939632545941E-3</c:v>
                </c:pt>
                <c:pt idx="152">
                  <c:v>4.0715223097112863E-3</c:v>
                </c:pt>
                <c:pt idx="153">
                  <c:v>4.3996062992125986E-3</c:v>
                </c:pt>
                <c:pt idx="154">
                  <c:v>4.6784776902887137E-3</c:v>
                </c:pt>
                <c:pt idx="155">
                  <c:v>5.1804461942257215E-3</c:v>
                </c:pt>
                <c:pt idx="156">
                  <c:v>5.6824146981627301E-3</c:v>
                </c:pt>
                <c:pt idx="157">
                  <c:v>6.263123359580053E-3</c:v>
                </c:pt>
                <c:pt idx="158">
                  <c:v>7.4868766404199488E-3</c:v>
                </c:pt>
                <c:pt idx="159">
                  <c:v>8.3661417322834653E-3</c:v>
                </c:pt>
                <c:pt idx="160">
                  <c:v>9.02230971128609E-3</c:v>
                </c:pt>
                <c:pt idx="161">
                  <c:v>9.6489501312335951E-3</c:v>
                </c:pt>
                <c:pt idx="162">
                  <c:v>1.0528215223097112E-2</c:v>
                </c:pt>
                <c:pt idx="163">
                  <c:v>1.1223753280839896E-2</c:v>
                </c:pt>
                <c:pt idx="164">
                  <c:v>1.1240157480314962E-2</c:v>
                </c:pt>
                <c:pt idx="165">
                  <c:v>1.1916010498687665E-2</c:v>
                </c:pt>
                <c:pt idx="166">
                  <c:v>1.2526246719160106E-2</c:v>
                </c:pt>
                <c:pt idx="167">
                  <c:v>1.3277559055118111E-2</c:v>
                </c:pt>
                <c:pt idx="168">
                  <c:v>1.33464566929134E-2</c:v>
                </c:pt>
                <c:pt idx="169">
                  <c:v>1.4366797900262468E-2</c:v>
                </c:pt>
                <c:pt idx="170">
                  <c:v>1.6171259842519686E-2</c:v>
                </c:pt>
                <c:pt idx="171">
                  <c:v>1.7965879265091866E-2</c:v>
                </c:pt>
                <c:pt idx="172">
                  <c:v>1.9058398950131235E-2</c:v>
                </c:pt>
                <c:pt idx="173">
                  <c:v>2.0667322834645702E-2</c:v>
                </c:pt>
              </c:numCache>
            </c:numRef>
          </c:xVal>
          <c:yVal>
            <c:numRef>
              <c:f>'D:\HAMMAD\MS\4th SEMESTER(THESIS)\WRITEUP\different curves\[graph for writeup.xlsx]Sheet1'!$R$3:$R$176</c:f>
              <c:numCache>
                <c:formatCode>General</c:formatCode>
                <c:ptCount val="174"/>
                <c:pt idx="0">
                  <c:v>1</c:v>
                </c:pt>
                <c:pt idx="1">
                  <c:v>20</c:v>
                </c:pt>
                <c:pt idx="2">
                  <c:v>30</c:v>
                </c:pt>
                <c:pt idx="3">
                  <c:v>35</c:v>
                </c:pt>
                <c:pt idx="4">
                  <c:v>40</c:v>
                </c:pt>
                <c:pt idx="5">
                  <c:v>45</c:v>
                </c:pt>
                <c:pt idx="6">
                  <c:v>50</c:v>
                </c:pt>
                <c:pt idx="7">
                  <c:v>55</c:v>
                </c:pt>
                <c:pt idx="8">
                  <c:v>60</c:v>
                </c:pt>
                <c:pt idx="9">
                  <c:v>65</c:v>
                </c:pt>
                <c:pt idx="10">
                  <c:v>70</c:v>
                </c:pt>
                <c:pt idx="11">
                  <c:v>75</c:v>
                </c:pt>
                <c:pt idx="12">
                  <c:v>80</c:v>
                </c:pt>
                <c:pt idx="13">
                  <c:v>85</c:v>
                </c:pt>
                <c:pt idx="14">
                  <c:v>90</c:v>
                </c:pt>
                <c:pt idx="15">
                  <c:v>95</c:v>
                </c:pt>
                <c:pt idx="16">
                  <c:v>100</c:v>
                </c:pt>
                <c:pt idx="17">
                  <c:v>105</c:v>
                </c:pt>
                <c:pt idx="18">
                  <c:v>110</c:v>
                </c:pt>
                <c:pt idx="19">
                  <c:v>115</c:v>
                </c:pt>
                <c:pt idx="20">
                  <c:v>120</c:v>
                </c:pt>
                <c:pt idx="21">
                  <c:v>125</c:v>
                </c:pt>
                <c:pt idx="22">
                  <c:v>130</c:v>
                </c:pt>
                <c:pt idx="23">
                  <c:v>135</c:v>
                </c:pt>
                <c:pt idx="24">
                  <c:v>140</c:v>
                </c:pt>
                <c:pt idx="25">
                  <c:v>145</c:v>
                </c:pt>
                <c:pt idx="26">
                  <c:v>150</c:v>
                </c:pt>
                <c:pt idx="27">
                  <c:v>155</c:v>
                </c:pt>
                <c:pt idx="28">
                  <c:v>160</c:v>
                </c:pt>
                <c:pt idx="29">
                  <c:v>165</c:v>
                </c:pt>
                <c:pt idx="30">
                  <c:v>170</c:v>
                </c:pt>
                <c:pt idx="31">
                  <c:v>175</c:v>
                </c:pt>
                <c:pt idx="32">
                  <c:v>180</c:v>
                </c:pt>
                <c:pt idx="33">
                  <c:v>185</c:v>
                </c:pt>
                <c:pt idx="34">
                  <c:v>190</c:v>
                </c:pt>
                <c:pt idx="35">
                  <c:v>195</c:v>
                </c:pt>
                <c:pt idx="36">
                  <c:v>200</c:v>
                </c:pt>
                <c:pt idx="37">
                  <c:v>205</c:v>
                </c:pt>
                <c:pt idx="38">
                  <c:v>210</c:v>
                </c:pt>
                <c:pt idx="39">
                  <c:v>215</c:v>
                </c:pt>
                <c:pt idx="40">
                  <c:v>220</c:v>
                </c:pt>
                <c:pt idx="41">
                  <c:v>225</c:v>
                </c:pt>
                <c:pt idx="42">
                  <c:v>230</c:v>
                </c:pt>
                <c:pt idx="43">
                  <c:v>241</c:v>
                </c:pt>
                <c:pt idx="44">
                  <c:v>250</c:v>
                </c:pt>
                <c:pt idx="45">
                  <c:v>300</c:v>
                </c:pt>
                <c:pt idx="46">
                  <c:v>310</c:v>
                </c:pt>
                <c:pt idx="47">
                  <c:v>320</c:v>
                </c:pt>
                <c:pt idx="48">
                  <c:v>330</c:v>
                </c:pt>
                <c:pt idx="49">
                  <c:v>340</c:v>
                </c:pt>
                <c:pt idx="50">
                  <c:v>350</c:v>
                </c:pt>
                <c:pt idx="51">
                  <c:v>360</c:v>
                </c:pt>
                <c:pt idx="52">
                  <c:v>370</c:v>
                </c:pt>
                <c:pt idx="53">
                  <c:v>380</c:v>
                </c:pt>
                <c:pt idx="54">
                  <c:v>390</c:v>
                </c:pt>
                <c:pt idx="55">
                  <c:v>400</c:v>
                </c:pt>
                <c:pt idx="56">
                  <c:v>405</c:v>
                </c:pt>
                <c:pt idx="57">
                  <c:v>410</c:v>
                </c:pt>
                <c:pt idx="58">
                  <c:v>415</c:v>
                </c:pt>
                <c:pt idx="59">
                  <c:v>420</c:v>
                </c:pt>
                <c:pt idx="60">
                  <c:v>425</c:v>
                </c:pt>
                <c:pt idx="61">
                  <c:v>426</c:v>
                </c:pt>
                <c:pt idx="62">
                  <c:v>430</c:v>
                </c:pt>
                <c:pt idx="63">
                  <c:v>440</c:v>
                </c:pt>
                <c:pt idx="64">
                  <c:v>450</c:v>
                </c:pt>
                <c:pt idx="65">
                  <c:v>460</c:v>
                </c:pt>
                <c:pt idx="66">
                  <c:v>470</c:v>
                </c:pt>
                <c:pt idx="67">
                  <c:v>600</c:v>
                </c:pt>
                <c:pt idx="68">
                  <c:v>650</c:v>
                </c:pt>
                <c:pt idx="69">
                  <c:v>700</c:v>
                </c:pt>
                <c:pt idx="70">
                  <c:v>732</c:v>
                </c:pt>
                <c:pt idx="71">
                  <c:v>789</c:v>
                </c:pt>
                <c:pt idx="72">
                  <c:v>800</c:v>
                </c:pt>
                <c:pt idx="73">
                  <c:v>847</c:v>
                </c:pt>
                <c:pt idx="74">
                  <c:v>888</c:v>
                </c:pt>
                <c:pt idx="75">
                  <c:v>920</c:v>
                </c:pt>
                <c:pt idx="76">
                  <c:v>985</c:v>
                </c:pt>
                <c:pt idx="77">
                  <c:v>999</c:v>
                </c:pt>
                <c:pt idx="78">
                  <c:v>1050</c:v>
                </c:pt>
                <c:pt idx="79">
                  <c:v>1100</c:v>
                </c:pt>
                <c:pt idx="80">
                  <c:v>1200</c:v>
                </c:pt>
                <c:pt idx="81">
                  <c:v>1220</c:v>
                </c:pt>
                <c:pt idx="82">
                  <c:v>1290</c:v>
                </c:pt>
                <c:pt idx="83">
                  <c:v>1310</c:v>
                </c:pt>
                <c:pt idx="84">
                  <c:v>1387</c:v>
                </c:pt>
                <c:pt idx="85">
                  <c:v>1399</c:v>
                </c:pt>
                <c:pt idx="86">
                  <c:v>1435</c:v>
                </c:pt>
                <c:pt idx="87">
                  <c:v>1470</c:v>
                </c:pt>
                <c:pt idx="88">
                  <c:v>1502</c:v>
                </c:pt>
                <c:pt idx="89">
                  <c:v>1510</c:v>
                </c:pt>
                <c:pt idx="90">
                  <c:v>1515</c:v>
                </c:pt>
                <c:pt idx="91">
                  <c:v>1575</c:v>
                </c:pt>
                <c:pt idx="92">
                  <c:v>1601</c:v>
                </c:pt>
                <c:pt idx="93">
                  <c:v>1650</c:v>
                </c:pt>
                <c:pt idx="94">
                  <c:v>1660</c:v>
                </c:pt>
                <c:pt idx="95">
                  <c:v>1690</c:v>
                </c:pt>
                <c:pt idx="96">
                  <c:v>1710</c:v>
                </c:pt>
                <c:pt idx="97">
                  <c:v>1744</c:v>
                </c:pt>
                <c:pt idx="98">
                  <c:v>1790</c:v>
                </c:pt>
                <c:pt idx="99">
                  <c:v>1845</c:v>
                </c:pt>
                <c:pt idx="100">
                  <c:v>1899</c:v>
                </c:pt>
                <c:pt idx="101">
                  <c:v>1919</c:v>
                </c:pt>
                <c:pt idx="102">
                  <c:v>1950</c:v>
                </c:pt>
                <c:pt idx="103">
                  <c:v>1978</c:v>
                </c:pt>
                <c:pt idx="104">
                  <c:v>2001</c:v>
                </c:pt>
                <c:pt idx="105">
                  <c:v>2078.9770072022866</c:v>
                </c:pt>
                <c:pt idx="106">
                  <c:v>2551.2108948812111</c:v>
                </c:pt>
                <c:pt idx="107">
                  <c:v>2557.0604626340182</c:v>
                </c:pt>
                <c:pt idx="108">
                  <c:v>2555.5207604135558</c:v>
                </c:pt>
                <c:pt idx="109">
                  <c:v>2585.2883366758415</c:v>
                </c:pt>
                <c:pt idx="110">
                  <c:v>2790.7102745892871</c:v>
                </c:pt>
                <c:pt idx="111">
                  <c:v>2832.987931392835</c:v>
                </c:pt>
                <c:pt idx="112">
                  <c:v>2853.4471402311237</c:v>
                </c:pt>
                <c:pt idx="113">
                  <c:v>2870.1517911483179</c:v>
                </c:pt>
                <c:pt idx="114">
                  <c:v>2876.4146918241186</c:v>
                </c:pt>
                <c:pt idx="115">
                  <c:v>2997.9278781319304</c:v>
                </c:pt>
                <c:pt idx="116">
                  <c:v>3067.3363134565298</c:v>
                </c:pt>
                <c:pt idx="117">
                  <c:v>3106.786131115442</c:v>
                </c:pt>
                <c:pt idx="118">
                  <c:v>3000</c:v>
                </c:pt>
                <c:pt idx="119">
                  <c:v>3021</c:v>
                </c:pt>
                <c:pt idx="120">
                  <c:v>3090</c:v>
                </c:pt>
                <c:pt idx="121">
                  <c:v>3124</c:v>
                </c:pt>
                <c:pt idx="122">
                  <c:v>3170</c:v>
                </c:pt>
                <c:pt idx="123">
                  <c:v>3211</c:v>
                </c:pt>
                <c:pt idx="124">
                  <c:v>3274</c:v>
                </c:pt>
                <c:pt idx="125">
                  <c:v>3326</c:v>
                </c:pt>
                <c:pt idx="126">
                  <c:v>3385</c:v>
                </c:pt>
                <c:pt idx="127">
                  <c:v>3410</c:v>
                </c:pt>
                <c:pt idx="128">
                  <c:v>3450</c:v>
                </c:pt>
                <c:pt idx="129">
                  <c:v>3501</c:v>
                </c:pt>
                <c:pt idx="130">
                  <c:v>3520</c:v>
                </c:pt>
                <c:pt idx="131">
                  <c:v>3560</c:v>
                </c:pt>
                <c:pt idx="132">
                  <c:v>3575</c:v>
                </c:pt>
                <c:pt idx="133">
                  <c:v>3584</c:v>
                </c:pt>
                <c:pt idx="134">
                  <c:v>3601</c:v>
                </c:pt>
                <c:pt idx="135">
                  <c:v>3650</c:v>
                </c:pt>
                <c:pt idx="136">
                  <c:v>3685</c:v>
                </c:pt>
                <c:pt idx="137">
                  <c:v>3700</c:v>
                </c:pt>
                <c:pt idx="138">
                  <c:v>3752</c:v>
                </c:pt>
                <c:pt idx="139">
                  <c:v>3784</c:v>
                </c:pt>
                <c:pt idx="140">
                  <c:v>3812</c:v>
                </c:pt>
                <c:pt idx="141">
                  <c:v>3877</c:v>
                </c:pt>
                <c:pt idx="142">
                  <c:v>3921</c:v>
                </c:pt>
                <c:pt idx="143">
                  <c:v>3999</c:v>
                </c:pt>
                <c:pt idx="144">
                  <c:v>4032</c:v>
                </c:pt>
                <c:pt idx="145">
                  <c:v>4095</c:v>
                </c:pt>
                <c:pt idx="146">
                  <c:v>4121</c:v>
                </c:pt>
                <c:pt idx="147">
                  <c:v>4175</c:v>
                </c:pt>
                <c:pt idx="148">
                  <c:v>4198</c:v>
                </c:pt>
                <c:pt idx="149">
                  <c:v>4524</c:v>
                </c:pt>
                <c:pt idx="150">
                  <c:v>4597</c:v>
                </c:pt>
                <c:pt idx="151">
                  <c:v>4814</c:v>
                </c:pt>
                <c:pt idx="152">
                  <c:v>4925</c:v>
                </c:pt>
                <c:pt idx="153">
                  <c:v>5124</c:v>
                </c:pt>
                <c:pt idx="154">
                  <c:v>5241</c:v>
                </c:pt>
                <c:pt idx="155">
                  <c:v>5409</c:v>
                </c:pt>
                <c:pt idx="156">
                  <c:v>5621</c:v>
                </c:pt>
                <c:pt idx="157">
                  <c:v>5800</c:v>
                </c:pt>
                <c:pt idx="158">
                  <c:v>6107</c:v>
                </c:pt>
                <c:pt idx="159">
                  <c:v>6347.5075984390223</c:v>
                </c:pt>
                <c:pt idx="160">
                  <c:v>6593.4186736629217</c:v>
                </c:pt>
                <c:pt idx="161">
                  <c:v>6784.9619268481483</c:v>
                </c:pt>
                <c:pt idx="162">
                  <c:v>6988.6391290766769</c:v>
                </c:pt>
                <c:pt idx="163">
                  <c:v>7187.2704949015952</c:v>
                </c:pt>
                <c:pt idx="164">
                  <c:v>7268.3131337974974</c:v>
                </c:pt>
                <c:pt idx="165">
                  <c:v>7387.53158999884</c:v>
                </c:pt>
                <c:pt idx="166">
                  <c:v>7578.6064357945243</c:v>
                </c:pt>
                <c:pt idx="167">
                  <c:v>7782.3804259490134</c:v>
                </c:pt>
                <c:pt idx="168">
                  <c:v>7856.7862292044965</c:v>
                </c:pt>
                <c:pt idx="169">
                  <c:v>7955.8561924982314</c:v>
                </c:pt>
                <c:pt idx="170">
                  <c:v>8401</c:v>
                </c:pt>
                <c:pt idx="171">
                  <c:v>9012</c:v>
                </c:pt>
                <c:pt idx="172">
                  <c:v>9433</c:v>
                </c:pt>
                <c:pt idx="173">
                  <c:v>9851</c:v>
                </c:pt>
              </c:numCache>
            </c:numRef>
          </c:yVal>
          <c:smooth val="1"/>
        </c:ser>
        <c:dLbls>
          <c:showLegendKey val="0"/>
          <c:showVal val="0"/>
          <c:showCatName val="0"/>
          <c:showSerName val="0"/>
          <c:showPercent val="0"/>
          <c:showBubbleSize val="0"/>
        </c:dLbls>
        <c:axId val="1571384768"/>
        <c:axId val="1571385312"/>
      </c:scatterChart>
      <c:valAx>
        <c:axId val="1571384768"/>
        <c:scaling>
          <c:orientation val="minMax"/>
        </c:scaling>
        <c:delete val="0"/>
        <c:axPos val="b"/>
        <c:title>
          <c:tx>
            <c:rich>
              <a:bodyPr/>
              <a:lstStyle/>
              <a:p>
                <a:pPr>
                  <a:defRPr/>
                </a:pPr>
                <a:r>
                  <a:rPr lang="en-US"/>
                  <a:t>STRAIN</a:t>
                </a:r>
              </a:p>
            </c:rich>
          </c:tx>
          <c:layout>
            <c:manualLayout>
              <c:xMode val="edge"/>
              <c:yMode val="edge"/>
              <c:x val="0.3251942257217848"/>
              <c:y val="0.89256926217556143"/>
            </c:manualLayout>
          </c:layout>
          <c:overlay val="0"/>
        </c:title>
        <c:numFmt formatCode="General" sourceLinked="1"/>
        <c:majorTickMark val="out"/>
        <c:minorTickMark val="none"/>
        <c:tickLblPos val="nextTo"/>
        <c:crossAx val="1571385312"/>
        <c:crosses val="autoZero"/>
        <c:crossBetween val="midCat"/>
      </c:valAx>
      <c:valAx>
        <c:axId val="1571385312"/>
        <c:scaling>
          <c:orientation val="minMax"/>
        </c:scaling>
        <c:delete val="0"/>
        <c:axPos val="l"/>
        <c:title>
          <c:tx>
            <c:rich>
              <a:bodyPr rot="-5400000" vert="horz"/>
              <a:lstStyle/>
              <a:p>
                <a:pPr>
                  <a:defRPr/>
                </a:pPr>
                <a:r>
                  <a:rPr lang="en-US"/>
                  <a:t>STRESS (psi)</a:t>
                </a:r>
              </a:p>
            </c:rich>
          </c:tx>
          <c:layout>
            <c:manualLayout>
              <c:xMode val="edge"/>
              <c:yMode val="edge"/>
              <c:x val="2.2222222222222244E-2"/>
              <c:y val="0.40726268591426124"/>
            </c:manualLayout>
          </c:layout>
          <c:overlay val="0"/>
        </c:title>
        <c:numFmt formatCode="General" sourceLinked="1"/>
        <c:majorTickMark val="out"/>
        <c:minorTickMark val="none"/>
        <c:tickLblPos val="nextTo"/>
        <c:crossAx val="1571384768"/>
        <c:crosses val="autoZero"/>
        <c:crossBetween val="midCat"/>
      </c:valAx>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Bar</a:t>
            </a:r>
            <a:r>
              <a:rPr lang="en-US" baseline="0"/>
              <a:t> Pull Out Model</a:t>
            </a:r>
            <a:endParaRPr lang="en-US"/>
          </a:p>
        </c:rich>
      </c:tx>
      <c:overlay val="0"/>
    </c:title>
    <c:autoTitleDeleted val="0"/>
    <c:plotArea>
      <c:layout/>
      <c:scatterChart>
        <c:scatterStyle val="lineMarker"/>
        <c:varyColors val="0"/>
        <c:ser>
          <c:idx val="0"/>
          <c:order val="0"/>
          <c:marker>
            <c:symbol val="none"/>
          </c:marker>
          <c:xVal>
            <c:numRef>
              <c:f>Sheet1!$E$18:$E$23</c:f>
              <c:numCache>
                <c:formatCode>0.0000</c:formatCode>
                <c:ptCount val="6"/>
                <c:pt idx="0">
                  <c:v>-3.6909448818897635E-2</c:v>
                </c:pt>
                <c:pt idx="1">
                  <c:v>-7.3818897637795283E-3</c:v>
                </c:pt>
                <c:pt idx="2">
                  <c:v>-2.4606299212598425E-3</c:v>
                </c:pt>
                <c:pt idx="3">
                  <c:v>2.4606299212598425E-3</c:v>
                </c:pt>
                <c:pt idx="4">
                  <c:v>7.3818897637795283E-3</c:v>
                </c:pt>
                <c:pt idx="5">
                  <c:v>3.6909448818897635E-2</c:v>
                </c:pt>
              </c:numCache>
            </c:numRef>
          </c:xVal>
          <c:yVal>
            <c:numRef>
              <c:f>Sheet1!$D$18:$D$23</c:f>
              <c:numCache>
                <c:formatCode>General</c:formatCode>
                <c:ptCount val="6"/>
                <c:pt idx="0">
                  <c:v>-51.381333517938508</c:v>
                </c:pt>
                <c:pt idx="1">
                  <c:v>-128.45333379484623</c:v>
                </c:pt>
                <c:pt idx="2">
                  <c:v>-128.45333379484623</c:v>
                </c:pt>
                <c:pt idx="3">
                  <c:v>128.45333379484623</c:v>
                </c:pt>
                <c:pt idx="4">
                  <c:v>128.45333379484623</c:v>
                </c:pt>
                <c:pt idx="5">
                  <c:v>51.381333517938508</c:v>
                </c:pt>
              </c:numCache>
            </c:numRef>
          </c:yVal>
          <c:smooth val="0"/>
        </c:ser>
        <c:dLbls>
          <c:showLegendKey val="0"/>
          <c:showVal val="0"/>
          <c:showCatName val="0"/>
          <c:showSerName val="0"/>
          <c:showPercent val="0"/>
          <c:showBubbleSize val="0"/>
        </c:dLbls>
        <c:axId val="1391165744"/>
        <c:axId val="1391162480"/>
      </c:scatterChart>
      <c:valAx>
        <c:axId val="1391165744"/>
        <c:scaling>
          <c:orientation val="minMax"/>
        </c:scaling>
        <c:delete val="0"/>
        <c:axPos val="b"/>
        <c:title>
          <c:tx>
            <c:rich>
              <a:bodyPr/>
              <a:lstStyle/>
              <a:p>
                <a:pPr>
                  <a:defRPr/>
                </a:pPr>
                <a:r>
                  <a:rPr lang="en-US"/>
                  <a:t>Strains</a:t>
                </a:r>
              </a:p>
            </c:rich>
          </c:tx>
          <c:overlay val="0"/>
        </c:title>
        <c:numFmt formatCode="General" sourceLinked="0"/>
        <c:majorTickMark val="none"/>
        <c:minorTickMark val="none"/>
        <c:tickLblPos val="nextTo"/>
        <c:crossAx val="1391162480"/>
        <c:crosses val="autoZero"/>
        <c:crossBetween val="midCat"/>
        <c:majorUnit val="1.0000000000000002E-2"/>
      </c:valAx>
      <c:valAx>
        <c:axId val="1391162480"/>
        <c:scaling>
          <c:orientation val="minMax"/>
        </c:scaling>
        <c:delete val="0"/>
        <c:axPos val="l"/>
        <c:majorGridlines/>
        <c:title>
          <c:tx>
            <c:rich>
              <a:bodyPr/>
              <a:lstStyle/>
              <a:p>
                <a:pPr>
                  <a:defRPr/>
                </a:pPr>
                <a:r>
                  <a:rPr lang="en-US"/>
                  <a:t>Stress</a:t>
                </a:r>
                <a:r>
                  <a:rPr lang="en-US" baseline="0"/>
                  <a:t> (ksi)</a:t>
                </a:r>
                <a:endParaRPr lang="en-US"/>
              </a:p>
            </c:rich>
          </c:tx>
          <c:overlay val="0"/>
        </c:title>
        <c:numFmt formatCode="General" sourceLinked="1"/>
        <c:majorTickMark val="none"/>
        <c:minorTickMark val="none"/>
        <c:tickLblPos val="nextTo"/>
        <c:crossAx val="1391165744"/>
        <c:crosses val="autoZero"/>
        <c:crossBetween val="midCat"/>
      </c:valAx>
    </c:plotArea>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Hysteresis Loop</a:t>
            </a:r>
          </a:p>
        </c:rich>
      </c:tx>
      <c:overlay val="0"/>
    </c:title>
    <c:autoTitleDeleted val="0"/>
    <c:plotArea>
      <c:layout/>
      <c:scatterChart>
        <c:scatterStyle val="smoothMarker"/>
        <c:varyColors val="0"/>
        <c:ser>
          <c:idx val="0"/>
          <c:order val="0"/>
          <c:tx>
            <c:v>Hysteresis Loop</c:v>
          </c:tx>
          <c:spPr>
            <a:ln w="15875"/>
          </c:spPr>
          <c:marker>
            <c:symbol val="none"/>
          </c:marker>
          <c:xVal>
            <c:numRef>
              <c:f>Sheet1!$C$6:$C$2566</c:f>
              <c:numCache>
                <c:formatCode>General</c:formatCode>
                <c:ptCount val="2561"/>
                <c:pt idx="0">
                  <c:v>-4.0725827999999999E-2</c:v>
                </c:pt>
                <c:pt idx="1">
                  <c:v>-1.8215532E-2</c:v>
                </c:pt>
                <c:pt idx="2">
                  <c:v>-6.0882480000000001E-3</c:v>
                </c:pt>
                <c:pt idx="3">
                  <c:v>6.0390360000000002E-3</c:v>
                </c:pt>
                <c:pt idx="4">
                  <c:v>1.816632E-2</c:v>
                </c:pt>
                <c:pt idx="5">
                  <c:v>3.0293604000000002E-2</c:v>
                </c:pt>
                <c:pt idx="6">
                  <c:v>4.2420888000000004E-2</c:v>
                </c:pt>
                <c:pt idx="7">
                  <c:v>5.4548172000000006E-2</c:v>
                </c:pt>
                <c:pt idx="8">
                  <c:v>6.6675480000000009E-2</c:v>
                </c:pt>
                <c:pt idx="9">
                  <c:v>7.8802739999999982E-2</c:v>
                </c:pt>
                <c:pt idx="10">
                  <c:v>9.0930000000000011E-2</c:v>
                </c:pt>
                <c:pt idx="11">
                  <c:v>0.10305731999999999</c:v>
                </c:pt>
                <c:pt idx="12">
                  <c:v>0.11518457999999999</c:v>
                </c:pt>
                <c:pt idx="13">
                  <c:v>0.12731190000000001</c:v>
                </c:pt>
                <c:pt idx="14">
                  <c:v>0.13943916000000001</c:v>
                </c:pt>
                <c:pt idx="15">
                  <c:v>0.15156648</c:v>
                </c:pt>
                <c:pt idx="16">
                  <c:v>0.16369374</c:v>
                </c:pt>
                <c:pt idx="17">
                  <c:v>0.17582106</c:v>
                </c:pt>
                <c:pt idx="18">
                  <c:v>0.18794832</c:v>
                </c:pt>
                <c:pt idx="19">
                  <c:v>0.20007557999999998</c:v>
                </c:pt>
                <c:pt idx="20">
                  <c:v>0.2122029</c:v>
                </c:pt>
                <c:pt idx="21">
                  <c:v>0.22433016000000003</c:v>
                </c:pt>
                <c:pt idx="22">
                  <c:v>0.23645748000000003</c:v>
                </c:pt>
                <c:pt idx="23">
                  <c:v>0.24858474000000003</c:v>
                </c:pt>
                <c:pt idx="24">
                  <c:v>0.26071206000000002</c:v>
                </c:pt>
                <c:pt idx="25">
                  <c:v>0.27283932</c:v>
                </c:pt>
                <c:pt idx="26">
                  <c:v>0.28496663999999999</c:v>
                </c:pt>
                <c:pt idx="27">
                  <c:v>0.29709390000000002</c:v>
                </c:pt>
                <c:pt idx="28">
                  <c:v>0.30922122000000002</c:v>
                </c:pt>
                <c:pt idx="29">
                  <c:v>0.32134847999999999</c:v>
                </c:pt>
                <c:pt idx="30">
                  <c:v>0.33347574000000002</c:v>
                </c:pt>
                <c:pt idx="31">
                  <c:v>0.34560305999999996</c:v>
                </c:pt>
                <c:pt idx="32">
                  <c:v>0.35773031999999994</c:v>
                </c:pt>
                <c:pt idx="33">
                  <c:v>0.36985763999999993</c:v>
                </c:pt>
                <c:pt idx="34">
                  <c:v>0.38198490000000002</c:v>
                </c:pt>
                <c:pt idx="35">
                  <c:v>0.39411222000000001</c:v>
                </c:pt>
                <c:pt idx="36">
                  <c:v>0.40623947999999999</c:v>
                </c:pt>
                <c:pt idx="37">
                  <c:v>0.41836679999999998</c:v>
                </c:pt>
                <c:pt idx="38">
                  <c:v>0.43049406000000001</c:v>
                </c:pt>
                <c:pt idx="39">
                  <c:v>0.44262131999999998</c:v>
                </c:pt>
                <c:pt idx="40">
                  <c:v>0.45474863999999998</c:v>
                </c:pt>
                <c:pt idx="41">
                  <c:v>0.46687589999999995</c:v>
                </c:pt>
                <c:pt idx="42">
                  <c:v>0.47900322000000006</c:v>
                </c:pt>
                <c:pt idx="43">
                  <c:v>0.49113048000000004</c:v>
                </c:pt>
                <c:pt idx="44">
                  <c:v>0.50325779999999998</c:v>
                </c:pt>
                <c:pt idx="45">
                  <c:v>0.51538505999999995</c:v>
                </c:pt>
                <c:pt idx="46">
                  <c:v>0.52751238</c:v>
                </c:pt>
                <c:pt idx="47">
                  <c:v>0.53963963999999998</c:v>
                </c:pt>
                <c:pt idx="48">
                  <c:v>0.55176690000000006</c:v>
                </c:pt>
                <c:pt idx="49">
                  <c:v>0.56389422</c:v>
                </c:pt>
                <c:pt idx="50">
                  <c:v>0.56389422</c:v>
                </c:pt>
                <c:pt idx="51">
                  <c:v>0.49635047999999998</c:v>
                </c:pt>
                <c:pt idx="52">
                  <c:v>0.47256887999999997</c:v>
                </c:pt>
                <c:pt idx="53">
                  <c:v>0.44878727999999996</c:v>
                </c:pt>
                <c:pt idx="54">
                  <c:v>0.42500568</c:v>
                </c:pt>
                <c:pt idx="55">
                  <c:v>0.40122407999999998</c:v>
                </c:pt>
                <c:pt idx="56">
                  <c:v>0.37744253999999999</c:v>
                </c:pt>
                <c:pt idx="57">
                  <c:v>0.35366093999999998</c:v>
                </c:pt>
                <c:pt idx="58">
                  <c:v>0.32987933999999997</c:v>
                </c:pt>
                <c:pt idx="59">
                  <c:v>0.30609773999999995</c:v>
                </c:pt>
                <c:pt idx="60">
                  <c:v>0.28231613999999999</c:v>
                </c:pt>
                <c:pt idx="61">
                  <c:v>0.25853459999999995</c:v>
                </c:pt>
                <c:pt idx="62">
                  <c:v>0.23475299999999999</c:v>
                </c:pt>
                <c:pt idx="63">
                  <c:v>0.2109714</c:v>
                </c:pt>
                <c:pt idx="64">
                  <c:v>0.18718979999999999</c:v>
                </c:pt>
                <c:pt idx="65">
                  <c:v>0.16340819999999998</c:v>
                </c:pt>
                <c:pt idx="66">
                  <c:v>0.13962665999999999</c:v>
                </c:pt>
                <c:pt idx="67">
                  <c:v>0.11584505999999999</c:v>
                </c:pt>
                <c:pt idx="68">
                  <c:v>9.206346E-2</c:v>
                </c:pt>
                <c:pt idx="69">
                  <c:v>6.828186E-2</c:v>
                </c:pt>
                <c:pt idx="70">
                  <c:v>4.4500272000000007E-2</c:v>
                </c:pt>
                <c:pt idx="71">
                  <c:v>2.0718678000000001E-2</c:v>
                </c:pt>
                <c:pt idx="72">
                  <c:v>-3.0629088000000003E-3</c:v>
                </c:pt>
                <c:pt idx="73">
                  <c:v>-2.6844497999999998E-2</c:v>
                </c:pt>
                <c:pt idx="74">
                  <c:v>-5.0626056000000003E-2</c:v>
                </c:pt>
                <c:pt idx="75">
                  <c:v>-7.4407620000000008E-2</c:v>
                </c:pt>
                <c:pt idx="76">
                  <c:v>-9.8189160000000011E-2</c:v>
                </c:pt>
                <c:pt idx="77">
                  <c:v>-0.1219707</c:v>
                </c:pt>
                <c:pt idx="78">
                  <c:v>-0.14575224000000001</c:v>
                </c:pt>
                <c:pt idx="79">
                  <c:v>-0.16953384000000002</c:v>
                </c:pt>
                <c:pt idx="80">
                  <c:v>-0.19331538000000001</c:v>
                </c:pt>
                <c:pt idx="81">
                  <c:v>-0.21709692</c:v>
                </c:pt>
                <c:pt idx="82">
                  <c:v>-0.24087845999999999</c:v>
                </c:pt>
                <c:pt idx="83">
                  <c:v>-0.26466005999999997</c:v>
                </c:pt>
                <c:pt idx="84">
                  <c:v>-0.28844159999999996</c:v>
                </c:pt>
                <c:pt idx="85">
                  <c:v>-0.31222314000000001</c:v>
                </c:pt>
                <c:pt idx="86">
                  <c:v>-0.33600468</c:v>
                </c:pt>
                <c:pt idx="87">
                  <c:v>-0.35978621999999999</c:v>
                </c:pt>
                <c:pt idx="88">
                  <c:v>-0.38356782</c:v>
                </c:pt>
                <c:pt idx="89">
                  <c:v>-0.40734936000000005</c:v>
                </c:pt>
                <c:pt idx="90">
                  <c:v>-0.43113089999999993</c:v>
                </c:pt>
                <c:pt idx="91">
                  <c:v>-0.45491243999999997</c:v>
                </c:pt>
                <c:pt idx="92">
                  <c:v>-0.47869403999999999</c:v>
                </c:pt>
                <c:pt idx="93">
                  <c:v>-0.50247558000000003</c:v>
                </c:pt>
                <c:pt idx="94">
                  <c:v>-0.52625712000000002</c:v>
                </c:pt>
                <c:pt idx="95">
                  <c:v>-0.55003866000000001</c:v>
                </c:pt>
                <c:pt idx="96">
                  <c:v>-0.57382025999999997</c:v>
                </c:pt>
                <c:pt idx="97">
                  <c:v>-0.59760180000000007</c:v>
                </c:pt>
                <c:pt idx="98">
                  <c:v>-0.62138340000000003</c:v>
                </c:pt>
                <c:pt idx="99">
                  <c:v>-0.6451650000000001</c:v>
                </c:pt>
                <c:pt idx="100">
                  <c:v>-0.6451650000000001</c:v>
                </c:pt>
                <c:pt idx="101">
                  <c:v>-0.58400081999999998</c:v>
                </c:pt>
                <c:pt idx="102">
                  <c:v>-0.54748529999999995</c:v>
                </c:pt>
                <c:pt idx="103">
                  <c:v>-0.51096971999999996</c:v>
                </c:pt>
                <c:pt idx="104">
                  <c:v>-0.47445419999999999</c:v>
                </c:pt>
                <c:pt idx="105">
                  <c:v>-0.43793862</c:v>
                </c:pt>
                <c:pt idx="106">
                  <c:v>-0.40142304000000001</c:v>
                </c:pt>
                <c:pt idx="107">
                  <c:v>-0.36490751999999999</c:v>
                </c:pt>
                <c:pt idx="108">
                  <c:v>-0.33019968</c:v>
                </c:pt>
                <c:pt idx="109">
                  <c:v>-0.2936841</c:v>
                </c:pt>
                <c:pt idx="110">
                  <c:v>-0.25716857999999998</c:v>
                </c:pt>
                <c:pt idx="111">
                  <c:v>-0.22065299999999999</c:v>
                </c:pt>
                <c:pt idx="112">
                  <c:v>-0.18413748000000002</c:v>
                </c:pt>
                <c:pt idx="113">
                  <c:v>-0.1476219</c:v>
                </c:pt>
                <c:pt idx="114">
                  <c:v>-0.11110638</c:v>
                </c:pt>
                <c:pt idx="115">
                  <c:v>-7.4590799999999999E-2</c:v>
                </c:pt>
                <c:pt idx="116">
                  <c:v>-3.8075255999999995E-2</c:v>
                </c:pt>
                <c:pt idx="117">
                  <c:v>-1.5597041999999997E-3</c:v>
                </c:pt>
                <c:pt idx="118">
                  <c:v>3.4955849999999997E-2</c:v>
                </c:pt>
                <c:pt idx="119">
                  <c:v>6.8529480000000004E-2</c:v>
                </c:pt>
                <c:pt idx="120">
                  <c:v>0.10504499999999999</c:v>
                </c:pt>
                <c:pt idx="121">
                  <c:v>0.14156057999999999</c:v>
                </c:pt>
                <c:pt idx="122">
                  <c:v>0.17807610000000001</c:v>
                </c:pt>
                <c:pt idx="123">
                  <c:v>0.21459168000000001</c:v>
                </c:pt>
                <c:pt idx="124">
                  <c:v>0.25110720000000003</c:v>
                </c:pt>
                <c:pt idx="125">
                  <c:v>0.28762278000000002</c:v>
                </c:pt>
                <c:pt idx="126">
                  <c:v>0.32241078000000001</c:v>
                </c:pt>
                <c:pt idx="127">
                  <c:v>0.35892636000000006</c:v>
                </c:pt>
                <c:pt idx="128">
                  <c:v>0.39544187999999997</c:v>
                </c:pt>
                <c:pt idx="129">
                  <c:v>0.43195746000000007</c:v>
                </c:pt>
                <c:pt idx="130">
                  <c:v>0.46847298000000004</c:v>
                </c:pt>
                <c:pt idx="131">
                  <c:v>0.50365950000000004</c:v>
                </c:pt>
                <c:pt idx="132">
                  <c:v>0.54017507999999992</c:v>
                </c:pt>
                <c:pt idx="133">
                  <c:v>0.57543738</c:v>
                </c:pt>
                <c:pt idx="134">
                  <c:v>0.6119538000000001</c:v>
                </c:pt>
                <c:pt idx="135">
                  <c:v>0.64846920000000008</c:v>
                </c:pt>
                <c:pt idx="136">
                  <c:v>0.68498519999999996</c:v>
                </c:pt>
                <c:pt idx="137">
                  <c:v>0.72150059999999994</c:v>
                </c:pt>
                <c:pt idx="138">
                  <c:v>0.75801600000000002</c:v>
                </c:pt>
                <c:pt idx="139">
                  <c:v>0.7945314</c:v>
                </c:pt>
                <c:pt idx="140">
                  <c:v>0.83104739999999999</c:v>
                </c:pt>
                <c:pt idx="141">
                  <c:v>0.86756279999999997</c:v>
                </c:pt>
                <c:pt idx="142">
                  <c:v>0.90407820000000005</c:v>
                </c:pt>
                <c:pt idx="143">
                  <c:v>0.94059360000000003</c:v>
                </c:pt>
                <c:pt idx="144">
                  <c:v>0.97710960000000002</c:v>
                </c:pt>
                <c:pt idx="145">
                  <c:v>1.013625</c:v>
                </c:pt>
                <c:pt idx="146">
                  <c:v>1.0501404000000001</c:v>
                </c:pt>
                <c:pt idx="147">
                  <c:v>1.0866557999999999</c:v>
                </c:pt>
                <c:pt idx="148">
                  <c:v>1.1231717999999999</c:v>
                </c:pt>
                <c:pt idx="149">
                  <c:v>1.1596872</c:v>
                </c:pt>
                <c:pt idx="150">
                  <c:v>1.1596872</c:v>
                </c:pt>
                <c:pt idx="151">
                  <c:v>1.1233518</c:v>
                </c:pt>
                <c:pt idx="152">
                  <c:v>1.073715</c:v>
                </c:pt>
                <c:pt idx="153">
                  <c:v>1.0240781999999999</c:v>
                </c:pt>
                <c:pt idx="154">
                  <c:v>0.9744408</c:v>
                </c:pt>
                <c:pt idx="155">
                  <c:v>0.92480399999999996</c:v>
                </c:pt>
                <c:pt idx="156">
                  <c:v>0.87516720000000003</c:v>
                </c:pt>
                <c:pt idx="157">
                  <c:v>0.82552980000000009</c:v>
                </c:pt>
                <c:pt idx="158">
                  <c:v>0.77589300000000005</c:v>
                </c:pt>
                <c:pt idx="159">
                  <c:v>0.72625620000000002</c:v>
                </c:pt>
                <c:pt idx="160">
                  <c:v>0.67661939999999998</c:v>
                </c:pt>
                <c:pt idx="161">
                  <c:v>0.62698200000000004</c:v>
                </c:pt>
                <c:pt idx="162">
                  <c:v>0.57734532000000005</c:v>
                </c:pt>
                <c:pt idx="163">
                  <c:v>0.52770839999999997</c:v>
                </c:pt>
                <c:pt idx="164">
                  <c:v>0.47807148000000005</c:v>
                </c:pt>
                <c:pt idx="165">
                  <c:v>0.42843456000000002</c:v>
                </c:pt>
                <c:pt idx="166">
                  <c:v>0.37879763999999994</c:v>
                </c:pt>
                <c:pt idx="167">
                  <c:v>0.32916071999999996</c:v>
                </c:pt>
                <c:pt idx="168">
                  <c:v>0.28168559999999998</c:v>
                </c:pt>
                <c:pt idx="169">
                  <c:v>0.23204867999999998</c:v>
                </c:pt>
                <c:pt idx="170">
                  <c:v>0.18241175999999998</c:v>
                </c:pt>
                <c:pt idx="171">
                  <c:v>0.13286148</c:v>
                </c:pt>
                <c:pt idx="172">
                  <c:v>8.3216159999999997E-2</c:v>
                </c:pt>
                <c:pt idx="173">
                  <c:v>3.3579204000000001E-2</c:v>
                </c:pt>
                <c:pt idx="174">
                  <c:v>-1.6057746000000001E-2</c:v>
                </c:pt>
                <c:pt idx="175">
                  <c:v>-6.5694719999999998E-2</c:v>
                </c:pt>
                <c:pt idx="176">
                  <c:v>-0.11533158</c:v>
                </c:pt>
                <c:pt idx="177">
                  <c:v>-0.16496850000000002</c:v>
                </c:pt>
                <c:pt idx="178">
                  <c:v>-0.21460541999999996</c:v>
                </c:pt>
                <c:pt idx="179">
                  <c:v>-0.26424233999999996</c:v>
                </c:pt>
                <c:pt idx="180">
                  <c:v>-0.31387925999999999</c:v>
                </c:pt>
                <c:pt idx="181">
                  <c:v>-0.36351618000000002</c:v>
                </c:pt>
                <c:pt idx="182">
                  <c:v>-0.4131531</c:v>
                </c:pt>
                <c:pt idx="183">
                  <c:v>-0.46278996</c:v>
                </c:pt>
                <c:pt idx="184">
                  <c:v>-0.51242694</c:v>
                </c:pt>
                <c:pt idx="185">
                  <c:v>-0.56206385999999997</c:v>
                </c:pt>
                <c:pt idx="186">
                  <c:v>-0.61170059999999993</c:v>
                </c:pt>
                <c:pt idx="187">
                  <c:v>-0.66133799999999998</c:v>
                </c:pt>
                <c:pt idx="188">
                  <c:v>-0.71097480000000013</c:v>
                </c:pt>
                <c:pt idx="189">
                  <c:v>-0.76061160000000005</c:v>
                </c:pt>
                <c:pt idx="190">
                  <c:v>-0.81024839999999998</c:v>
                </c:pt>
                <c:pt idx="191">
                  <c:v>-0.85988520000000002</c:v>
                </c:pt>
                <c:pt idx="192">
                  <c:v>-0.90952259999999996</c:v>
                </c:pt>
                <c:pt idx="193">
                  <c:v>-0.9591594</c:v>
                </c:pt>
                <c:pt idx="194">
                  <c:v>-1.0087962000000001</c:v>
                </c:pt>
                <c:pt idx="195">
                  <c:v>-1.058433</c:v>
                </c:pt>
                <c:pt idx="196">
                  <c:v>-1.1080704000000001</c:v>
                </c:pt>
                <c:pt idx="197">
                  <c:v>-1.1577072000000002</c:v>
                </c:pt>
                <c:pt idx="198">
                  <c:v>-1.2073440000000002</c:v>
                </c:pt>
                <c:pt idx="199">
                  <c:v>-1.2541931999999998</c:v>
                </c:pt>
                <c:pt idx="200">
                  <c:v>-1.2541931999999998</c:v>
                </c:pt>
                <c:pt idx="201">
                  <c:v>-1.2412373999999999</c:v>
                </c:pt>
                <c:pt idx="202">
                  <c:v>-1.1836470000000001</c:v>
                </c:pt>
                <c:pt idx="203">
                  <c:v>-1.1209482</c:v>
                </c:pt>
                <c:pt idx="204">
                  <c:v>-1.0582206000000001</c:v>
                </c:pt>
                <c:pt idx="205">
                  <c:v>-0.99549240000000006</c:v>
                </c:pt>
                <c:pt idx="206">
                  <c:v>-0.93276480000000006</c:v>
                </c:pt>
                <c:pt idx="207">
                  <c:v>-0.87003660000000016</c:v>
                </c:pt>
                <c:pt idx="208">
                  <c:v>-0.80730899999999994</c:v>
                </c:pt>
                <c:pt idx="209">
                  <c:v>-0.74458080000000004</c:v>
                </c:pt>
                <c:pt idx="210">
                  <c:v>-0.68185320000000005</c:v>
                </c:pt>
                <c:pt idx="211">
                  <c:v>-0.61912500000000004</c:v>
                </c:pt>
                <c:pt idx="212">
                  <c:v>-0.55639721999999991</c:v>
                </c:pt>
                <c:pt idx="213">
                  <c:v>-0.49366931999999997</c:v>
                </c:pt>
                <c:pt idx="214">
                  <c:v>-0.43094142000000002</c:v>
                </c:pt>
                <c:pt idx="215">
                  <c:v>-0.36821345999999999</c:v>
                </c:pt>
                <c:pt idx="216">
                  <c:v>-0.30548555999999999</c:v>
                </c:pt>
                <c:pt idx="217">
                  <c:v>-0.24275759999999999</c:v>
                </c:pt>
                <c:pt idx="218">
                  <c:v>-0.18002969999999999</c:v>
                </c:pt>
                <c:pt idx="219">
                  <c:v>-0.11730173999999999</c:v>
                </c:pt>
                <c:pt idx="220">
                  <c:v>-5.4573839999999998E-2</c:v>
                </c:pt>
                <c:pt idx="221">
                  <c:v>8.1540659999999997E-3</c:v>
                </c:pt>
                <c:pt idx="222">
                  <c:v>6.8526539999999997E-2</c:v>
                </c:pt>
                <c:pt idx="223">
                  <c:v>0.1312545</c:v>
                </c:pt>
                <c:pt idx="224">
                  <c:v>0.19398246</c:v>
                </c:pt>
                <c:pt idx="225">
                  <c:v>0.25671036000000003</c:v>
                </c:pt>
                <c:pt idx="226">
                  <c:v>0.31943826000000003</c:v>
                </c:pt>
                <c:pt idx="227">
                  <c:v>0.38216628000000002</c:v>
                </c:pt>
                <c:pt idx="228">
                  <c:v>0.44489417999999997</c:v>
                </c:pt>
                <c:pt idx="229">
                  <c:v>0.50369754</c:v>
                </c:pt>
                <c:pt idx="230">
                  <c:v>0.56171093999999999</c:v>
                </c:pt>
                <c:pt idx="231">
                  <c:v>0.62441999999999998</c:v>
                </c:pt>
                <c:pt idx="232">
                  <c:v>0.68714759999999997</c:v>
                </c:pt>
                <c:pt idx="233">
                  <c:v>0.74987579999999998</c:v>
                </c:pt>
                <c:pt idx="234">
                  <c:v>0.81260340000000009</c:v>
                </c:pt>
                <c:pt idx="235">
                  <c:v>0.8753316000000001</c:v>
                </c:pt>
                <c:pt idx="236">
                  <c:v>0.93805919999999998</c:v>
                </c:pt>
                <c:pt idx="237">
                  <c:v>1.0007874000000001</c:v>
                </c:pt>
                <c:pt idx="238">
                  <c:v>1.063515</c:v>
                </c:pt>
                <c:pt idx="239">
                  <c:v>1.1262432</c:v>
                </c:pt>
                <c:pt idx="240">
                  <c:v>1.1878488</c:v>
                </c:pt>
                <c:pt idx="241">
                  <c:v>1.2503232</c:v>
                </c:pt>
                <c:pt idx="242">
                  <c:v>1.3130508000000001</c:v>
                </c:pt>
                <c:pt idx="243">
                  <c:v>1.3757790000000001</c:v>
                </c:pt>
                <c:pt idx="244">
                  <c:v>1.4385066000000002</c:v>
                </c:pt>
                <c:pt idx="245">
                  <c:v>1.5012348000000002</c:v>
                </c:pt>
                <c:pt idx="246">
                  <c:v>1.5639624000000001</c:v>
                </c:pt>
                <c:pt idx="247">
                  <c:v>1.6266906000000001</c:v>
                </c:pt>
                <c:pt idx="248">
                  <c:v>1.6872095999999999</c:v>
                </c:pt>
                <c:pt idx="249">
                  <c:v>1.7499372</c:v>
                </c:pt>
                <c:pt idx="250">
                  <c:v>1.7499372</c:v>
                </c:pt>
                <c:pt idx="251">
                  <c:v>1.6910201999999999</c:v>
                </c:pt>
                <c:pt idx="252">
                  <c:v>1.6166574</c:v>
                </c:pt>
                <c:pt idx="253">
                  <c:v>1.5422946</c:v>
                </c:pt>
                <c:pt idx="254">
                  <c:v>1.4679318000000001</c:v>
                </c:pt>
                <c:pt idx="255">
                  <c:v>1.3935690000000001</c:v>
                </c:pt>
                <c:pt idx="256">
                  <c:v>1.3192067999999999</c:v>
                </c:pt>
                <c:pt idx="257">
                  <c:v>1.2448439999999998</c:v>
                </c:pt>
                <c:pt idx="258">
                  <c:v>1.1704812</c:v>
                </c:pt>
                <c:pt idx="259">
                  <c:v>1.0961184000000002</c:v>
                </c:pt>
                <c:pt idx="260">
                  <c:v>1.0217555999999999</c:v>
                </c:pt>
                <c:pt idx="261">
                  <c:v>0.94739279999999992</c:v>
                </c:pt>
                <c:pt idx="262">
                  <c:v>0.87303059999999999</c:v>
                </c:pt>
                <c:pt idx="263">
                  <c:v>0.79866780000000004</c:v>
                </c:pt>
                <c:pt idx="264">
                  <c:v>0.72430499999999998</c:v>
                </c:pt>
                <c:pt idx="265">
                  <c:v>0.64994219999999991</c:v>
                </c:pt>
                <c:pt idx="266">
                  <c:v>0.57557952000000001</c:v>
                </c:pt>
                <c:pt idx="267">
                  <c:v>0.50121684</c:v>
                </c:pt>
                <c:pt idx="268">
                  <c:v>0.42685410000000007</c:v>
                </c:pt>
                <c:pt idx="269">
                  <c:v>0.35249135999999998</c:v>
                </c:pt>
                <c:pt idx="270">
                  <c:v>0.27812867999999996</c:v>
                </c:pt>
                <c:pt idx="271">
                  <c:v>0.203766</c:v>
                </c:pt>
                <c:pt idx="272">
                  <c:v>0.13053335999999999</c:v>
                </c:pt>
                <c:pt idx="273">
                  <c:v>5.6170661999999996E-2</c:v>
                </c:pt>
                <c:pt idx="274">
                  <c:v>-1.8192035999999998E-2</c:v>
                </c:pt>
                <c:pt idx="275">
                  <c:v>-9.2554739999999996E-2</c:v>
                </c:pt>
                <c:pt idx="276">
                  <c:v>-0.16691741999999998</c:v>
                </c:pt>
                <c:pt idx="277">
                  <c:v>-0.24128015999999997</c:v>
                </c:pt>
                <c:pt idx="278">
                  <c:v>-0.31564284000000004</c:v>
                </c:pt>
                <c:pt idx="279">
                  <c:v>-0.39000551999999994</c:v>
                </c:pt>
                <c:pt idx="280">
                  <c:v>-0.46436825999999998</c:v>
                </c:pt>
                <c:pt idx="281">
                  <c:v>-0.53873099999999996</c:v>
                </c:pt>
                <c:pt idx="282">
                  <c:v>-0.61309380000000002</c:v>
                </c:pt>
                <c:pt idx="283">
                  <c:v>-0.68745659999999997</c:v>
                </c:pt>
                <c:pt idx="284">
                  <c:v>-0.76181940000000004</c:v>
                </c:pt>
                <c:pt idx="285">
                  <c:v>-0.8361822000000001</c:v>
                </c:pt>
                <c:pt idx="286">
                  <c:v>-0.91054499999999994</c:v>
                </c:pt>
                <c:pt idx="287">
                  <c:v>-0.98490780000000011</c:v>
                </c:pt>
                <c:pt idx="288">
                  <c:v>-1.0592706000000001</c:v>
                </c:pt>
                <c:pt idx="289">
                  <c:v>-1.1336333999999999</c:v>
                </c:pt>
                <c:pt idx="290">
                  <c:v>-1.2079962</c:v>
                </c:pt>
                <c:pt idx="291">
                  <c:v>-1.282359</c:v>
                </c:pt>
                <c:pt idx="292">
                  <c:v>-1.3567217999999999</c:v>
                </c:pt>
                <c:pt idx="293">
                  <c:v>-1.4310845999999999</c:v>
                </c:pt>
                <c:pt idx="294">
                  <c:v>-1.5054474</c:v>
                </c:pt>
                <c:pt idx="295">
                  <c:v>-1.5798102000000001</c:v>
                </c:pt>
                <c:pt idx="296">
                  <c:v>-1.6541736</c:v>
                </c:pt>
                <c:pt idx="297">
                  <c:v>-1.7285364000000001</c:v>
                </c:pt>
                <c:pt idx="298">
                  <c:v>-1.8028992000000001</c:v>
                </c:pt>
                <c:pt idx="299">
                  <c:v>-1.877262</c:v>
                </c:pt>
                <c:pt idx="300">
                  <c:v>-1.877262</c:v>
                </c:pt>
                <c:pt idx="301">
                  <c:v>-1.8654264</c:v>
                </c:pt>
                <c:pt idx="302">
                  <c:v>-1.7774748</c:v>
                </c:pt>
                <c:pt idx="303">
                  <c:v>-1.6925573999999999</c:v>
                </c:pt>
                <c:pt idx="304">
                  <c:v>-1.6046058000000003</c:v>
                </c:pt>
                <c:pt idx="305">
                  <c:v>-1.5166541999999998</c:v>
                </c:pt>
                <c:pt idx="306">
                  <c:v>-1.4328318</c:v>
                </c:pt>
                <c:pt idx="307">
                  <c:v>-1.3448802</c:v>
                </c:pt>
                <c:pt idx="308">
                  <c:v>-1.2569286</c:v>
                </c:pt>
                <c:pt idx="309">
                  <c:v>-1.1769443999999998</c:v>
                </c:pt>
                <c:pt idx="310">
                  <c:v>-1.0889928</c:v>
                </c:pt>
                <c:pt idx="311">
                  <c:v>-1.0010412</c:v>
                </c:pt>
                <c:pt idx="312">
                  <c:v>-0.91309019999999996</c:v>
                </c:pt>
                <c:pt idx="313">
                  <c:v>-0.82513859999999994</c:v>
                </c:pt>
                <c:pt idx="314">
                  <c:v>-0.73718700000000004</c:v>
                </c:pt>
                <c:pt idx="315">
                  <c:v>-0.64923540000000002</c:v>
                </c:pt>
                <c:pt idx="316">
                  <c:v>-0.56128410000000006</c:v>
                </c:pt>
                <c:pt idx="317">
                  <c:v>-0.47333261999999998</c:v>
                </c:pt>
                <c:pt idx="318">
                  <c:v>-0.38538114000000007</c:v>
                </c:pt>
                <c:pt idx="319">
                  <c:v>-0.29742966000000004</c:v>
                </c:pt>
                <c:pt idx="320">
                  <c:v>-0.20947824000000001</c:v>
                </c:pt>
                <c:pt idx="321">
                  <c:v>-0.12152675999999998</c:v>
                </c:pt>
                <c:pt idx="322">
                  <c:v>-3.3575345999999999E-2</c:v>
                </c:pt>
                <c:pt idx="323">
                  <c:v>5.4376121999999999E-2</c:v>
                </c:pt>
                <c:pt idx="324">
                  <c:v>0.14232762000000002</c:v>
                </c:pt>
                <c:pt idx="325">
                  <c:v>0.23027909999999999</c:v>
                </c:pt>
                <c:pt idx="326">
                  <c:v>0.31823045999999999</c:v>
                </c:pt>
                <c:pt idx="327">
                  <c:v>0.40618193999999996</c:v>
                </c:pt>
                <c:pt idx="328">
                  <c:v>0.49413342000000005</c:v>
                </c:pt>
                <c:pt idx="329">
                  <c:v>0.58208495999999998</c:v>
                </c:pt>
                <c:pt idx="330">
                  <c:v>0.67003620000000008</c:v>
                </c:pt>
                <c:pt idx="331">
                  <c:v>0.75798779999999999</c:v>
                </c:pt>
                <c:pt idx="332">
                  <c:v>0.84593940000000001</c:v>
                </c:pt>
                <c:pt idx="333">
                  <c:v>0.92731980000000003</c:v>
                </c:pt>
                <c:pt idx="334">
                  <c:v>1.0152714</c:v>
                </c:pt>
                <c:pt idx="335">
                  <c:v>1.0995041999999999</c:v>
                </c:pt>
                <c:pt idx="336">
                  <c:v>1.187487</c:v>
                </c:pt>
                <c:pt idx="337">
                  <c:v>1.2754386</c:v>
                </c:pt>
                <c:pt idx="338">
                  <c:v>1.3633902</c:v>
                </c:pt>
                <c:pt idx="339">
                  <c:v>1.4513418</c:v>
                </c:pt>
                <c:pt idx="340">
                  <c:v>1.5392933999999998</c:v>
                </c:pt>
                <c:pt idx="341">
                  <c:v>1.6272450000000001</c:v>
                </c:pt>
                <c:pt idx="342">
                  <c:v>1.7151966000000001</c:v>
                </c:pt>
                <c:pt idx="343">
                  <c:v>1.8031482000000001</c:v>
                </c:pt>
                <c:pt idx="344">
                  <c:v>1.8910998000000001</c:v>
                </c:pt>
                <c:pt idx="345">
                  <c:v>1.9790507999999998</c:v>
                </c:pt>
                <c:pt idx="346">
                  <c:v>2.0670029999999997</c:v>
                </c:pt>
                <c:pt idx="347">
                  <c:v>2.1510114000000002</c:v>
                </c:pt>
                <c:pt idx="348">
                  <c:v>2.2389426000000001</c:v>
                </c:pt>
                <c:pt idx="349">
                  <c:v>2.3268941999999999</c:v>
                </c:pt>
                <c:pt idx="350">
                  <c:v>2.3268941999999999</c:v>
                </c:pt>
                <c:pt idx="351">
                  <c:v>2.2958753999999999</c:v>
                </c:pt>
                <c:pt idx="352">
                  <c:v>2.1957263999999999</c:v>
                </c:pt>
                <c:pt idx="353">
                  <c:v>2.0955780000000002</c:v>
                </c:pt>
                <c:pt idx="354">
                  <c:v>1.9954296</c:v>
                </c:pt>
                <c:pt idx="355">
                  <c:v>1.8952806000000002</c:v>
                </c:pt>
                <c:pt idx="356">
                  <c:v>1.7951321999999998</c:v>
                </c:pt>
                <c:pt idx="357">
                  <c:v>1.6949838000000002</c:v>
                </c:pt>
                <c:pt idx="358">
                  <c:v>1.5948348000000001</c:v>
                </c:pt>
                <c:pt idx="359">
                  <c:v>1.4946864</c:v>
                </c:pt>
                <c:pt idx="360">
                  <c:v>1.3945380000000001</c:v>
                </c:pt>
                <c:pt idx="361">
                  <c:v>1.294389</c:v>
                </c:pt>
                <c:pt idx="362">
                  <c:v>1.2004650000000001</c:v>
                </c:pt>
                <c:pt idx="363">
                  <c:v>1.1091972000000001</c:v>
                </c:pt>
                <c:pt idx="364">
                  <c:v>1.0090482000000001</c:v>
                </c:pt>
                <c:pt idx="365">
                  <c:v>0.90889979999999992</c:v>
                </c:pt>
                <c:pt idx="366">
                  <c:v>0.80875079999999999</c:v>
                </c:pt>
                <c:pt idx="367">
                  <c:v>0.70860239999999997</c:v>
                </c:pt>
                <c:pt idx="368">
                  <c:v>0.60845400000000005</c:v>
                </c:pt>
                <c:pt idx="369">
                  <c:v>0.50830505999999998</c:v>
                </c:pt>
                <c:pt idx="370">
                  <c:v>0.41360363999999999</c:v>
                </c:pt>
                <c:pt idx="371">
                  <c:v>0.31989168000000001</c:v>
                </c:pt>
                <c:pt idx="372">
                  <c:v>0.21985991999999999</c:v>
                </c:pt>
                <c:pt idx="373">
                  <c:v>0.12757331999999999</c:v>
                </c:pt>
                <c:pt idx="374">
                  <c:v>3.3222851999999997E-2</c:v>
                </c:pt>
                <c:pt idx="375">
                  <c:v>-6.6925740000000011E-2</c:v>
                </c:pt>
                <c:pt idx="376">
                  <c:v>-0.16707443999999999</c:v>
                </c:pt>
                <c:pt idx="377">
                  <c:v>-0.26722301999999998</c:v>
                </c:pt>
                <c:pt idx="378">
                  <c:v>-0.36737172000000001</c:v>
                </c:pt>
                <c:pt idx="379">
                  <c:v>-0.46752048000000002</c:v>
                </c:pt>
                <c:pt idx="380">
                  <c:v>-0.56766912000000003</c:v>
                </c:pt>
                <c:pt idx="381">
                  <c:v>-0.66781800000000002</c:v>
                </c:pt>
                <c:pt idx="382">
                  <c:v>-0.76385579999999997</c:v>
                </c:pt>
                <c:pt idx="383">
                  <c:v>-0.86400480000000013</c:v>
                </c:pt>
                <c:pt idx="384">
                  <c:v>-0.96415319999999993</c:v>
                </c:pt>
                <c:pt idx="385">
                  <c:v>-1.0643021999999998</c:v>
                </c:pt>
                <c:pt idx="386">
                  <c:v>-1.1644506000000001</c:v>
                </c:pt>
                <c:pt idx="387">
                  <c:v>-1.2645995999999999</c:v>
                </c:pt>
                <c:pt idx="388">
                  <c:v>-1.3647480000000001</c:v>
                </c:pt>
                <c:pt idx="389">
                  <c:v>-1.4648964</c:v>
                </c:pt>
                <c:pt idx="390">
                  <c:v>-1.5650454</c:v>
                </c:pt>
                <c:pt idx="391">
                  <c:v>-1.6651938000000002</c:v>
                </c:pt>
                <c:pt idx="392">
                  <c:v>-1.7653428</c:v>
                </c:pt>
                <c:pt idx="393">
                  <c:v>-1.8654911999999999</c:v>
                </c:pt>
                <c:pt idx="394">
                  <c:v>-1.9656396</c:v>
                </c:pt>
                <c:pt idx="395">
                  <c:v>-2.0657885999999999</c:v>
                </c:pt>
                <c:pt idx="396">
                  <c:v>-2.165937</c:v>
                </c:pt>
                <c:pt idx="397">
                  <c:v>-2.2660854000000001</c:v>
                </c:pt>
                <c:pt idx="398">
                  <c:v>-2.3662344000000002</c:v>
                </c:pt>
                <c:pt idx="399">
                  <c:v>-2.4663827999999999</c:v>
                </c:pt>
                <c:pt idx="400">
                  <c:v>-2.5665311999999996</c:v>
                </c:pt>
                <c:pt idx="401">
                  <c:v>-2.5665311999999996</c:v>
                </c:pt>
                <c:pt idx="402">
                  <c:v>-2.5321092000000003</c:v>
                </c:pt>
                <c:pt idx="403">
                  <c:v>-2.4194316000000002</c:v>
                </c:pt>
                <c:pt idx="404">
                  <c:v>-2.3067546000000001</c:v>
                </c:pt>
                <c:pt idx="405">
                  <c:v>-2.1940776</c:v>
                </c:pt>
                <c:pt idx="406">
                  <c:v>-2.0814006000000003</c:v>
                </c:pt>
                <c:pt idx="407">
                  <c:v>-1.9687236000000001</c:v>
                </c:pt>
                <c:pt idx="408">
                  <c:v>-1.8569963999999999</c:v>
                </c:pt>
                <c:pt idx="409">
                  <c:v>-1.7443001999999999</c:v>
                </c:pt>
                <c:pt idx="410">
                  <c:v>-1.6316231999999999</c:v>
                </c:pt>
                <c:pt idx="411">
                  <c:v>-1.5189462</c:v>
                </c:pt>
                <c:pt idx="412">
                  <c:v>-1.4062691999999999</c:v>
                </c:pt>
                <c:pt idx="413">
                  <c:v>-1.2935922</c:v>
                </c:pt>
                <c:pt idx="414">
                  <c:v>-1.1809146000000001</c:v>
                </c:pt>
                <c:pt idx="415">
                  <c:v>-1.0682376</c:v>
                </c:pt>
                <c:pt idx="416">
                  <c:v>-0.96627240000000014</c:v>
                </c:pt>
                <c:pt idx="417">
                  <c:v>-0.8535954</c:v>
                </c:pt>
                <c:pt idx="418">
                  <c:v>-0.74091839999999998</c:v>
                </c:pt>
                <c:pt idx="419">
                  <c:v>-0.62824140000000006</c:v>
                </c:pt>
                <c:pt idx="420">
                  <c:v>-0.51556427999999999</c:v>
                </c:pt>
                <c:pt idx="421">
                  <c:v>-0.40288716000000002</c:v>
                </c:pt>
                <c:pt idx="422">
                  <c:v>-0.29020997999999998</c:v>
                </c:pt>
                <c:pt idx="423">
                  <c:v>-0.17753285999999999</c:v>
                </c:pt>
                <c:pt idx="424">
                  <c:v>-6.4855740000000009E-2</c:v>
                </c:pt>
                <c:pt idx="425">
                  <c:v>4.3524953999999998E-2</c:v>
                </c:pt>
                <c:pt idx="426">
                  <c:v>0.15620208000000002</c:v>
                </c:pt>
                <c:pt idx="427">
                  <c:v>0.26887926000000001</c:v>
                </c:pt>
                <c:pt idx="428">
                  <c:v>0.38155655999999999</c:v>
                </c:pt>
                <c:pt idx="429">
                  <c:v>0.49423356000000002</c:v>
                </c:pt>
                <c:pt idx="430">
                  <c:v>0.60691079999999997</c:v>
                </c:pt>
                <c:pt idx="431">
                  <c:v>0.7195878</c:v>
                </c:pt>
                <c:pt idx="432">
                  <c:v>0.83226480000000003</c:v>
                </c:pt>
                <c:pt idx="433">
                  <c:v>0.94494179999999994</c:v>
                </c:pt>
                <c:pt idx="434">
                  <c:v>1.0576188</c:v>
                </c:pt>
                <c:pt idx="435">
                  <c:v>1.1612993999999999</c:v>
                </c:pt>
                <c:pt idx="436">
                  <c:v>1.2740418</c:v>
                </c:pt>
                <c:pt idx="437">
                  <c:v>1.3867187999999999</c:v>
                </c:pt>
                <c:pt idx="438">
                  <c:v>1.4993958000000003</c:v>
                </c:pt>
                <c:pt idx="439">
                  <c:v>1.6120728</c:v>
                </c:pt>
                <c:pt idx="440">
                  <c:v>1.7247498000000001</c:v>
                </c:pt>
                <c:pt idx="441">
                  <c:v>1.8374267999999998</c:v>
                </c:pt>
                <c:pt idx="442">
                  <c:v>1.9398665999999998</c:v>
                </c:pt>
                <c:pt idx="443">
                  <c:v>2.0496653999999999</c:v>
                </c:pt>
                <c:pt idx="444">
                  <c:v>2.1623855999999999</c:v>
                </c:pt>
                <c:pt idx="445">
                  <c:v>2.2750626000000005</c:v>
                </c:pt>
                <c:pt idx="446">
                  <c:v>2.3877396000000002</c:v>
                </c:pt>
                <c:pt idx="447">
                  <c:v>2.5004165999999999</c:v>
                </c:pt>
                <c:pt idx="448">
                  <c:v>2.6130936</c:v>
                </c:pt>
                <c:pt idx="449">
                  <c:v>2.7257706000000002</c:v>
                </c:pt>
                <c:pt idx="450">
                  <c:v>2.8384482000000002</c:v>
                </c:pt>
                <c:pt idx="451">
                  <c:v>2.8384482000000002</c:v>
                </c:pt>
                <c:pt idx="452">
                  <c:v>2.8098624000000001</c:v>
                </c:pt>
                <c:pt idx="453">
                  <c:v>2.684463</c:v>
                </c:pt>
                <c:pt idx="454">
                  <c:v>2.5590630000000001</c:v>
                </c:pt>
                <c:pt idx="455">
                  <c:v>2.4336636</c:v>
                </c:pt>
                <c:pt idx="456">
                  <c:v>2.3082642</c:v>
                </c:pt>
                <c:pt idx="457">
                  <c:v>2.1829709999999998</c:v>
                </c:pt>
                <c:pt idx="458">
                  <c:v>2.0575709999999998</c:v>
                </c:pt>
                <c:pt idx="459">
                  <c:v>1.9321716000000002</c:v>
                </c:pt>
                <c:pt idx="460">
                  <c:v>1.8067716</c:v>
                </c:pt>
                <c:pt idx="461">
                  <c:v>1.6813722</c:v>
                </c:pt>
                <c:pt idx="462">
                  <c:v>1.5577871999999999</c:v>
                </c:pt>
                <c:pt idx="463">
                  <c:v>1.4323872</c:v>
                </c:pt>
                <c:pt idx="464">
                  <c:v>1.3118106</c:v>
                </c:pt>
                <c:pt idx="465">
                  <c:v>1.1864105999999999</c:v>
                </c:pt>
                <c:pt idx="466">
                  <c:v>1.0610112</c:v>
                </c:pt>
                <c:pt idx="467">
                  <c:v>0.94150559999999994</c:v>
                </c:pt>
                <c:pt idx="468">
                  <c:v>0.8161062</c:v>
                </c:pt>
                <c:pt idx="469">
                  <c:v>0.69070620000000005</c:v>
                </c:pt>
                <c:pt idx="470">
                  <c:v>0.56530668000000006</c:v>
                </c:pt>
                <c:pt idx="471">
                  <c:v>0.45147384000000002</c:v>
                </c:pt>
                <c:pt idx="472">
                  <c:v>0.32600022000000001</c:v>
                </c:pt>
                <c:pt idx="473">
                  <c:v>0.20060052</c:v>
                </c:pt>
                <c:pt idx="474">
                  <c:v>7.5200820000000002E-2</c:v>
                </c:pt>
                <c:pt idx="475">
                  <c:v>-5.0199078000000001E-2</c:v>
                </c:pt>
                <c:pt idx="476">
                  <c:v>-0.1755987</c:v>
                </c:pt>
                <c:pt idx="477">
                  <c:v>-0.3009984</c:v>
                </c:pt>
                <c:pt idx="478">
                  <c:v>-0.42639798000000007</c:v>
                </c:pt>
                <c:pt idx="479">
                  <c:v>-0.55179761999999999</c:v>
                </c:pt>
                <c:pt idx="480">
                  <c:v>-0.67719719999999994</c:v>
                </c:pt>
                <c:pt idx="481">
                  <c:v>-0.80259720000000012</c:v>
                </c:pt>
                <c:pt idx="482">
                  <c:v>-0.92799660000000006</c:v>
                </c:pt>
                <c:pt idx="483">
                  <c:v>-1.0533965999999999</c:v>
                </c:pt>
                <c:pt idx="484">
                  <c:v>-1.178796</c:v>
                </c:pt>
                <c:pt idx="485">
                  <c:v>-1.3041954000000002</c:v>
                </c:pt>
                <c:pt idx="486">
                  <c:v>-1.4295954</c:v>
                </c:pt>
                <c:pt idx="487">
                  <c:v>-1.5549954000000001</c:v>
                </c:pt>
                <c:pt idx="488">
                  <c:v>-1.6803948</c:v>
                </c:pt>
                <c:pt idx="489">
                  <c:v>-1.8057948000000001</c:v>
                </c:pt>
                <c:pt idx="490">
                  <c:v>-1.9247837999999999</c:v>
                </c:pt>
                <c:pt idx="491">
                  <c:v>-2.0501831999999998</c:v>
                </c:pt>
                <c:pt idx="492">
                  <c:v>-2.1696228</c:v>
                </c:pt>
                <c:pt idx="493">
                  <c:v>-2.2950216000000001</c:v>
                </c:pt>
                <c:pt idx="494">
                  <c:v>-2.4204210000000002</c:v>
                </c:pt>
                <c:pt idx="495">
                  <c:v>-2.5458210000000001</c:v>
                </c:pt>
                <c:pt idx="496">
                  <c:v>-2.6712203999999997</c:v>
                </c:pt>
                <c:pt idx="497">
                  <c:v>-2.7966198000000002</c:v>
                </c:pt>
                <c:pt idx="498">
                  <c:v>-2.9220191999999998</c:v>
                </c:pt>
                <c:pt idx="499">
                  <c:v>-3.0390258000000001</c:v>
                </c:pt>
                <c:pt idx="500">
                  <c:v>-3.1644251999999997</c:v>
                </c:pt>
                <c:pt idx="501">
                  <c:v>-3.1644251999999997</c:v>
                </c:pt>
                <c:pt idx="502">
                  <c:v>-3.1313556</c:v>
                </c:pt>
                <c:pt idx="503">
                  <c:v>-2.9934498</c:v>
                </c:pt>
                <c:pt idx="504">
                  <c:v>-2.8555446</c:v>
                </c:pt>
                <c:pt idx="505">
                  <c:v>-2.7176387999999996</c:v>
                </c:pt>
                <c:pt idx="506">
                  <c:v>-2.5797330000000001</c:v>
                </c:pt>
                <c:pt idx="507">
                  <c:v>-2.4418278</c:v>
                </c:pt>
                <c:pt idx="508">
                  <c:v>-2.303922</c:v>
                </c:pt>
                <c:pt idx="509">
                  <c:v>-2.1660168</c:v>
                </c:pt>
                <c:pt idx="510">
                  <c:v>-2.028111</c:v>
                </c:pt>
                <c:pt idx="511">
                  <c:v>-1.8902057999999999</c:v>
                </c:pt>
                <c:pt idx="512">
                  <c:v>-1.7523</c:v>
                </c:pt>
                <c:pt idx="513">
                  <c:v>-1.6143947999999999</c:v>
                </c:pt>
                <c:pt idx="514">
                  <c:v>-1.4764889999999999</c:v>
                </c:pt>
                <c:pt idx="515">
                  <c:v>-1.3385837999999999</c:v>
                </c:pt>
                <c:pt idx="516">
                  <c:v>-1.2075455999999998</c:v>
                </c:pt>
                <c:pt idx="517">
                  <c:v>-1.0696398</c:v>
                </c:pt>
                <c:pt idx="518">
                  <c:v>-0.93173460000000008</c:v>
                </c:pt>
                <c:pt idx="519">
                  <c:v>-0.7938288</c:v>
                </c:pt>
                <c:pt idx="520">
                  <c:v>-0.65592359999999994</c:v>
                </c:pt>
                <c:pt idx="521">
                  <c:v>-0.52952189999999999</c:v>
                </c:pt>
                <c:pt idx="522">
                  <c:v>-0.39161639999999998</c:v>
                </c:pt>
                <c:pt idx="523">
                  <c:v>-0.25371102000000001</c:v>
                </c:pt>
                <c:pt idx="524">
                  <c:v>-0.11773908</c:v>
                </c:pt>
                <c:pt idx="525">
                  <c:v>2.0166294000000001E-2</c:v>
                </c:pt>
                <c:pt idx="526">
                  <c:v>0.15807186000000001</c:v>
                </c:pt>
                <c:pt idx="527">
                  <c:v>0.29597741999999999</c:v>
                </c:pt>
                <c:pt idx="528">
                  <c:v>0.43388286000000004</c:v>
                </c:pt>
                <c:pt idx="529">
                  <c:v>0.55897986</c:v>
                </c:pt>
                <c:pt idx="530">
                  <c:v>0.69694739999999999</c:v>
                </c:pt>
                <c:pt idx="531">
                  <c:v>0.83485320000000007</c:v>
                </c:pt>
                <c:pt idx="532">
                  <c:v>0.97236300000000009</c:v>
                </c:pt>
                <c:pt idx="533">
                  <c:v>1.1018646000000001</c:v>
                </c:pt>
                <c:pt idx="534">
                  <c:v>1.2397697999999999</c:v>
                </c:pt>
                <c:pt idx="535">
                  <c:v>1.3660505999999999</c:v>
                </c:pt>
                <c:pt idx="536">
                  <c:v>1.4995571999999999</c:v>
                </c:pt>
                <c:pt idx="537">
                  <c:v>1.6374624</c:v>
                </c:pt>
                <c:pt idx="538">
                  <c:v>1.7753676</c:v>
                </c:pt>
                <c:pt idx="539">
                  <c:v>1.9002222</c:v>
                </c:pt>
                <c:pt idx="540">
                  <c:v>2.0381280000000004</c:v>
                </c:pt>
                <c:pt idx="541">
                  <c:v>2.1760332</c:v>
                </c:pt>
                <c:pt idx="542">
                  <c:v>2.3139390000000004</c:v>
                </c:pt>
                <c:pt idx="543">
                  <c:v>2.4518447999999999</c:v>
                </c:pt>
                <c:pt idx="544">
                  <c:v>2.5895639999999998</c:v>
                </c:pt>
                <c:pt idx="545">
                  <c:v>2.7274691999999998</c:v>
                </c:pt>
                <c:pt idx="546">
                  <c:v>2.8653750000000002</c:v>
                </c:pt>
                <c:pt idx="547">
                  <c:v>2.9969825999999999</c:v>
                </c:pt>
                <c:pt idx="548">
                  <c:v>3.1348877999999996</c:v>
                </c:pt>
                <c:pt idx="549">
                  <c:v>3.2727936</c:v>
                </c:pt>
                <c:pt idx="550">
                  <c:v>3.4106994000000004</c:v>
                </c:pt>
                <c:pt idx="551">
                  <c:v>3.5415606000000004</c:v>
                </c:pt>
                <c:pt idx="552">
                  <c:v>3.5415606000000004</c:v>
                </c:pt>
                <c:pt idx="553">
                  <c:v>3.5345502</c:v>
                </c:pt>
                <c:pt idx="554">
                  <c:v>3.3919500000000005</c:v>
                </c:pt>
                <c:pt idx="555">
                  <c:v>3.2409395999999999</c:v>
                </c:pt>
                <c:pt idx="556">
                  <c:v>3.0898865999999998</c:v>
                </c:pt>
                <c:pt idx="557">
                  <c:v>2.9388335999999997</c:v>
                </c:pt>
                <c:pt idx="558">
                  <c:v>2.7877812</c:v>
                </c:pt>
                <c:pt idx="559">
                  <c:v>2.6367282000000003</c:v>
                </c:pt>
                <c:pt idx="560">
                  <c:v>2.4856752000000002</c:v>
                </c:pt>
                <c:pt idx="561">
                  <c:v>2.3346228</c:v>
                </c:pt>
                <c:pt idx="562">
                  <c:v>2.1835697999999999</c:v>
                </c:pt>
                <c:pt idx="563">
                  <c:v>2.0429328</c:v>
                </c:pt>
                <c:pt idx="564">
                  <c:v>1.8918798000000001</c:v>
                </c:pt>
                <c:pt idx="565">
                  <c:v>1.743177</c:v>
                </c:pt>
                <c:pt idx="566">
                  <c:v>1.5921246</c:v>
                </c:pt>
                <c:pt idx="567">
                  <c:v>1.4414868000000001</c:v>
                </c:pt>
                <c:pt idx="568">
                  <c:v>1.2904344000000001</c:v>
                </c:pt>
                <c:pt idx="569">
                  <c:v>1.1508792000000001</c:v>
                </c:pt>
                <c:pt idx="570">
                  <c:v>0.99982680000000013</c:v>
                </c:pt>
                <c:pt idx="571">
                  <c:v>0.84877380000000002</c:v>
                </c:pt>
                <c:pt idx="572">
                  <c:v>0.69772139999999994</c:v>
                </c:pt>
                <c:pt idx="573">
                  <c:v>0.56013305999999996</c:v>
                </c:pt>
                <c:pt idx="574">
                  <c:v>0.40908030000000006</c:v>
                </c:pt>
                <c:pt idx="575">
                  <c:v>0.26730492000000006</c:v>
                </c:pt>
                <c:pt idx="576">
                  <c:v>0.1162521</c:v>
                </c:pt>
                <c:pt idx="577">
                  <c:v>-3.480051E-2</c:v>
                </c:pt>
                <c:pt idx="578">
                  <c:v>-0.18585336</c:v>
                </c:pt>
                <c:pt idx="579">
                  <c:v>-0.33690618</c:v>
                </c:pt>
                <c:pt idx="580">
                  <c:v>-0.48795899999999998</c:v>
                </c:pt>
                <c:pt idx="581">
                  <c:v>-0.63229979999999997</c:v>
                </c:pt>
                <c:pt idx="582">
                  <c:v>-0.78357240000000006</c:v>
                </c:pt>
                <c:pt idx="583">
                  <c:v>-0.93462480000000014</c:v>
                </c:pt>
                <c:pt idx="584">
                  <c:v>-1.0856778</c:v>
                </c:pt>
                <c:pt idx="585">
                  <c:v>-1.2367302</c:v>
                </c:pt>
                <c:pt idx="586">
                  <c:v>-1.3877831999999999</c:v>
                </c:pt>
                <c:pt idx="587">
                  <c:v>-1.5388355999999999</c:v>
                </c:pt>
                <c:pt idx="588">
                  <c:v>-1.6898886000000002</c:v>
                </c:pt>
                <c:pt idx="589">
                  <c:v>-1.8409404</c:v>
                </c:pt>
                <c:pt idx="590">
                  <c:v>-1.9919928</c:v>
                </c:pt>
                <c:pt idx="591">
                  <c:v>-2.1430457999999999</c:v>
                </c:pt>
                <c:pt idx="592">
                  <c:v>-2.2888470000000001</c:v>
                </c:pt>
                <c:pt idx="593">
                  <c:v>-2.4398808000000001</c:v>
                </c:pt>
                <c:pt idx="594">
                  <c:v>-2.5909331999999998</c:v>
                </c:pt>
                <c:pt idx="595">
                  <c:v>-2.7419856</c:v>
                </c:pt>
                <c:pt idx="596">
                  <c:v>-2.8839108000000002</c:v>
                </c:pt>
                <c:pt idx="597">
                  <c:v>-3.0349632</c:v>
                </c:pt>
                <c:pt idx="598">
                  <c:v>-3.1860156000000002</c:v>
                </c:pt>
                <c:pt idx="599">
                  <c:v>-3.3370679999999999</c:v>
                </c:pt>
                <c:pt idx="600">
                  <c:v>-3.4881203999999997</c:v>
                </c:pt>
                <c:pt idx="601">
                  <c:v>-3.6391733999999993</c:v>
                </c:pt>
                <c:pt idx="602">
                  <c:v>-3.7902257999999995</c:v>
                </c:pt>
                <c:pt idx="603">
                  <c:v>-3.7902257999999995</c:v>
                </c:pt>
                <c:pt idx="604">
                  <c:v>-3.7827378</c:v>
                </c:pt>
                <c:pt idx="605">
                  <c:v>-3.6190955999999996</c:v>
                </c:pt>
                <c:pt idx="606">
                  <c:v>-3.4554528000000002</c:v>
                </c:pt>
                <c:pt idx="607">
                  <c:v>-3.2943671999999999</c:v>
                </c:pt>
                <c:pt idx="608">
                  <c:v>-3.1307243999999996</c:v>
                </c:pt>
                <c:pt idx="609">
                  <c:v>-2.9670822000000001</c:v>
                </c:pt>
                <c:pt idx="610">
                  <c:v>-2.8034393999999998</c:v>
                </c:pt>
                <c:pt idx="611">
                  <c:v>-2.6433420000000001</c:v>
                </c:pt>
                <c:pt idx="612">
                  <c:v>-2.4914274000000001</c:v>
                </c:pt>
                <c:pt idx="613">
                  <c:v>-2.3277846000000002</c:v>
                </c:pt>
                <c:pt idx="614">
                  <c:v>-2.1641417999999999</c:v>
                </c:pt>
                <c:pt idx="615">
                  <c:v>-2.000499</c:v>
                </c:pt>
                <c:pt idx="616">
                  <c:v>-1.8498606</c:v>
                </c:pt>
                <c:pt idx="617">
                  <c:v>-1.6987343999999998</c:v>
                </c:pt>
                <c:pt idx="618">
                  <c:v>-1.5350922</c:v>
                </c:pt>
                <c:pt idx="619">
                  <c:v>-1.3714494000000002</c:v>
                </c:pt>
                <c:pt idx="620">
                  <c:v>-1.2078065999999998</c:v>
                </c:pt>
                <c:pt idx="621">
                  <c:v>-1.0441638</c:v>
                </c:pt>
                <c:pt idx="622">
                  <c:v>-0.88052100000000011</c:v>
                </c:pt>
                <c:pt idx="623">
                  <c:v>-0.71687820000000002</c:v>
                </c:pt>
                <c:pt idx="624">
                  <c:v>-0.55323551999999998</c:v>
                </c:pt>
                <c:pt idx="625">
                  <c:v>-0.38959284</c:v>
                </c:pt>
                <c:pt idx="626">
                  <c:v>-0.22595004000000005</c:v>
                </c:pt>
                <c:pt idx="627">
                  <c:v>-7.4735819999999994E-2</c:v>
                </c:pt>
                <c:pt idx="628">
                  <c:v>8.8906800000000008E-2</c:v>
                </c:pt>
                <c:pt idx="629">
                  <c:v>0.24617711999999997</c:v>
                </c:pt>
                <c:pt idx="630">
                  <c:v>0.40397135999999995</c:v>
                </c:pt>
                <c:pt idx="631">
                  <c:v>0.56759892000000001</c:v>
                </c:pt>
                <c:pt idx="632">
                  <c:v>0.73124160000000005</c:v>
                </c:pt>
                <c:pt idx="633">
                  <c:v>0.88389300000000004</c:v>
                </c:pt>
                <c:pt idx="634">
                  <c:v>1.0383581999999998</c:v>
                </c:pt>
                <c:pt idx="635">
                  <c:v>1.2020010000000001</c:v>
                </c:pt>
                <c:pt idx="636">
                  <c:v>1.3614887999999998</c:v>
                </c:pt>
                <c:pt idx="637">
                  <c:v>1.5250931999999999</c:v>
                </c:pt>
                <c:pt idx="638">
                  <c:v>1.6885626</c:v>
                </c:pt>
                <c:pt idx="639">
                  <c:v>1.8522240000000003</c:v>
                </c:pt>
                <c:pt idx="640">
                  <c:v>2.0158668</c:v>
                </c:pt>
                <c:pt idx="641">
                  <c:v>2.1725370000000002</c:v>
                </c:pt>
                <c:pt idx="642">
                  <c:v>2.3360364000000002</c:v>
                </c:pt>
                <c:pt idx="643">
                  <c:v>2.4996792000000005</c:v>
                </c:pt>
                <c:pt idx="644">
                  <c:v>2.6593793999999997</c:v>
                </c:pt>
                <c:pt idx="645">
                  <c:v>2.8230216000000001</c:v>
                </c:pt>
                <c:pt idx="646">
                  <c:v>2.9866643999999996</c:v>
                </c:pt>
                <c:pt idx="647">
                  <c:v>3.1498002000000005</c:v>
                </c:pt>
                <c:pt idx="648">
                  <c:v>3.3134423999999996</c:v>
                </c:pt>
                <c:pt idx="649">
                  <c:v>3.4631220000000003</c:v>
                </c:pt>
                <c:pt idx="650">
                  <c:v>3.6267077999999993</c:v>
                </c:pt>
                <c:pt idx="651">
                  <c:v>3.7903500000000001</c:v>
                </c:pt>
                <c:pt idx="652">
                  <c:v>3.9539928</c:v>
                </c:pt>
                <c:pt idx="653">
                  <c:v>4.1176356000000007</c:v>
                </c:pt>
                <c:pt idx="654">
                  <c:v>4.1176356000000007</c:v>
                </c:pt>
                <c:pt idx="655">
                  <c:v>4.1121341999999999</c:v>
                </c:pt>
                <c:pt idx="656">
                  <c:v>3.9450587999999995</c:v>
                </c:pt>
                <c:pt idx="657">
                  <c:v>3.7687787999999998</c:v>
                </c:pt>
                <c:pt idx="658">
                  <c:v>3.5941277999999999</c:v>
                </c:pt>
                <c:pt idx="659">
                  <c:v>3.4178435999999999</c:v>
                </c:pt>
                <c:pt idx="660">
                  <c:v>3.2415593999999999</c:v>
                </c:pt>
                <c:pt idx="661">
                  <c:v>3.0667248000000003</c:v>
                </c:pt>
                <c:pt idx="662">
                  <c:v>2.8904400000000003</c:v>
                </c:pt>
                <c:pt idx="663">
                  <c:v>2.7141558000000003</c:v>
                </c:pt>
                <c:pt idx="664">
                  <c:v>2.5439316000000001</c:v>
                </c:pt>
                <c:pt idx="665">
                  <c:v>2.3676468000000002</c:v>
                </c:pt>
                <c:pt idx="666">
                  <c:v>2.2078145999999998</c:v>
                </c:pt>
                <c:pt idx="667">
                  <c:v>2.0315303999999998</c:v>
                </c:pt>
                <c:pt idx="668">
                  <c:v>1.8552461999999998</c:v>
                </c:pt>
                <c:pt idx="669">
                  <c:v>1.6789614000000002</c:v>
                </c:pt>
                <c:pt idx="670">
                  <c:v>1.5038040000000001</c:v>
                </c:pt>
                <c:pt idx="671">
                  <c:v>1.3372865999999999</c:v>
                </c:pt>
                <c:pt idx="672">
                  <c:v>1.1671632000000001</c:v>
                </c:pt>
                <c:pt idx="673">
                  <c:v>0.99355260000000001</c:v>
                </c:pt>
                <c:pt idx="674">
                  <c:v>0.81715379999999993</c:v>
                </c:pt>
                <c:pt idx="675">
                  <c:v>0.64086900000000002</c:v>
                </c:pt>
                <c:pt idx="676">
                  <c:v>0.46705289999999999</c:v>
                </c:pt>
                <c:pt idx="677">
                  <c:v>0.29072934</c:v>
                </c:pt>
                <c:pt idx="678">
                  <c:v>0.11444477999999998</c:v>
                </c:pt>
                <c:pt idx="679">
                  <c:v>-4.9730945999999991E-2</c:v>
                </c:pt>
                <c:pt idx="680">
                  <c:v>-0.22601556</c:v>
                </c:pt>
                <c:pt idx="681">
                  <c:v>-0.40230036000000002</c:v>
                </c:pt>
                <c:pt idx="682">
                  <c:v>-0.57120216000000001</c:v>
                </c:pt>
                <c:pt idx="683">
                  <c:v>-0.7474866</c:v>
                </c:pt>
                <c:pt idx="684">
                  <c:v>-0.9237702000000001</c:v>
                </c:pt>
                <c:pt idx="685">
                  <c:v>-1.1000543999999999</c:v>
                </c:pt>
                <c:pt idx="686">
                  <c:v>-1.2763392000000002</c:v>
                </c:pt>
                <c:pt idx="687">
                  <c:v>-1.4496906000000001</c:v>
                </c:pt>
                <c:pt idx="688">
                  <c:v>-1.6164162</c:v>
                </c:pt>
                <c:pt idx="689">
                  <c:v>-1.7927004</c:v>
                </c:pt>
                <c:pt idx="690">
                  <c:v>-1.9689846</c:v>
                </c:pt>
                <c:pt idx="691">
                  <c:v>-2.1452688000000002</c:v>
                </c:pt>
                <c:pt idx="692">
                  <c:v>-2.3215529999999998</c:v>
                </c:pt>
                <c:pt idx="693">
                  <c:v>-2.4825072000000006</c:v>
                </c:pt>
                <c:pt idx="694">
                  <c:v>-2.658792</c:v>
                </c:pt>
                <c:pt idx="695">
                  <c:v>-2.8350762</c:v>
                </c:pt>
                <c:pt idx="696">
                  <c:v>-3.0113604</c:v>
                </c:pt>
                <c:pt idx="697">
                  <c:v>-3.1876452</c:v>
                </c:pt>
                <c:pt idx="698">
                  <c:v>-3.3608640000000003</c:v>
                </c:pt>
                <c:pt idx="699">
                  <c:v>-3.5316180000000004</c:v>
                </c:pt>
                <c:pt idx="700">
                  <c:v>-3.7079016</c:v>
                </c:pt>
                <c:pt idx="701">
                  <c:v>-3.8807225999999999</c:v>
                </c:pt>
                <c:pt idx="702">
                  <c:v>-4.0519464000000003</c:v>
                </c:pt>
                <c:pt idx="703">
                  <c:v>-4.2282306000000007</c:v>
                </c:pt>
                <c:pt idx="704">
                  <c:v>-4.4045148000000003</c:v>
                </c:pt>
                <c:pt idx="705">
                  <c:v>-4.4045148000000003</c:v>
                </c:pt>
                <c:pt idx="706">
                  <c:v>-4.3978739999999998</c:v>
                </c:pt>
                <c:pt idx="707">
                  <c:v>-4.2090132000000002</c:v>
                </c:pt>
                <c:pt idx="708">
                  <c:v>-4.0201529999999996</c:v>
                </c:pt>
                <c:pt idx="709">
                  <c:v>-3.8312922</c:v>
                </c:pt>
                <c:pt idx="710">
                  <c:v>-3.6424319999999994</c:v>
                </c:pt>
                <c:pt idx="711">
                  <c:v>-3.4535711999999998</c:v>
                </c:pt>
                <c:pt idx="712">
                  <c:v>-3.2647103999999998</c:v>
                </c:pt>
                <c:pt idx="713">
                  <c:v>-3.0758502000000001</c:v>
                </c:pt>
                <c:pt idx="714">
                  <c:v>-2.8869894</c:v>
                </c:pt>
                <c:pt idx="715">
                  <c:v>-2.7116435999999999</c:v>
                </c:pt>
                <c:pt idx="716">
                  <c:v>-2.5227833999999998</c:v>
                </c:pt>
                <c:pt idx="717">
                  <c:v>-2.3339226000000002</c:v>
                </c:pt>
                <c:pt idx="718">
                  <c:v>-2.1625211999999996</c:v>
                </c:pt>
                <c:pt idx="719">
                  <c:v>-1.9797450000000001</c:v>
                </c:pt>
                <c:pt idx="720">
                  <c:v>-1.7909424</c:v>
                </c:pt>
                <c:pt idx="721">
                  <c:v>-1.6194431999999999</c:v>
                </c:pt>
                <c:pt idx="722">
                  <c:v>-1.4361096</c:v>
                </c:pt>
                <c:pt idx="723">
                  <c:v>-1.251039</c:v>
                </c:pt>
                <c:pt idx="724">
                  <c:v>-1.0621788000000001</c:v>
                </c:pt>
                <c:pt idx="725">
                  <c:v>-0.88641780000000003</c:v>
                </c:pt>
                <c:pt idx="726">
                  <c:v>-0.7008432</c:v>
                </c:pt>
                <c:pt idx="727">
                  <c:v>-0.51198275999999998</c:v>
                </c:pt>
                <c:pt idx="728">
                  <c:v>-0.33444360000000001</c:v>
                </c:pt>
                <c:pt idx="729">
                  <c:v>-0.14553522000000002</c:v>
                </c:pt>
                <c:pt idx="730">
                  <c:v>4.3325418000000004E-2</c:v>
                </c:pt>
                <c:pt idx="731">
                  <c:v>0.22922219999999999</c:v>
                </c:pt>
                <c:pt idx="732">
                  <c:v>0.4096804799999999</c:v>
                </c:pt>
                <c:pt idx="733">
                  <c:v>0.59547894000000001</c:v>
                </c:pt>
                <c:pt idx="734">
                  <c:v>0.78442560000000006</c:v>
                </c:pt>
                <c:pt idx="735">
                  <c:v>0.97328640000000011</c:v>
                </c:pt>
                <c:pt idx="736">
                  <c:v>1.1523174</c:v>
                </c:pt>
                <c:pt idx="737">
                  <c:v>1.3347642</c:v>
                </c:pt>
                <c:pt idx="738">
                  <c:v>1.5125915999999999</c:v>
                </c:pt>
                <c:pt idx="739">
                  <c:v>1.6845054000000002</c:v>
                </c:pt>
                <c:pt idx="740">
                  <c:v>1.8733386000000001</c:v>
                </c:pt>
                <c:pt idx="741">
                  <c:v>2.0621988</c:v>
                </c:pt>
                <c:pt idx="742">
                  <c:v>2.2510589999999997</c:v>
                </c:pt>
                <c:pt idx="743">
                  <c:v>2.4399191999999998</c:v>
                </c:pt>
                <c:pt idx="744">
                  <c:v>2.6122092000000001</c:v>
                </c:pt>
                <c:pt idx="745">
                  <c:v>2.7956466</c:v>
                </c:pt>
                <c:pt idx="746">
                  <c:v>2.9845068000000001</c:v>
                </c:pt>
                <c:pt idx="747">
                  <c:v>3.1733676000000002</c:v>
                </c:pt>
                <c:pt idx="748">
                  <c:v>3.3622277999999999</c:v>
                </c:pt>
                <c:pt idx="749">
                  <c:v>3.551088</c:v>
                </c:pt>
                <c:pt idx="750">
                  <c:v>3.7399488000000001</c:v>
                </c:pt>
                <c:pt idx="751">
                  <c:v>3.9261804000000002</c:v>
                </c:pt>
                <c:pt idx="752">
                  <c:v>4.1150406000000004</c:v>
                </c:pt>
                <c:pt idx="753">
                  <c:v>4.3039014</c:v>
                </c:pt>
                <c:pt idx="754">
                  <c:v>4.4927615999999997</c:v>
                </c:pt>
                <c:pt idx="755">
                  <c:v>4.6816223999999993</c:v>
                </c:pt>
                <c:pt idx="756">
                  <c:v>4.6816223999999993</c:v>
                </c:pt>
                <c:pt idx="757">
                  <c:v>4.6749923999999998</c:v>
                </c:pt>
                <c:pt idx="758">
                  <c:v>4.4735315999999994</c:v>
                </c:pt>
                <c:pt idx="759">
                  <c:v>4.2868422000000006</c:v>
                </c:pt>
                <c:pt idx="760">
                  <c:v>4.0853814000000002</c:v>
                </c:pt>
                <c:pt idx="761">
                  <c:v>3.8959332</c:v>
                </c:pt>
                <c:pt idx="762">
                  <c:v>3.6944724</c:v>
                </c:pt>
                <c:pt idx="763">
                  <c:v>3.4963523999999997</c:v>
                </c:pt>
                <c:pt idx="764">
                  <c:v>3.2948892000000001</c:v>
                </c:pt>
                <c:pt idx="765">
                  <c:v>3.0934284000000001</c:v>
                </c:pt>
                <c:pt idx="766">
                  <c:v>2.8919676000000001</c:v>
                </c:pt>
                <c:pt idx="767">
                  <c:v>2.6923968</c:v>
                </c:pt>
                <c:pt idx="768">
                  <c:v>2.4925109999999999</c:v>
                </c:pt>
                <c:pt idx="769">
                  <c:v>2.2910526</c:v>
                </c:pt>
                <c:pt idx="770">
                  <c:v>2.1049709999999999</c:v>
                </c:pt>
                <c:pt idx="771">
                  <c:v>1.9035102000000002</c:v>
                </c:pt>
                <c:pt idx="772">
                  <c:v>1.7020494000000002</c:v>
                </c:pt>
                <c:pt idx="773">
                  <c:v>1.5005892000000001</c:v>
                </c:pt>
                <c:pt idx="774">
                  <c:v>1.2991283999999998</c:v>
                </c:pt>
                <c:pt idx="775">
                  <c:v>1.1143314</c:v>
                </c:pt>
                <c:pt idx="776">
                  <c:v>0.91857420000000001</c:v>
                </c:pt>
                <c:pt idx="777">
                  <c:v>0.7171133999999999</c:v>
                </c:pt>
                <c:pt idx="778">
                  <c:v>0.51565307999999999</c:v>
                </c:pt>
                <c:pt idx="779">
                  <c:v>0.32632302000000002</c:v>
                </c:pt>
                <c:pt idx="780">
                  <c:v>0.12473790000000001</c:v>
                </c:pt>
                <c:pt idx="781">
                  <c:v>-7.672277999999999E-2</c:v>
                </c:pt>
                <c:pt idx="782">
                  <c:v>-0.27818400000000004</c:v>
                </c:pt>
                <c:pt idx="783">
                  <c:v>-0.47964504000000002</c:v>
                </c:pt>
                <c:pt idx="784">
                  <c:v>-0.67481879999999994</c:v>
                </c:pt>
                <c:pt idx="785">
                  <c:v>-0.87478079999999991</c:v>
                </c:pt>
                <c:pt idx="786">
                  <c:v>-1.076241</c:v>
                </c:pt>
                <c:pt idx="787">
                  <c:v>-1.2613848000000001</c:v>
                </c:pt>
                <c:pt idx="788">
                  <c:v>-1.4463360000000001</c:v>
                </c:pt>
                <c:pt idx="789">
                  <c:v>-1.6477968000000003</c:v>
                </c:pt>
                <c:pt idx="790">
                  <c:v>-1.8492569999999999</c:v>
                </c:pt>
                <c:pt idx="791">
                  <c:v>-2.0507178000000001</c:v>
                </c:pt>
                <c:pt idx="792">
                  <c:v>-2.2521785999999997</c:v>
                </c:pt>
                <c:pt idx="793">
                  <c:v>-2.45364</c:v>
                </c:pt>
                <c:pt idx="794">
                  <c:v>-2.6551008</c:v>
                </c:pt>
                <c:pt idx="795">
                  <c:v>-2.8565609999999997</c:v>
                </c:pt>
                <c:pt idx="796">
                  <c:v>-3.0580218000000001</c:v>
                </c:pt>
                <c:pt idx="797">
                  <c:v>-3.2594826000000001</c:v>
                </c:pt>
                <c:pt idx="798">
                  <c:v>-3.4609433999999997</c:v>
                </c:pt>
                <c:pt idx="799">
                  <c:v>-3.6624048</c:v>
                </c:pt>
                <c:pt idx="800">
                  <c:v>-3.8638656</c:v>
                </c:pt>
                <c:pt idx="801">
                  <c:v>-4.0653263999999991</c:v>
                </c:pt>
                <c:pt idx="802">
                  <c:v>-4.2667865999999997</c:v>
                </c:pt>
                <c:pt idx="803">
                  <c:v>-4.468248</c:v>
                </c:pt>
                <c:pt idx="804">
                  <c:v>-4.6697087999999995</c:v>
                </c:pt>
                <c:pt idx="805">
                  <c:v>-4.8711696</c:v>
                </c:pt>
                <c:pt idx="806">
                  <c:v>-5.0726303999999995</c:v>
                </c:pt>
                <c:pt idx="807">
                  <c:v>-5.0726303999999995</c:v>
                </c:pt>
                <c:pt idx="808">
                  <c:v>-5.0659116000000006</c:v>
                </c:pt>
                <c:pt idx="809">
                  <c:v>-4.8518531999999999</c:v>
                </c:pt>
                <c:pt idx="810">
                  <c:v>-4.6377942000000001</c:v>
                </c:pt>
                <c:pt idx="811">
                  <c:v>-4.4255784</c:v>
                </c:pt>
                <c:pt idx="812">
                  <c:v>-4.2115194000000002</c:v>
                </c:pt>
                <c:pt idx="813">
                  <c:v>-3.9974603999999996</c:v>
                </c:pt>
                <c:pt idx="814">
                  <c:v>-3.7834013999999998</c:v>
                </c:pt>
                <c:pt idx="815">
                  <c:v>-3.5693424</c:v>
                </c:pt>
                <c:pt idx="816">
                  <c:v>-3.3552834000000002</c:v>
                </c:pt>
                <c:pt idx="817">
                  <c:v>-3.1412244</c:v>
                </c:pt>
                <c:pt idx="818">
                  <c:v>-2.9271654000000003</c:v>
                </c:pt>
                <c:pt idx="819">
                  <c:v>-2.7265853999999998</c:v>
                </c:pt>
                <c:pt idx="820">
                  <c:v>-2.5125263999999996</c:v>
                </c:pt>
                <c:pt idx="821">
                  <c:v>-2.2984680000000002</c:v>
                </c:pt>
                <c:pt idx="822">
                  <c:v>-2.084409</c:v>
                </c:pt>
                <c:pt idx="823">
                  <c:v>-1.8891023999999998</c:v>
                </c:pt>
                <c:pt idx="824">
                  <c:v>-1.6750434000000001</c:v>
                </c:pt>
                <c:pt idx="825">
                  <c:v>-1.460985</c:v>
                </c:pt>
                <c:pt idx="826">
                  <c:v>-1.2512202000000001</c:v>
                </c:pt>
                <c:pt idx="827">
                  <c:v>-1.0371612000000001</c:v>
                </c:pt>
                <c:pt idx="828">
                  <c:v>-0.82310220000000012</c:v>
                </c:pt>
                <c:pt idx="829">
                  <c:v>-0.61937940000000002</c:v>
                </c:pt>
                <c:pt idx="830">
                  <c:v>-0.40532088000000005</c:v>
                </c:pt>
                <c:pt idx="831">
                  <c:v>-0.19126176</c:v>
                </c:pt>
                <c:pt idx="832">
                  <c:v>1.0841231999999999E-2</c:v>
                </c:pt>
                <c:pt idx="833">
                  <c:v>0.22489961999999997</c:v>
                </c:pt>
                <c:pt idx="834">
                  <c:v>0.43384866</c:v>
                </c:pt>
                <c:pt idx="835">
                  <c:v>0.64790760000000003</c:v>
                </c:pt>
                <c:pt idx="836">
                  <c:v>0.86196660000000003</c:v>
                </c:pt>
                <c:pt idx="837">
                  <c:v>1.0760243999999999</c:v>
                </c:pt>
                <c:pt idx="838">
                  <c:v>1.2900833999999999</c:v>
                </c:pt>
                <c:pt idx="839">
                  <c:v>1.5041418000000002</c:v>
                </c:pt>
                <c:pt idx="840">
                  <c:v>1.7182014000000003</c:v>
                </c:pt>
                <c:pt idx="841">
                  <c:v>1.9300836000000001</c:v>
                </c:pt>
                <c:pt idx="842">
                  <c:v>2.1368448</c:v>
                </c:pt>
                <c:pt idx="843">
                  <c:v>2.3418258000000001</c:v>
                </c:pt>
                <c:pt idx="844">
                  <c:v>2.5558404000000001</c:v>
                </c:pt>
                <c:pt idx="845">
                  <c:v>2.7698993999999999</c:v>
                </c:pt>
                <c:pt idx="846">
                  <c:v>2.9692422000000001</c:v>
                </c:pt>
                <c:pt idx="847">
                  <c:v>3.1740768000000004</c:v>
                </c:pt>
                <c:pt idx="848">
                  <c:v>3.3881358000000001</c:v>
                </c:pt>
                <c:pt idx="849">
                  <c:v>3.6021947999999999</c:v>
                </c:pt>
                <c:pt idx="850">
                  <c:v>3.8162544</c:v>
                </c:pt>
                <c:pt idx="851">
                  <c:v>4.0303134000000007</c:v>
                </c:pt>
                <c:pt idx="852">
                  <c:v>4.2443724000000005</c:v>
                </c:pt>
                <c:pt idx="853">
                  <c:v>4.4584314000000003</c:v>
                </c:pt>
                <c:pt idx="854">
                  <c:v>4.6724904</c:v>
                </c:pt>
                <c:pt idx="855">
                  <c:v>4.8717924000000004</c:v>
                </c:pt>
                <c:pt idx="856">
                  <c:v>5.0858507999999993</c:v>
                </c:pt>
                <c:pt idx="857">
                  <c:v>5.2999097999999991</c:v>
                </c:pt>
                <c:pt idx="858">
                  <c:v>5.2999097999999991</c:v>
                </c:pt>
                <c:pt idx="859">
                  <c:v>5.2939037999999998</c:v>
                </c:pt>
                <c:pt idx="860">
                  <c:v>5.0672298000000007</c:v>
                </c:pt>
                <c:pt idx="861">
                  <c:v>4.8405557999999997</c:v>
                </c:pt>
                <c:pt idx="862">
                  <c:v>4.6271886000000002</c:v>
                </c:pt>
                <c:pt idx="863">
                  <c:v>4.4005146000000002</c:v>
                </c:pt>
                <c:pt idx="864">
                  <c:v>4.1901042000000004</c:v>
                </c:pt>
                <c:pt idx="865">
                  <c:v>3.9634307999999998</c:v>
                </c:pt>
                <c:pt idx="866">
                  <c:v>3.7367567999999998</c:v>
                </c:pt>
                <c:pt idx="867">
                  <c:v>3.5100828000000002</c:v>
                </c:pt>
                <c:pt idx="868">
                  <c:v>3.2834087999999997</c:v>
                </c:pt>
                <c:pt idx="869">
                  <c:v>3.0579330000000002</c:v>
                </c:pt>
                <c:pt idx="870">
                  <c:v>2.8312589999999997</c:v>
                </c:pt>
                <c:pt idx="871">
                  <c:v>2.6045856000000001</c:v>
                </c:pt>
                <c:pt idx="872">
                  <c:v>2.3779115999999996</c:v>
                </c:pt>
                <c:pt idx="873">
                  <c:v>2.1638256</c:v>
                </c:pt>
                <c:pt idx="874">
                  <c:v>1.9438380000000002</c:v>
                </c:pt>
                <c:pt idx="875">
                  <c:v>1.7197799999999999</c:v>
                </c:pt>
                <c:pt idx="876">
                  <c:v>1.4931066</c:v>
                </c:pt>
                <c:pt idx="877">
                  <c:v>1.2664325999999999</c:v>
                </c:pt>
                <c:pt idx="878">
                  <c:v>1.0397592</c:v>
                </c:pt>
                <c:pt idx="879">
                  <c:v>0.81494759999999988</c:v>
                </c:pt>
                <c:pt idx="880">
                  <c:v>0.58843230000000002</c:v>
                </c:pt>
                <c:pt idx="881">
                  <c:v>0.36326454000000002</c:v>
                </c:pt>
                <c:pt idx="882">
                  <c:v>0.13647413999999999</c:v>
                </c:pt>
                <c:pt idx="883">
                  <c:v>-9.0199920000000003E-2</c:v>
                </c:pt>
                <c:pt idx="884">
                  <c:v>-0.31670273999999993</c:v>
                </c:pt>
                <c:pt idx="885">
                  <c:v>-0.54346547999999995</c:v>
                </c:pt>
                <c:pt idx="886">
                  <c:v>-0.75405359999999999</c:v>
                </c:pt>
                <c:pt idx="887">
                  <c:v>-0.98072760000000003</c:v>
                </c:pt>
                <c:pt idx="888">
                  <c:v>-1.2074016000000001</c:v>
                </c:pt>
                <c:pt idx="889">
                  <c:v>-1.4340755999999999</c:v>
                </c:pt>
                <c:pt idx="890">
                  <c:v>-1.6607502000000001</c:v>
                </c:pt>
                <c:pt idx="891">
                  <c:v>-1.8874241999999999</c:v>
                </c:pt>
                <c:pt idx="892">
                  <c:v>-2.1140981999999999</c:v>
                </c:pt>
                <c:pt idx="893">
                  <c:v>-2.3407722</c:v>
                </c:pt>
                <c:pt idx="894">
                  <c:v>-2.5674462</c:v>
                </c:pt>
                <c:pt idx="895">
                  <c:v>-2.7941196000000001</c:v>
                </c:pt>
                <c:pt idx="896">
                  <c:v>-3.0207936000000002</c:v>
                </c:pt>
                <c:pt idx="897">
                  <c:v>-3.2474675999999993</c:v>
                </c:pt>
                <c:pt idx="898">
                  <c:v>-3.4741415999999998</c:v>
                </c:pt>
                <c:pt idx="899">
                  <c:v>-3.7008155999999999</c:v>
                </c:pt>
                <c:pt idx="900">
                  <c:v>-3.9274902000000003</c:v>
                </c:pt>
                <c:pt idx="901">
                  <c:v>-4.1541636000000004</c:v>
                </c:pt>
                <c:pt idx="902">
                  <c:v>-4.3808369999999996</c:v>
                </c:pt>
                <c:pt idx="903">
                  <c:v>-4.5962525999999997</c:v>
                </c:pt>
                <c:pt idx="904">
                  <c:v>-4.8146802000000006</c:v>
                </c:pt>
                <c:pt idx="905">
                  <c:v>-5.0413530000000009</c:v>
                </c:pt>
                <c:pt idx="906">
                  <c:v>-5.2668384000000001</c:v>
                </c:pt>
                <c:pt idx="907">
                  <c:v>-5.4937572000000001</c:v>
                </c:pt>
                <c:pt idx="908">
                  <c:v>-5.7204311999999993</c:v>
                </c:pt>
                <c:pt idx="909">
                  <c:v>-5.7204311999999993</c:v>
                </c:pt>
                <c:pt idx="910">
                  <c:v>-5.7133860000000007</c:v>
                </c:pt>
                <c:pt idx="911">
                  <c:v>-5.4741336</c:v>
                </c:pt>
                <c:pt idx="912">
                  <c:v>-5.2348818000000001</c:v>
                </c:pt>
                <c:pt idx="913">
                  <c:v>-5.0136905999999994</c:v>
                </c:pt>
                <c:pt idx="914">
                  <c:v>-4.7744387999999995</c:v>
                </c:pt>
                <c:pt idx="915">
                  <c:v>-4.5351863999999997</c:v>
                </c:pt>
                <c:pt idx="916">
                  <c:v>-4.2959345999999998</c:v>
                </c:pt>
                <c:pt idx="917">
                  <c:v>-4.0566827999999999</c:v>
                </c:pt>
                <c:pt idx="918">
                  <c:v>-3.8174310000000005</c:v>
                </c:pt>
                <c:pt idx="919">
                  <c:v>-3.5922707999999997</c:v>
                </c:pt>
                <c:pt idx="920">
                  <c:v>-3.3694062000000002</c:v>
                </c:pt>
                <c:pt idx="921">
                  <c:v>-3.1301543999999999</c:v>
                </c:pt>
                <c:pt idx="922">
                  <c:v>-2.8909026000000004</c:v>
                </c:pt>
                <c:pt idx="923">
                  <c:v>-2.6516507999999996</c:v>
                </c:pt>
                <c:pt idx="924">
                  <c:v>-2.4123984000000003</c:v>
                </c:pt>
                <c:pt idx="925">
                  <c:v>-2.1731465999999999</c:v>
                </c:pt>
                <c:pt idx="926">
                  <c:v>-1.9420553999999999</c:v>
                </c:pt>
                <c:pt idx="927">
                  <c:v>-1.716966</c:v>
                </c:pt>
                <c:pt idx="928">
                  <c:v>-1.4923956000000003</c:v>
                </c:pt>
                <c:pt idx="929">
                  <c:v>-1.2531437999999999</c:v>
                </c:pt>
                <c:pt idx="930">
                  <c:v>-1.0138913999999999</c:v>
                </c:pt>
                <c:pt idx="931">
                  <c:v>-0.77463959999999998</c:v>
                </c:pt>
                <c:pt idx="932">
                  <c:v>-0.53538719999999995</c:v>
                </c:pt>
                <c:pt idx="933">
                  <c:v>-0.29613552000000004</c:v>
                </c:pt>
                <c:pt idx="934">
                  <c:v>-5.6883594000000003E-2</c:v>
                </c:pt>
                <c:pt idx="935">
                  <c:v>0.18236825999999998</c:v>
                </c:pt>
                <c:pt idx="936">
                  <c:v>0.41143745999999998</c:v>
                </c:pt>
                <c:pt idx="937">
                  <c:v>0.64536360000000004</c:v>
                </c:pt>
                <c:pt idx="938">
                  <c:v>0.88452900000000001</c:v>
                </c:pt>
                <c:pt idx="939">
                  <c:v>1.1237813999999999</c:v>
                </c:pt>
                <c:pt idx="940">
                  <c:v>1.36137</c:v>
                </c:pt>
                <c:pt idx="941">
                  <c:v>1.6006554</c:v>
                </c:pt>
                <c:pt idx="942">
                  <c:v>1.8283991999999998</c:v>
                </c:pt>
                <c:pt idx="943">
                  <c:v>2.0645910000000001</c:v>
                </c:pt>
                <c:pt idx="944">
                  <c:v>2.3038362000000001</c:v>
                </c:pt>
                <c:pt idx="945">
                  <c:v>2.5380546000000002</c:v>
                </c:pt>
                <c:pt idx="946">
                  <c:v>2.7600480000000003</c:v>
                </c:pt>
                <c:pt idx="947">
                  <c:v>2.9992991999999998</c:v>
                </c:pt>
                <c:pt idx="948">
                  <c:v>3.2385509999999997</c:v>
                </c:pt>
                <c:pt idx="949">
                  <c:v>3.4778028000000001</c:v>
                </c:pt>
                <c:pt idx="950">
                  <c:v>3.7170552000000003</c:v>
                </c:pt>
                <c:pt idx="951">
                  <c:v>3.9563069999999998</c:v>
                </c:pt>
                <c:pt idx="952">
                  <c:v>4.1893446000000001</c:v>
                </c:pt>
                <c:pt idx="953">
                  <c:v>4.4285964</c:v>
                </c:pt>
                <c:pt idx="954">
                  <c:v>4.6678481999999999</c:v>
                </c:pt>
                <c:pt idx="955">
                  <c:v>4.9071000000000007</c:v>
                </c:pt>
                <c:pt idx="956">
                  <c:v>5.1463523999999996</c:v>
                </c:pt>
                <c:pt idx="957">
                  <c:v>5.3856035999999996</c:v>
                </c:pt>
                <c:pt idx="958">
                  <c:v>5.6155746000000004</c:v>
                </c:pt>
                <c:pt idx="959">
                  <c:v>5.7833274000000001</c:v>
                </c:pt>
                <c:pt idx="960">
                  <c:v>6.0644219999999995</c:v>
                </c:pt>
                <c:pt idx="961">
                  <c:v>6.0644219999999995</c:v>
                </c:pt>
                <c:pt idx="962">
                  <c:v>6.0606480000000005</c:v>
                </c:pt>
                <c:pt idx="963">
                  <c:v>5.8087260000000001</c:v>
                </c:pt>
                <c:pt idx="964">
                  <c:v>5.5568052000000003</c:v>
                </c:pt>
                <c:pt idx="965">
                  <c:v>5.3048849999999996</c:v>
                </c:pt>
                <c:pt idx="966">
                  <c:v>5.0529636</c:v>
                </c:pt>
                <c:pt idx="967">
                  <c:v>4.8010427999999994</c:v>
                </c:pt>
                <c:pt idx="968">
                  <c:v>4.5491225999999996</c:v>
                </c:pt>
                <c:pt idx="969">
                  <c:v>4.2972017999999998</c:v>
                </c:pt>
                <c:pt idx="970">
                  <c:v>4.0452810000000001</c:v>
                </c:pt>
                <c:pt idx="971">
                  <c:v>3.7933602000000004</c:v>
                </c:pt>
                <c:pt idx="972">
                  <c:v>3.5414394000000002</c:v>
                </c:pt>
                <c:pt idx="973">
                  <c:v>3.2895186000000001</c:v>
                </c:pt>
                <c:pt idx="974">
                  <c:v>3.0613373999999998</c:v>
                </c:pt>
                <c:pt idx="975">
                  <c:v>2.8277964</c:v>
                </c:pt>
                <c:pt idx="976">
                  <c:v>2.5758756000000003</c:v>
                </c:pt>
                <c:pt idx="977">
                  <c:v>2.3371566000000001</c:v>
                </c:pt>
                <c:pt idx="978">
                  <c:v>2.1052644000000003</c:v>
                </c:pt>
                <c:pt idx="979">
                  <c:v>1.8609936</c:v>
                </c:pt>
                <c:pt idx="980">
                  <c:v>1.6090727999999999</c:v>
                </c:pt>
                <c:pt idx="981">
                  <c:v>1.3660812000000002</c:v>
                </c:pt>
                <c:pt idx="982">
                  <c:v>1.1141603999999998</c:v>
                </c:pt>
                <c:pt idx="983">
                  <c:v>0.86223960000000011</c:v>
                </c:pt>
                <c:pt idx="984">
                  <c:v>0.61325759999999985</c:v>
                </c:pt>
                <c:pt idx="985">
                  <c:v>0.37676502000000001</c:v>
                </c:pt>
                <c:pt idx="986">
                  <c:v>0.13047882</c:v>
                </c:pt>
                <c:pt idx="987">
                  <c:v>-0.12144204</c:v>
                </c:pt>
                <c:pt idx="988">
                  <c:v>-0.37336319999999995</c:v>
                </c:pt>
                <c:pt idx="989">
                  <c:v>-0.62528459999999997</c:v>
                </c:pt>
                <c:pt idx="990">
                  <c:v>-0.87631440000000005</c:v>
                </c:pt>
                <c:pt idx="991">
                  <c:v>-1.1282345999999999</c:v>
                </c:pt>
                <c:pt idx="992">
                  <c:v>-1.3580622</c:v>
                </c:pt>
                <c:pt idx="993">
                  <c:v>-1.6099823999999998</c:v>
                </c:pt>
                <c:pt idx="994">
                  <c:v>-1.8414131999999999</c:v>
                </c:pt>
                <c:pt idx="995">
                  <c:v>-2.0933333999999997</c:v>
                </c:pt>
                <c:pt idx="996">
                  <c:v>-2.3452548000000002</c:v>
                </c:pt>
                <c:pt idx="997">
                  <c:v>-2.5931508000000001</c:v>
                </c:pt>
                <c:pt idx="998">
                  <c:v>-2.8450158000000001</c:v>
                </c:pt>
                <c:pt idx="999">
                  <c:v>-3.0969366000000003</c:v>
                </c:pt>
                <c:pt idx="1000">
                  <c:v>-3.3488568000000005</c:v>
                </c:pt>
                <c:pt idx="1001">
                  <c:v>-3.6007775999999998</c:v>
                </c:pt>
                <c:pt idx="1002">
                  <c:v>-3.8526996000000002</c:v>
                </c:pt>
                <c:pt idx="1003">
                  <c:v>-4.1046198</c:v>
                </c:pt>
                <c:pt idx="1004">
                  <c:v>-4.3565411999999997</c:v>
                </c:pt>
                <c:pt idx="1005">
                  <c:v>-4.6084620000000003</c:v>
                </c:pt>
                <c:pt idx="1006">
                  <c:v>-4.8603833999999999</c:v>
                </c:pt>
                <c:pt idx="1007">
                  <c:v>-5.1123041999999996</c:v>
                </c:pt>
                <c:pt idx="1008">
                  <c:v>-5.2878023999999995</c:v>
                </c:pt>
                <c:pt idx="1009">
                  <c:v>-5.6144483999999997</c:v>
                </c:pt>
                <c:pt idx="1010">
                  <c:v>-5.8663686000000004</c:v>
                </c:pt>
                <c:pt idx="1011">
                  <c:v>-6.0990959999999994</c:v>
                </c:pt>
                <c:pt idx="1012">
                  <c:v>-6.2441819999999995</c:v>
                </c:pt>
                <c:pt idx="1013">
                  <c:v>-6.2441819999999995</c:v>
                </c:pt>
                <c:pt idx="1014">
                  <c:v>-6.2372999999999994</c:v>
                </c:pt>
                <c:pt idx="1015">
                  <c:v>-5.9728416000000006</c:v>
                </c:pt>
                <c:pt idx="1016">
                  <c:v>-5.7083861999999996</c:v>
                </c:pt>
                <c:pt idx="1017">
                  <c:v>-5.4544961999999995</c:v>
                </c:pt>
                <c:pt idx="1018">
                  <c:v>-5.2141745999999998</c:v>
                </c:pt>
                <c:pt idx="1019">
                  <c:v>-4.9498002000000003</c:v>
                </c:pt>
                <c:pt idx="1020">
                  <c:v>-4.6853448000000002</c:v>
                </c:pt>
                <c:pt idx="1021">
                  <c:v>-4.4208894000000001</c:v>
                </c:pt>
                <c:pt idx="1022">
                  <c:v>-4.1593067999999995</c:v>
                </c:pt>
                <c:pt idx="1023">
                  <c:v>-3.8948507999999999</c:v>
                </c:pt>
                <c:pt idx="1024">
                  <c:v>-3.6408785999999997</c:v>
                </c:pt>
                <c:pt idx="1025">
                  <c:v>-3.3763853999999998</c:v>
                </c:pt>
                <c:pt idx="1026">
                  <c:v>-3.1350882000000002</c:v>
                </c:pt>
                <c:pt idx="1027">
                  <c:v>-2.8797186000000004</c:v>
                </c:pt>
                <c:pt idx="1028">
                  <c:v>-2.6152632000000002</c:v>
                </c:pt>
                <c:pt idx="1029">
                  <c:v>-2.3508077999999997</c:v>
                </c:pt>
                <c:pt idx="1030">
                  <c:v>-2.105928</c:v>
                </c:pt>
                <c:pt idx="1031">
                  <c:v>-1.8551340000000001</c:v>
                </c:pt>
                <c:pt idx="1032">
                  <c:v>-1.5906785999999999</c:v>
                </c:pt>
                <c:pt idx="1033">
                  <c:v>-1.3432469999999999</c:v>
                </c:pt>
                <c:pt idx="1034">
                  <c:v>-1.0787598</c:v>
                </c:pt>
                <c:pt idx="1035">
                  <c:v>-0.81430440000000004</c:v>
                </c:pt>
                <c:pt idx="1036">
                  <c:v>-0.54984906</c:v>
                </c:pt>
                <c:pt idx="1037">
                  <c:v>-0.28539342000000001</c:v>
                </c:pt>
                <c:pt idx="1038">
                  <c:v>-2.0938158000000002E-2</c:v>
                </c:pt>
                <c:pt idx="1039">
                  <c:v>0.24351732000000001</c:v>
                </c:pt>
                <c:pt idx="1040">
                  <c:v>0.50797331999999995</c:v>
                </c:pt>
                <c:pt idx="1041">
                  <c:v>0.77242860000000002</c:v>
                </c:pt>
                <c:pt idx="1042">
                  <c:v>1.0209426000000001</c:v>
                </c:pt>
                <c:pt idx="1043">
                  <c:v>1.2852018000000001</c:v>
                </c:pt>
                <c:pt idx="1044">
                  <c:v>1.5254460000000001</c:v>
                </c:pt>
                <c:pt idx="1045">
                  <c:v>1.7898972</c:v>
                </c:pt>
                <c:pt idx="1046">
                  <c:v>2.0467223999999997</c:v>
                </c:pt>
                <c:pt idx="1047">
                  <c:v>2.3111646000000001</c:v>
                </c:pt>
                <c:pt idx="1048">
                  <c:v>2.5756199999999998</c:v>
                </c:pt>
                <c:pt idx="1049">
                  <c:v>2.8359900000000002</c:v>
                </c:pt>
                <c:pt idx="1050">
                  <c:v>3.1004448</c:v>
                </c:pt>
                <c:pt idx="1051">
                  <c:v>3.3423000000000003</c:v>
                </c:pt>
                <c:pt idx="1052">
                  <c:v>3.6067919999999996</c:v>
                </c:pt>
                <c:pt idx="1053">
                  <c:v>3.8712474000000006</c:v>
                </c:pt>
                <c:pt idx="1054">
                  <c:v>4.1357039999999996</c:v>
                </c:pt>
                <c:pt idx="1055">
                  <c:v>4.3792470000000003</c:v>
                </c:pt>
                <c:pt idx="1056">
                  <c:v>4.6437324000000002</c:v>
                </c:pt>
                <c:pt idx="1057">
                  <c:v>4.9081877999999994</c:v>
                </c:pt>
                <c:pt idx="1058">
                  <c:v>5.1726425999999996</c:v>
                </c:pt>
                <c:pt idx="1059">
                  <c:v>5.4370967999999991</c:v>
                </c:pt>
                <c:pt idx="1060">
                  <c:v>5.7015528</c:v>
                </c:pt>
                <c:pt idx="1061">
                  <c:v>5.9660082000000001</c:v>
                </c:pt>
                <c:pt idx="1062">
                  <c:v>6.2304659999999998</c:v>
                </c:pt>
                <c:pt idx="1063">
                  <c:v>6.4644360000000001</c:v>
                </c:pt>
                <c:pt idx="1064">
                  <c:v>6.7232159999999999</c:v>
                </c:pt>
                <c:pt idx="1065">
                  <c:v>6.7232159999999999</c:v>
                </c:pt>
                <c:pt idx="1066">
                  <c:v>6.7169879999999997</c:v>
                </c:pt>
                <c:pt idx="1067">
                  <c:v>6.4399200000000008</c:v>
                </c:pt>
                <c:pt idx="1068">
                  <c:v>6.1840979999999997</c:v>
                </c:pt>
                <c:pt idx="1069">
                  <c:v>5.9070276000000002</c:v>
                </c:pt>
                <c:pt idx="1070">
                  <c:v>5.6299589999999995</c:v>
                </c:pt>
                <c:pt idx="1071">
                  <c:v>5.3528897999999989</c:v>
                </c:pt>
                <c:pt idx="1072">
                  <c:v>5.0758206000000001</c:v>
                </c:pt>
                <c:pt idx="1073">
                  <c:v>4.8247830000000009</c:v>
                </c:pt>
                <c:pt idx="1074">
                  <c:v>4.5726288000000004</c:v>
                </c:pt>
                <c:pt idx="1075">
                  <c:v>4.3079286000000003</c:v>
                </c:pt>
                <c:pt idx="1076">
                  <c:v>4.0335096000000004</c:v>
                </c:pt>
                <c:pt idx="1077">
                  <c:v>3.7564403999999998</c:v>
                </c:pt>
                <c:pt idx="1078">
                  <c:v>3.4793711999999997</c:v>
                </c:pt>
                <c:pt idx="1079">
                  <c:v>3.202302</c:v>
                </c:pt>
                <c:pt idx="1080">
                  <c:v>2.9405597999999999</c:v>
                </c:pt>
                <c:pt idx="1081">
                  <c:v>2.6684568</c:v>
                </c:pt>
                <c:pt idx="1082">
                  <c:v>2.3913875999999998</c:v>
                </c:pt>
                <c:pt idx="1083">
                  <c:v>2.1143183999999997</c:v>
                </c:pt>
                <c:pt idx="1084">
                  <c:v>1.8553115999999998</c:v>
                </c:pt>
                <c:pt idx="1085">
                  <c:v>1.5782423999999999</c:v>
                </c:pt>
                <c:pt idx="1086">
                  <c:v>1.3124423999999999</c:v>
                </c:pt>
                <c:pt idx="1087">
                  <c:v>1.0352063999999999</c:v>
                </c:pt>
                <c:pt idx="1088">
                  <c:v>0.76888080000000003</c:v>
                </c:pt>
                <c:pt idx="1089">
                  <c:v>0.49181124000000009</c:v>
                </c:pt>
                <c:pt idx="1090">
                  <c:v>0.21474228000000004</c:v>
                </c:pt>
                <c:pt idx="1091">
                  <c:v>-6.2327340000000009E-2</c:v>
                </c:pt>
                <c:pt idx="1092">
                  <c:v>-0.33939695999999997</c:v>
                </c:pt>
                <c:pt idx="1093">
                  <c:v>-0.61646639999999997</c:v>
                </c:pt>
                <c:pt idx="1094">
                  <c:v>-0.8935362</c:v>
                </c:pt>
                <c:pt idx="1095">
                  <c:v>-1.1691846000000001</c:v>
                </c:pt>
                <c:pt idx="1096">
                  <c:v>-1.4462544000000002</c:v>
                </c:pt>
                <c:pt idx="1097">
                  <c:v>-1.7233235999999998</c:v>
                </c:pt>
                <c:pt idx="1098">
                  <c:v>-2.0003928000000002</c:v>
                </c:pt>
                <c:pt idx="1099">
                  <c:v>-2.2774619999999999</c:v>
                </c:pt>
                <c:pt idx="1100">
                  <c:v>-2.5545317999999999</c:v>
                </c:pt>
                <c:pt idx="1101">
                  <c:v>-2.8215653999999999</c:v>
                </c:pt>
                <c:pt idx="1102">
                  <c:v>-3.0734052000000003</c:v>
                </c:pt>
                <c:pt idx="1103">
                  <c:v>-3.3504738000000001</c:v>
                </c:pt>
                <c:pt idx="1104">
                  <c:v>-3.6275424000000003</c:v>
                </c:pt>
                <c:pt idx="1105">
                  <c:v>-3.9046110000000001</c:v>
                </c:pt>
                <c:pt idx="1106">
                  <c:v>-4.1816795999999998</c:v>
                </c:pt>
                <c:pt idx="1107">
                  <c:v>-4.4587487999999995</c:v>
                </c:pt>
                <c:pt idx="1108">
                  <c:v>-4.7358180000000001</c:v>
                </c:pt>
                <c:pt idx="1109">
                  <c:v>-5.0128865999999999</c:v>
                </c:pt>
                <c:pt idx="1110">
                  <c:v>-5.2899546000000006</c:v>
                </c:pt>
                <c:pt idx="1111">
                  <c:v>-5.5670232000000004</c:v>
                </c:pt>
                <c:pt idx="1112">
                  <c:v>-5.8440917999999993</c:v>
                </c:pt>
                <c:pt idx="1113">
                  <c:v>-6.1211639999999994</c:v>
                </c:pt>
                <c:pt idx="1114">
                  <c:v>-6.3982319999999993</c:v>
                </c:pt>
                <c:pt idx="1115">
                  <c:v>-6.6512100000000007</c:v>
                </c:pt>
                <c:pt idx="1116">
                  <c:v>-6.6512100000000007</c:v>
                </c:pt>
                <c:pt idx="1117">
                  <c:v>-6.6451200000000004</c:v>
                </c:pt>
                <c:pt idx="1118">
                  <c:v>-6.3554520000000005</c:v>
                </c:pt>
                <c:pt idx="1119">
                  <c:v>-6.0657779999999999</c:v>
                </c:pt>
                <c:pt idx="1120">
                  <c:v>-5.7761057999999998</c:v>
                </c:pt>
                <c:pt idx="1121">
                  <c:v>-5.5070670000000002</c:v>
                </c:pt>
                <c:pt idx="1122">
                  <c:v>-5.2174313999999997</c:v>
                </c:pt>
                <c:pt idx="1123">
                  <c:v>-4.9277591999999997</c:v>
                </c:pt>
                <c:pt idx="1124">
                  <c:v>-4.6432511999999999</c:v>
                </c:pt>
                <c:pt idx="1125">
                  <c:v>-4.3535789999999999</c:v>
                </c:pt>
                <c:pt idx="1126">
                  <c:v>-4.0661652000000004</c:v>
                </c:pt>
                <c:pt idx="1127">
                  <c:v>-3.7764930000000003</c:v>
                </c:pt>
                <c:pt idx="1128">
                  <c:v>-3.4868207999999998</c:v>
                </c:pt>
                <c:pt idx="1129">
                  <c:v>-3.1971486000000002</c:v>
                </c:pt>
                <c:pt idx="1130">
                  <c:v>-2.9074763999999997</c:v>
                </c:pt>
                <c:pt idx="1131">
                  <c:v>-2.6178042000000001</c:v>
                </c:pt>
                <c:pt idx="1132">
                  <c:v>-2.3281320000000001</c:v>
                </c:pt>
                <c:pt idx="1133">
                  <c:v>-2.0384598</c:v>
                </c:pt>
                <c:pt idx="1134">
                  <c:v>-1.766448</c:v>
                </c:pt>
                <c:pt idx="1135">
                  <c:v>-1.4801327999999998</c:v>
                </c:pt>
                <c:pt idx="1136">
                  <c:v>-1.1905037999999999</c:v>
                </c:pt>
                <c:pt idx="1137">
                  <c:v>-0.92370179999999991</c:v>
                </c:pt>
                <c:pt idx="1138">
                  <c:v>-0.63402960000000008</c:v>
                </c:pt>
                <c:pt idx="1139">
                  <c:v>-0.34435769999999999</c:v>
                </c:pt>
                <c:pt idx="1140">
                  <c:v>-5.4685895999999998E-2</c:v>
                </c:pt>
                <c:pt idx="1141">
                  <c:v>0.23498645999999998</c:v>
                </c:pt>
                <c:pt idx="1142">
                  <c:v>0.52465859999999997</c:v>
                </c:pt>
                <c:pt idx="1143">
                  <c:v>0.81051240000000002</c:v>
                </c:pt>
                <c:pt idx="1144">
                  <c:v>1.0734630000000001</c:v>
                </c:pt>
                <c:pt idx="1145">
                  <c:v>1.3551108000000001</c:v>
                </c:pt>
                <c:pt idx="1146">
                  <c:v>1.6447836</c:v>
                </c:pt>
                <c:pt idx="1147">
                  <c:v>1.9265784000000001</c:v>
                </c:pt>
                <c:pt idx="1148">
                  <c:v>2.2162511999999999</c:v>
                </c:pt>
                <c:pt idx="1149">
                  <c:v>2.5031052000000003</c:v>
                </c:pt>
                <c:pt idx="1150">
                  <c:v>2.7707826</c:v>
                </c:pt>
                <c:pt idx="1151">
                  <c:v>3.0499817999999999</c:v>
                </c:pt>
                <c:pt idx="1152">
                  <c:v>3.3161621999999999</c:v>
                </c:pt>
                <c:pt idx="1153">
                  <c:v>3.5916053999999997</c:v>
                </c:pt>
                <c:pt idx="1154">
                  <c:v>3.8812776000000002</c:v>
                </c:pt>
                <c:pt idx="1155">
                  <c:v>4.1709491999999999</c:v>
                </c:pt>
                <c:pt idx="1156">
                  <c:v>4.437252</c:v>
                </c:pt>
                <c:pt idx="1157">
                  <c:v>4.7269242</c:v>
                </c:pt>
                <c:pt idx="1158">
                  <c:v>4.9971990000000011</c:v>
                </c:pt>
                <c:pt idx="1159">
                  <c:v>5.2868814000000004</c:v>
                </c:pt>
                <c:pt idx="1160">
                  <c:v>5.5765523999999997</c:v>
                </c:pt>
                <c:pt idx="1161">
                  <c:v>5.8662233999999991</c:v>
                </c:pt>
                <c:pt idx="1162">
                  <c:v>6.1558979999999996</c:v>
                </c:pt>
                <c:pt idx="1163">
                  <c:v>6.4455659999999995</c:v>
                </c:pt>
                <c:pt idx="1164">
                  <c:v>6.7110300000000001</c:v>
                </c:pt>
                <c:pt idx="1165">
                  <c:v>7.0006979999999999</c:v>
                </c:pt>
                <c:pt idx="1166">
                  <c:v>7.2673020000000008</c:v>
                </c:pt>
                <c:pt idx="1167">
                  <c:v>7.5309359999999987</c:v>
                </c:pt>
                <c:pt idx="1168">
                  <c:v>7.5309359999999987</c:v>
                </c:pt>
                <c:pt idx="1169">
                  <c:v>7.5252420000000004</c:v>
                </c:pt>
                <c:pt idx="1170">
                  <c:v>7.222961999999999</c:v>
                </c:pt>
                <c:pt idx="1171">
                  <c:v>6.9206820000000002</c:v>
                </c:pt>
                <c:pt idx="1172">
                  <c:v>6.6184019999999997</c:v>
                </c:pt>
                <c:pt idx="1173">
                  <c:v>6.3161700000000005</c:v>
                </c:pt>
                <c:pt idx="1174">
                  <c:v>6.01389</c:v>
                </c:pt>
                <c:pt idx="1175">
                  <c:v>5.7116099999999994</c:v>
                </c:pt>
                <c:pt idx="1176">
                  <c:v>5.4093300000000006</c:v>
                </c:pt>
                <c:pt idx="1177">
                  <c:v>5.1216899999999992</c:v>
                </c:pt>
                <c:pt idx="1178">
                  <c:v>4.8267450000000007</c:v>
                </c:pt>
                <c:pt idx="1179">
                  <c:v>4.5244644000000003</c:v>
                </c:pt>
                <c:pt idx="1180">
                  <c:v>4.2221837999999998</c:v>
                </c:pt>
                <c:pt idx="1181">
                  <c:v>3.9218957999999997</c:v>
                </c:pt>
                <c:pt idx="1182">
                  <c:v>3.6261821999999997</c:v>
                </c:pt>
                <c:pt idx="1183">
                  <c:v>3.3355427999999998</c:v>
                </c:pt>
                <c:pt idx="1184">
                  <c:v>3.0345431999999999</c:v>
                </c:pt>
                <c:pt idx="1185">
                  <c:v>2.7323076000000004</c:v>
                </c:pt>
                <c:pt idx="1186">
                  <c:v>2.4560064000000001</c:v>
                </c:pt>
                <c:pt idx="1187">
                  <c:v>2.1535638000000001</c:v>
                </c:pt>
                <c:pt idx="1188">
                  <c:v>1.8783078000000002</c:v>
                </c:pt>
                <c:pt idx="1189">
                  <c:v>1.6037154000000002</c:v>
                </c:pt>
                <c:pt idx="1190">
                  <c:v>1.3207355999999999</c:v>
                </c:pt>
                <c:pt idx="1191">
                  <c:v>1.0228404</c:v>
                </c:pt>
                <c:pt idx="1192">
                  <c:v>0.72055979999999997</c:v>
                </c:pt>
                <c:pt idx="1193">
                  <c:v>0.41827949999999997</c:v>
                </c:pt>
                <c:pt idx="1194">
                  <c:v>0.11599908000000002</c:v>
                </c:pt>
                <c:pt idx="1195">
                  <c:v>-0.17078940000000001</c:v>
                </c:pt>
                <c:pt idx="1196">
                  <c:v>-0.47306999999999999</c:v>
                </c:pt>
                <c:pt idx="1197">
                  <c:v>-0.77120639999999996</c:v>
                </c:pt>
                <c:pt idx="1198">
                  <c:v>-1.054155</c:v>
                </c:pt>
                <c:pt idx="1199">
                  <c:v>-1.3564356</c:v>
                </c:pt>
                <c:pt idx="1200">
                  <c:v>-1.6587162000000002</c:v>
                </c:pt>
                <c:pt idx="1201">
                  <c:v>-1.9609955999999997</c:v>
                </c:pt>
                <c:pt idx="1202">
                  <c:v>-2.2632756000000001</c:v>
                </c:pt>
                <c:pt idx="1203">
                  <c:v>-2.5655568</c:v>
                </c:pt>
                <c:pt idx="1204">
                  <c:v>-2.8678367999999996</c:v>
                </c:pt>
                <c:pt idx="1205">
                  <c:v>-3.1701173999999996</c:v>
                </c:pt>
                <c:pt idx="1206">
                  <c:v>-3.4723967999999994</c:v>
                </c:pt>
                <c:pt idx="1207">
                  <c:v>-3.7686492</c:v>
                </c:pt>
                <c:pt idx="1208">
                  <c:v>-4.0709292000000001</c:v>
                </c:pt>
                <c:pt idx="1209">
                  <c:v>-4.3732097999999997</c:v>
                </c:pt>
                <c:pt idx="1210">
                  <c:v>-4.6754904000000002</c:v>
                </c:pt>
                <c:pt idx="1211">
                  <c:v>-4.9777710000000006</c:v>
                </c:pt>
                <c:pt idx="1212">
                  <c:v>-5.2800509999999994</c:v>
                </c:pt>
                <c:pt idx="1213">
                  <c:v>-5.5823316000000007</c:v>
                </c:pt>
                <c:pt idx="1214">
                  <c:v>-5.8846115999999995</c:v>
                </c:pt>
                <c:pt idx="1215">
                  <c:v>-6.1868939999999997</c:v>
                </c:pt>
                <c:pt idx="1216">
                  <c:v>-6.4891740000000002</c:v>
                </c:pt>
                <c:pt idx="1217">
                  <c:v>-6.7914539999999999</c:v>
                </c:pt>
                <c:pt idx="1218">
                  <c:v>-7.0663920000000005</c:v>
                </c:pt>
                <c:pt idx="1219">
                  <c:v>-7.3694940000000004</c:v>
                </c:pt>
                <c:pt idx="1220">
                  <c:v>-7.3694940000000004</c:v>
                </c:pt>
                <c:pt idx="1221">
                  <c:v>-7.3628580000000001</c:v>
                </c:pt>
                <c:pt idx="1222">
                  <c:v>-7.0479960000000013</c:v>
                </c:pt>
                <c:pt idx="1223">
                  <c:v>-6.7331340000000006</c:v>
                </c:pt>
                <c:pt idx="1224">
                  <c:v>-6.418277999999999</c:v>
                </c:pt>
                <c:pt idx="1225">
                  <c:v>-6.1034160000000002</c:v>
                </c:pt>
                <c:pt idx="1226">
                  <c:v>-5.7885539999999995</c:v>
                </c:pt>
                <c:pt idx="1227">
                  <c:v>-5.4736931999999996</c:v>
                </c:pt>
                <c:pt idx="1228">
                  <c:v>-5.159859</c:v>
                </c:pt>
                <c:pt idx="1229">
                  <c:v>-4.8449982</c:v>
                </c:pt>
                <c:pt idx="1230">
                  <c:v>-4.5503351999999992</c:v>
                </c:pt>
                <c:pt idx="1231">
                  <c:v>-4.2354744000000002</c:v>
                </c:pt>
                <c:pt idx="1232">
                  <c:v>-3.9206136000000003</c:v>
                </c:pt>
                <c:pt idx="1233">
                  <c:v>-3.6057527999999999</c:v>
                </c:pt>
                <c:pt idx="1234">
                  <c:v>-3.3054455999999997</c:v>
                </c:pt>
                <c:pt idx="1235">
                  <c:v>-2.9905847999999997</c:v>
                </c:pt>
                <c:pt idx="1236">
                  <c:v>-2.6757245999999997</c:v>
                </c:pt>
                <c:pt idx="1237">
                  <c:v>-2.3644368</c:v>
                </c:pt>
                <c:pt idx="1238">
                  <c:v>-2.0495760000000001</c:v>
                </c:pt>
                <c:pt idx="1239">
                  <c:v>-1.7347157999999998</c:v>
                </c:pt>
                <c:pt idx="1240">
                  <c:v>-1.4383812</c:v>
                </c:pt>
                <c:pt idx="1241">
                  <c:v>-1.1528328000000001</c:v>
                </c:pt>
                <c:pt idx="1242">
                  <c:v>-0.83797140000000003</c:v>
                </c:pt>
                <c:pt idx="1243">
                  <c:v>-0.52311138000000001</c:v>
                </c:pt>
                <c:pt idx="1244">
                  <c:v>-0.20825076000000001</c:v>
                </c:pt>
                <c:pt idx="1245">
                  <c:v>0.10660944</c:v>
                </c:pt>
                <c:pt idx="1246">
                  <c:v>0.42147006000000004</c:v>
                </c:pt>
                <c:pt idx="1247">
                  <c:v>0.73633020000000005</c:v>
                </c:pt>
                <c:pt idx="1248">
                  <c:v>1.051191</c:v>
                </c:pt>
                <c:pt idx="1249">
                  <c:v>1.3514700000000002</c:v>
                </c:pt>
                <c:pt idx="1250">
                  <c:v>1.6663308000000001</c:v>
                </c:pt>
                <c:pt idx="1251">
                  <c:v>1.9623774</c:v>
                </c:pt>
                <c:pt idx="1252">
                  <c:v>2.2772382000000002</c:v>
                </c:pt>
                <c:pt idx="1253">
                  <c:v>2.5695420000000002</c:v>
                </c:pt>
                <c:pt idx="1254">
                  <c:v>2.8664052000000004</c:v>
                </c:pt>
                <c:pt idx="1255">
                  <c:v>3.1806828</c:v>
                </c:pt>
                <c:pt idx="1256">
                  <c:v>3.4955442000000003</c:v>
                </c:pt>
                <c:pt idx="1257">
                  <c:v>3.8036736000000002</c:v>
                </c:pt>
                <c:pt idx="1258">
                  <c:v>4.1185331999999999</c:v>
                </c:pt>
                <c:pt idx="1259">
                  <c:v>4.4333934000000008</c:v>
                </c:pt>
                <c:pt idx="1260">
                  <c:v>4.7416241999999995</c:v>
                </c:pt>
                <c:pt idx="1261">
                  <c:v>5.0564844000000004</c:v>
                </c:pt>
                <c:pt idx="1262">
                  <c:v>5.3713440000000006</c:v>
                </c:pt>
                <c:pt idx="1263">
                  <c:v>5.6862047999999996</c:v>
                </c:pt>
                <c:pt idx="1264">
                  <c:v>6.0010620000000001</c:v>
                </c:pt>
                <c:pt idx="1265">
                  <c:v>6.315923999999999</c:v>
                </c:pt>
                <c:pt idx="1266">
                  <c:v>6.6307859999999996</c:v>
                </c:pt>
                <c:pt idx="1267">
                  <c:v>6.9456480000000003</c:v>
                </c:pt>
                <c:pt idx="1268">
                  <c:v>7.2605100000000009</c:v>
                </c:pt>
                <c:pt idx="1269">
                  <c:v>7.5753659999999998</c:v>
                </c:pt>
                <c:pt idx="1270">
                  <c:v>7.941084</c:v>
                </c:pt>
                <c:pt idx="1271">
                  <c:v>8.1917099999999987</c:v>
                </c:pt>
                <c:pt idx="1272">
                  <c:v>8.1917099999999987</c:v>
                </c:pt>
                <c:pt idx="1273">
                  <c:v>8.1867780000000003</c:v>
                </c:pt>
                <c:pt idx="1274">
                  <c:v>7.859286</c:v>
                </c:pt>
                <c:pt idx="1275">
                  <c:v>7.5521519999999995</c:v>
                </c:pt>
                <c:pt idx="1276">
                  <c:v>7.2548760000000003</c:v>
                </c:pt>
                <c:pt idx="1277">
                  <c:v>6.927384</c:v>
                </c:pt>
                <c:pt idx="1278">
                  <c:v>6.6016920000000008</c:v>
                </c:pt>
                <c:pt idx="1279">
                  <c:v>6.2741939999999996</c:v>
                </c:pt>
                <c:pt idx="1280">
                  <c:v>5.9467002000000004</c:v>
                </c:pt>
                <c:pt idx="1281">
                  <c:v>5.6192039999999999</c:v>
                </c:pt>
                <c:pt idx="1282">
                  <c:v>5.3137092000000008</c:v>
                </c:pt>
                <c:pt idx="1283">
                  <c:v>4.9862124000000012</c:v>
                </c:pt>
                <c:pt idx="1284">
                  <c:v>4.6659894</c:v>
                </c:pt>
                <c:pt idx="1285">
                  <c:v>4.3618926</c:v>
                </c:pt>
                <c:pt idx="1286">
                  <c:v>4.0381752000000004</c:v>
                </c:pt>
                <c:pt idx="1287">
                  <c:v>3.7106783999999995</c:v>
                </c:pt>
                <c:pt idx="1288">
                  <c:v>3.3831827999999993</c:v>
                </c:pt>
                <c:pt idx="1289">
                  <c:v>3.0556859999999997</c:v>
                </c:pt>
                <c:pt idx="1290">
                  <c:v>2.7281891999999996</c:v>
                </c:pt>
                <c:pt idx="1291">
                  <c:v>2.4007116000000002</c:v>
                </c:pt>
                <c:pt idx="1292">
                  <c:v>2.0732147999999997</c:v>
                </c:pt>
                <c:pt idx="1293">
                  <c:v>1.7457186</c:v>
                </c:pt>
                <c:pt idx="1294">
                  <c:v>1.4182218</c:v>
                </c:pt>
                <c:pt idx="1295">
                  <c:v>1.1017380000000001</c:v>
                </c:pt>
                <c:pt idx="1296">
                  <c:v>0.79264860000000004</c:v>
                </c:pt>
                <c:pt idx="1297">
                  <c:v>0.46515245999999999</c:v>
                </c:pt>
                <c:pt idx="1298">
                  <c:v>0.13765608000000001</c:v>
                </c:pt>
                <c:pt idx="1299">
                  <c:v>-0.18984029999999999</c:v>
                </c:pt>
                <c:pt idx="1300">
                  <c:v>-0.50501549999999995</c:v>
                </c:pt>
                <c:pt idx="1301">
                  <c:v>-0.83251200000000003</c:v>
                </c:pt>
                <c:pt idx="1302">
                  <c:v>-1.1600088000000002</c:v>
                </c:pt>
                <c:pt idx="1303">
                  <c:v>-1.4875050000000001</c:v>
                </c:pt>
                <c:pt idx="1304">
                  <c:v>-1.8150018000000001</c:v>
                </c:pt>
                <c:pt idx="1305">
                  <c:v>-2.1424979999999998</c:v>
                </c:pt>
                <c:pt idx="1306">
                  <c:v>-2.4699942000000004</c:v>
                </c:pt>
                <c:pt idx="1307">
                  <c:v>-2.7731333999999999</c:v>
                </c:pt>
                <c:pt idx="1308">
                  <c:v>-3.0941567999999999</c:v>
                </c:pt>
                <c:pt idx="1309">
                  <c:v>-3.4216536</c:v>
                </c:pt>
                <c:pt idx="1310">
                  <c:v>-3.7491503999999996</c:v>
                </c:pt>
                <c:pt idx="1311">
                  <c:v>-4.0766472</c:v>
                </c:pt>
                <c:pt idx="1312">
                  <c:v>-4.4041440000000005</c:v>
                </c:pt>
                <c:pt idx="1313">
                  <c:v>-4.7316402000000002</c:v>
                </c:pt>
                <c:pt idx="1314">
                  <c:v>-5.0591369999999998</c:v>
                </c:pt>
                <c:pt idx="1315">
                  <c:v>-5.3866332000000003</c:v>
                </c:pt>
                <c:pt idx="1316">
                  <c:v>-5.7141300000000008</c:v>
                </c:pt>
                <c:pt idx="1317">
                  <c:v>-6.0132060000000003</c:v>
                </c:pt>
                <c:pt idx="1318">
                  <c:v>-6.3426719999999994</c:v>
                </c:pt>
                <c:pt idx="1319">
                  <c:v>-6.6701700000000006</c:v>
                </c:pt>
                <c:pt idx="1320">
                  <c:v>-6.9976619999999992</c:v>
                </c:pt>
                <c:pt idx="1321">
                  <c:v>-7.2851700000000008</c:v>
                </c:pt>
                <c:pt idx="1322">
                  <c:v>-7.6265039999999988</c:v>
                </c:pt>
                <c:pt idx="1323">
                  <c:v>-7.6265039999999988</c:v>
                </c:pt>
                <c:pt idx="1324">
                  <c:v>-7.6200540000000014</c:v>
                </c:pt>
                <c:pt idx="1325">
                  <c:v>-7.2799859999999992</c:v>
                </c:pt>
                <c:pt idx="1326">
                  <c:v>-6.9399240000000004</c:v>
                </c:pt>
                <c:pt idx="1327">
                  <c:v>-6.6266039999999995</c:v>
                </c:pt>
                <c:pt idx="1328">
                  <c:v>-6.2865420000000007</c:v>
                </c:pt>
                <c:pt idx="1329">
                  <c:v>-5.9464769999999998</c:v>
                </c:pt>
                <c:pt idx="1330">
                  <c:v>-5.6281481999999992</c:v>
                </c:pt>
                <c:pt idx="1331">
                  <c:v>-5.2880832</c:v>
                </c:pt>
                <c:pt idx="1332">
                  <c:v>-4.9480187999999998</c:v>
                </c:pt>
                <c:pt idx="1333">
                  <c:v>-4.6178202000000006</c:v>
                </c:pt>
                <c:pt idx="1334">
                  <c:v>-4.2777551999999996</c:v>
                </c:pt>
                <c:pt idx="1335">
                  <c:v>-3.9491352000000002</c:v>
                </c:pt>
                <c:pt idx="1336">
                  <c:v>-3.6091379999999997</c:v>
                </c:pt>
                <c:pt idx="1337">
                  <c:v>-3.2690730000000001</c:v>
                </c:pt>
                <c:pt idx="1338">
                  <c:v>-2.9290080000000005</c:v>
                </c:pt>
                <c:pt idx="1339">
                  <c:v>-2.6210081999999999</c:v>
                </c:pt>
                <c:pt idx="1340">
                  <c:v>-2.2805339999999998</c:v>
                </c:pt>
                <c:pt idx="1341">
                  <c:v>-1.9404695999999999</c:v>
                </c:pt>
                <c:pt idx="1342">
                  <c:v>-1.6267758000000001</c:v>
                </c:pt>
                <c:pt idx="1343">
                  <c:v>-1.2867114000000002</c:v>
                </c:pt>
                <c:pt idx="1344">
                  <c:v>-0.94664699999999991</c:v>
                </c:pt>
                <c:pt idx="1345">
                  <c:v>-0.61985279999999998</c:v>
                </c:pt>
                <c:pt idx="1346">
                  <c:v>-0.27978515999999998</c:v>
                </c:pt>
                <c:pt idx="1347">
                  <c:v>6.0278999999999999E-2</c:v>
                </c:pt>
                <c:pt idx="1348">
                  <c:v>0.40034370000000002</c:v>
                </c:pt>
                <c:pt idx="1349">
                  <c:v>0.716997</c:v>
                </c:pt>
                <c:pt idx="1350">
                  <c:v>1.0570614</c:v>
                </c:pt>
                <c:pt idx="1351">
                  <c:v>1.3971264000000001</c:v>
                </c:pt>
                <c:pt idx="1352">
                  <c:v>1.7371902000000001</c:v>
                </c:pt>
                <c:pt idx="1353">
                  <c:v>2.0772551999999997</c:v>
                </c:pt>
                <c:pt idx="1354">
                  <c:v>2.4002087999999997</c:v>
                </c:pt>
                <c:pt idx="1355">
                  <c:v>2.7231329999999998</c:v>
                </c:pt>
                <c:pt idx="1356">
                  <c:v>3.0631998</c:v>
                </c:pt>
                <c:pt idx="1357">
                  <c:v>3.4032647999999996</c:v>
                </c:pt>
                <c:pt idx="1358">
                  <c:v>3.7433285999999995</c:v>
                </c:pt>
                <c:pt idx="1359">
                  <c:v>4.0833936</c:v>
                </c:pt>
                <c:pt idx="1360">
                  <c:v>4.4019953999999997</c:v>
                </c:pt>
                <c:pt idx="1361">
                  <c:v>4.7420412000000001</c:v>
                </c:pt>
                <c:pt idx="1362">
                  <c:v>5.0544798000000002</c:v>
                </c:pt>
                <c:pt idx="1363">
                  <c:v>5.3780622000000005</c:v>
                </c:pt>
                <c:pt idx="1364">
                  <c:v>5.7180234000000008</c:v>
                </c:pt>
                <c:pt idx="1365">
                  <c:v>6.0580860000000003</c:v>
                </c:pt>
                <c:pt idx="1366">
                  <c:v>6.3981539999999999</c:v>
                </c:pt>
                <c:pt idx="1367">
                  <c:v>6.7330560000000013</c:v>
                </c:pt>
                <c:pt idx="1368">
                  <c:v>7.072896000000001</c:v>
                </c:pt>
                <c:pt idx="1369">
                  <c:v>7.5025620000000002</c:v>
                </c:pt>
                <c:pt idx="1370">
                  <c:v>7.7530259999999993</c:v>
                </c:pt>
                <c:pt idx="1371">
                  <c:v>8.0930940000000007</c:v>
                </c:pt>
                <c:pt idx="1372">
                  <c:v>8.4331560000000003</c:v>
                </c:pt>
                <c:pt idx="1373">
                  <c:v>8.773218</c:v>
                </c:pt>
                <c:pt idx="1374">
                  <c:v>8.773218</c:v>
                </c:pt>
                <c:pt idx="1375">
                  <c:v>8.7662399999999998</c:v>
                </c:pt>
                <c:pt idx="1376">
                  <c:v>8.4135839999999984</c:v>
                </c:pt>
                <c:pt idx="1377">
                  <c:v>8.0609339999999996</c:v>
                </c:pt>
                <c:pt idx="1378">
                  <c:v>7.708278</c:v>
                </c:pt>
                <c:pt idx="1379">
                  <c:v>7.3556220000000003</c:v>
                </c:pt>
                <c:pt idx="1380">
                  <c:v>7.0029720000000006</c:v>
                </c:pt>
                <c:pt idx="1381">
                  <c:v>6.6503159999999992</c:v>
                </c:pt>
                <c:pt idx="1382">
                  <c:v>6.2976659999999987</c:v>
                </c:pt>
                <c:pt idx="1383">
                  <c:v>5.9450099999999999</c:v>
                </c:pt>
                <c:pt idx="1384">
                  <c:v>5.5923569999999989</c:v>
                </c:pt>
                <c:pt idx="1385">
                  <c:v>5.2397033999999998</c:v>
                </c:pt>
                <c:pt idx="1386">
                  <c:v>4.9087740000000002</c:v>
                </c:pt>
                <c:pt idx="1387">
                  <c:v>4.5561204000000002</c:v>
                </c:pt>
                <c:pt idx="1388">
                  <c:v>4.2034674000000001</c:v>
                </c:pt>
                <c:pt idx="1389">
                  <c:v>3.8508137999999996</c:v>
                </c:pt>
                <c:pt idx="1390">
                  <c:v>3.5136317999999997</c:v>
                </c:pt>
                <c:pt idx="1391">
                  <c:v>3.1609775999999998</c:v>
                </c:pt>
                <c:pt idx="1392">
                  <c:v>2.8083233999999999</c:v>
                </c:pt>
                <c:pt idx="1393">
                  <c:v>2.4887813999999997</c:v>
                </c:pt>
                <c:pt idx="1394">
                  <c:v>2.1361278000000001</c:v>
                </c:pt>
                <c:pt idx="1395">
                  <c:v>1.7956997999999997</c:v>
                </c:pt>
                <c:pt idx="1396">
                  <c:v>1.4430461999999997</c:v>
                </c:pt>
                <c:pt idx="1397">
                  <c:v>1.0903932000000001</c:v>
                </c:pt>
                <c:pt idx="1398">
                  <c:v>0.75769679999999995</c:v>
                </c:pt>
                <c:pt idx="1399">
                  <c:v>0.40504337999999995</c:v>
                </c:pt>
                <c:pt idx="1400">
                  <c:v>5.8738806000000005E-2</c:v>
                </c:pt>
                <c:pt idx="1401">
                  <c:v>-0.29387778000000003</c:v>
                </c:pt>
                <c:pt idx="1402">
                  <c:v>-0.62850359999999994</c:v>
                </c:pt>
                <c:pt idx="1403">
                  <c:v>-0.98115719999999995</c:v>
                </c:pt>
                <c:pt idx="1404">
                  <c:v>-1.3338101999999998</c:v>
                </c:pt>
                <c:pt idx="1405">
                  <c:v>-1.657869</c:v>
                </c:pt>
                <c:pt idx="1406">
                  <c:v>-2.0105232000000002</c:v>
                </c:pt>
                <c:pt idx="1407">
                  <c:v>-2.3631761999999998</c:v>
                </c:pt>
                <c:pt idx="1408">
                  <c:v>-2.6938103999999998</c:v>
                </c:pt>
                <c:pt idx="1409">
                  <c:v>-3.0464646000000002</c:v>
                </c:pt>
                <c:pt idx="1410">
                  <c:v>-3.3991187999999997</c:v>
                </c:pt>
                <c:pt idx="1411">
                  <c:v>-3.7517724000000001</c:v>
                </c:pt>
                <c:pt idx="1412">
                  <c:v>-4.1044260000000001</c:v>
                </c:pt>
                <c:pt idx="1413">
                  <c:v>-4.4493413999999998</c:v>
                </c:pt>
                <c:pt idx="1414">
                  <c:v>-4.8019812000000002</c:v>
                </c:pt>
                <c:pt idx="1415">
                  <c:v>-5.1546348000000002</c:v>
                </c:pt>
                <c:pt idx="1416">
                  <c:v>-5.5072884000000002</c:v>
                </c:pt>
                <c:pt idx="1417">
                  <c:v>-5.8599420000000002</c:v>
                </c:pt>
                <c:pt idx="1418">
                  <c:v>-6.2125979999999998</c:v>
                </c:pt>
                <c:pt idx="1419">
                  <c:v>-6.5652479999999995</c:v>
                </c:pt>
                <c:pt idx="1420">
                  <c:v>-6.9179040000000001</c:v>
                </c:pt>
                <c:pt idx="1421">
                  <c:v>-7.2705539999999997</c:v>
                </c:pt>
                <c:pt idx="1422">
                  <c:v>-7.6139760000000001</c:v>
                </c:pt>
                <c:pt idx="1423">
                  <c:v>-7.9626179999999991</c:v>
                </c:pt>
                <c:pt idx="1424">
                  <c:v>-8.3139900000000004</c:v>
                </c:pt>
                <c:pt idx="1425">
                  <c:v>-8.6674920000000011</c:v>
                </c:pt>
                <c:pt idx="1426">
                  <c:v>-8.6674920000000011</c:v>
                </c:pt>
                <c:pt idx="1427">
                  <c:v>-8.6588279999999997</c:v>
                </c:pt>
                <c:pt idx="1428">
                  <c:v>-8.293607999999999</c:v>
                </c:pt>
                <c:pt idx="1429">
                  <c:v>-7.9283939999999999</c:v>
                </c:pt>
                <c:pt idx="1430">
                  <c:v>-7.5631740000000001</c:v>
                </c:pt>
                <c:pt idx="1431">
                  <c:v>-7.1979539999999993</c:v>
                </c:pt>
                <c:pt idx="1432">
                  <c:v>-6.8327399999999994</c:v>
                </c:pt>
                <c:pt idx="1433">
                  <c:v>-6.4680359999999997</c:v>
                </c:pt>
                <c:pt idx="1434">
                  <c:v>-6.1028160000000007</c:v>
                </c:pt>
                <c:pt idx="1435">
                  <c:v>-5.7376008000000001</c:v>
                </c:pt>
                <c:pt idx="1436">
                  <c:v>-5.3723831999999998</c:v>
                </c:pt>
                <c:pt idx="1437">
                  <c:v>-5.0071649999999996</c:v>
                </c:pt>
                <c:pt idx="1438">
                  <c:v>-4.6509077999999997</c:v>
                </c:pt>
                <c:pt idx="1439">
                  <c:v>-4.3104437999999998</c:v>
                </c:pt>
                <c:pt idx="1440">
                  <c:v>-3.9453084</c:v>
                </c:pt>
                <c:pt idx="1441">
                  <c:v>-3.5800902000000003</c:v>
                </c:pt>
                <c:pt idx="1442">
                  <c:v>-3.2155728000000003</c:v>
                </c:pt>
                <c:pt idx="1443">
                  <c:v>-2.8735014000000003</c:v>
                </c:pt>
                <c:pt idx="1444">
                  <c:v>-2.521827</c:v>
                </c:pt>
                <c:pt idx="1445">
                  <c:v>-2.1566094000000002</c:v>
                </c:pt>
                <c:pt idx="1446">
                  <c:v>-1.7913905999999999</c:v>
                </c:pt>
                <c:pt idx="1447">
                  <c:v>-1.4261729999999999</c:v>
                </c:pt>
                <c:pt idx="1448">
                  <c:v>-1.0951686</c:v>
                </c:pt>
                <c:pt idx="1449">
                  <c:v>-0.76325220000000005</c:v>
                </c:pt>
                <c:pt idx="1450">
                  <c:v>-0.41601053999999998</c:v>
                </c:pt>
                <c:pt idx="1451">
                  <c:v>-5.0760666000000003E-2</c:v>
                </c:pt>
                <c:pt idx="1452">
                  <c:v>0.31236810000000004</c:v>
                </c:pt>
                <c:pt idx="1453">
                  <c:v>0.67758600000000002</c:v>
                </c:pt>
                <c:pt idx="1454">
                  <c:v>1.0428036000000001</c:v>
                </c:pt>
                <c:pt idx="1455">
                  <c:v>1.3743563999999999</c:v>
                </c:pt>
                <c:pt idx="1456">
                  <c:v>1.7208066000000002</c:v>
                </c:pt>
                <c:pt idx="1457">
                  <c:v>2.0860242000000002</c:v>
                </c:pt>
                <c:pt idx="1458">
                  <c:v>2.4281453999999996</c:v>
                </c:pt>
                <c:pt idx="1459">
                  <c:v>2.7727344</c:v>
                </c:pt>
                <c:pt idx="1460">
                  <c:v>3.1379526000000006</c:v>
                </c:pt>
                <c:pt idx="1461">
                  <c:v>3.5031696000000001</c:v>
                </c:pt>
                <c:pt idx="1462">
                  <c:v>3.8683865999999996</c:v>
                </c:pt>
                <c:pt idx="1463">
                  <c:v>4.2336059999999991</c:v>
                </c:pt>
                <c:pt idx="1464">
                  <c:v>4.5988242000000001</c:v>
                </c:pt>
                <c:pt idx="1465">
                  <c:v>4.9640430000000002</c:v>
                </c:pt>
                <c:pt idx="1466">
                  <c:v>5.3052222000000002</c:v>
                </c:pt>
                <c:pt idx="1467">
                  <c:v>5.6704404000000004</c:v>
                </c:pt>
                <c:pt idx="1468">
                  <c:v>6.0356579999999997</c:v>
                </c:pt>
                <c:pt idx="1469">
                  <c:v>6.4008780000000005</c:v>
                </c:pt>
                <c:pt idx="1470">
                  <c:v>6.7565999999999997</c:v>
                </c:pt>
                <c:pt idx="1471">
                  <c:v>7.1218500000000002</c:v>
                </c:pt>
                <c:pt idx="1472">
                  <c:v>7.4641319999999993</c:v>
                </c:pt>
                <c:pt idx="1473">
                  <c:v>7.829346000000001</c:v>
                </c:pt>
                <c:pt idx="1474">
                  <c:v>8.194566</c:v>
                </c:pt>
                <c:pt idx="1475">
                  <c:v>8.5597799999999999</c:v>
                </c:pt>
                <c:pt idx="1476">
                  <c:v>8.9249999999999989</c:v>
                </c:pt>
                <c:pt idx="1477">
                  <c:v>8.9249999999999989</c:v>
                </c:pt>
                <c:pt idx="1478">
                  <c:v>8.9183219999999999</c:v>
                </c:pt>
                <c:pt idx="1479">
                  <c:v>8.5404599999999995</c:v>
                </c:pt>
                <c:pt idx="1480">
                  <c:v>8.162604</c:v>
                </c:pt>
                <c:pt idx="1481">
                  <c:v>7.7847419999999996</c:v>
                </c:pt>
                <c:pt idx="1482">
                  <c:v>7.4068860000000001</c:v>
                </c:pt>
                <c:pt idx="1483">
                  <c:v>7.0381980000000013</c:v>
                </c:pt>
                <c:pt idx="1484">
                  <c:v>6.6603599999999998</c:v>
                </c:pt>
                <c:pt idx="1485">
                  <c:v>6.2825039999999994</c:v>
                </c:pt>
                <c:pt idx="1486">
                  <c:v>5.9259797999999995</c:v>
                </c:pt>
                <c:pt idx="1487">
                  <c:v>5.5481189999999998</c:v>
                </c:pt>
                <c:pt idx="1488">
                  <c:v>5.1742944</c:v>
                </c:pt>
                <c:pt idx="1489">
                  <c:v>4.7964335999999994</c:v>
                </c:pt>
                <c:pt idx="1490">
                  <c:v>4.4185734000000005</c:v>
                </c:pt>
                <c:pt idx="1491">
                  <c:v>4.0407137999999998</c:v>
                </c:pt>
                <c:pt idx="1492">
                  <c:v>3.6628547999999999</c:v>
                </c:pt>
                <c:pt idx="1493">
                  <c:v>3.3092934000000005</c:v>
                </c:pt>
                <c:pt idx="1494">
                  <c:v>2.9405855999999999</c:v>
                </c:pt>
                <c:pt idx="1495">
                  <c:v>2.5895250000000001</c:v>
                </c:pt>
                <c:pt idx="1496">
                  <c:v>2.2118921999999999</c:v>
                </c:pt>
                <c:pt idx="1497">
                  <c:v>1.8340326</c:v>
                </c:pt>
                <c:pt idx="1498">
                  <c:v>1.4561730000000002</c:v>
                </c:pt>
                <c:pt idx="1499">
                  <c:v>1.0783133999999999</c:v>
                </c:pt>
                <c:pt idx="1500">
                  <c:v>0.7004537999999999</c:v>
                </c:pt>
                <c:pt idx="1501">
                  <c:v>0.35191458000000003</c:v>
                </c:pt>
                <c:pt idx="1502">
                  <c:v>-1.1435418000000001E-2</c:v>
                </c:pt>
                <c:pt idx="1503">
                  <c:v>-0.36990551999999999</c:v>
                </c:pt>
                <c:pt idx="1504">
                  <c:v>-0.74776379999999998</c:v>
                </c:pt>
                <c:pt idx="1505">
                  <c:v>-1.0967243999999998</c:v>
                </c:pt>
                <c:pt idx="1506">
                  <c:v>-1.4745834000000002</c:v>
                </c:pt>
                <c:pt idx="1507">
                  <c:v>-1.8448008000000002</c:v>
                </c:pt>
                <c:pt idx="1508">
                  <c:v>-2.2203192</c:v>
                </c:pt>
                <c:pt idx="1509">
                  <c:v>-2.5888769999999997</c:v>
                </c:pt>
                <c:pt idx="1510">
                  <c:v>-2.9578883999999999</c:v>
                </c:pt>
                <c:pt idx="1511">
                  <c:v>-3.3357815999999998</c:v>
                </c:pt>
                <c:pt idx="1512">
                  <c:v>-3.7136412000000001</c:v>
                </c:pt>
                <c:pt idx="1513">
                  <c:v>-4.0915001999999996</c:v>
                </c:pt>
                <c:pt idx="1514">
                  <c:v>-4.4693598000000003</c:v>
                </c:pt>
                <c:pt idx="1515">
                  <c:v>-4.8122927999999998</c:v>
                </c:pt>
                <c:pt idx="1516">
                  <c:v>-5.1903347999999996</c:v>
                </c:pt>
                <c:pt idx="1517">
                  <c:v>-5.5681943999999994</c:v>
                </c:pt>
                <c:pt idx="1518">
                  <c:v>-5.9171766000000003</c:v>
                </c:pt>
                <c:pt idx="1519">
                  <c:v>-6.2950379999999999</c:v>
                </c:pt>
                <c:pt idx="1520">
                  <c:v>-6.6728940000000003</c:v>
                </c:pt>
                <c:pt idx="1521">
                  <c:v>-7.0507559999999998</c:v>
                </c:pt>
                <c:pt idx="1522">
                  <c:v>-7.4286119999999993</c:v>
                </c:pt>
                <c:pt idx="1523">
                  <c:v>-7.8064739999999997</c:v>
                </c:pt>
                <c:pt idx="1524">
                  <c:v>-8.1843299999999992</c:v>
                </c:pt>
                <c:pt idx="1525">
                  <c:v>-8.5621919999999996</c:v>
                </c:pt>
                <c:pt idx="1526">
                  <c:v>-8.9400480000000009</c:v>
                </c:pt>
                <c:pt idx="1527">
                  <c:v>-9.3114000000000008</c:v>
                </c:pt>
                <c:pt idx="1528">
                  <c:v>-9.6890820000000009</c:v>
                </c:pt>
                <c:pt idx="1529">
                  <c:v>-9.6890820000000009</c:v>
                </c:pt>
                <c:pt idx="1530">
                  <c:v>-9.6830759999999998</c:v>
                </c:pt>
                <c:pt idx="1531">
                  <c:v>-9.2926079999999995</c:v>
                </c:pt>
                <c:pt idx="1532">
                  <c:v>-8.9021340000000002</c:v>
                </c:pt>
                <c:pt idx="1533">
                  <c:v>-8.5415220000000005</c:v>
                </c:pt>
                <c:pt idx="1534">
                  <c:v>-8.1510479999999994</c:v>
                </c:pt>
                <c:pt idx="1535">
                  <c:v>-7.7605739999999992</c:v>
                </c:pt>
                <c:pt idx="1536">
                  <c:v>-7.370099999999999</c:v>
                </c:pt>
                <c:pt idx="1537">
                  <c:v>-6.9889919999999996</c:v>
                </c:pt>
                <c:pt idx="1538">
                  <c:v>-6.5983139999999993</c:v>
                </c:pt>
                <c:pt idx="1539">
                  <c:v>-6.2146800000000004</c:v>
                </c:pt>
                <c:pt idx="1540">
                  <c:v>-5.8242060000000002</c:v>
                </c:pt>
                <c:pt idx="1541">
                  <c:v>-5.4337314000000001</c:v>
                </c:pt>
                <c:pt idx="1542">
                  <c:v>-5.0432580000000007</c:v>
                </c:pt>
                <c:pt idx="1543">
                  <c:v>-4.6837770000000001</c:v>
                </c:pt>
                <c:pt idx="1544">
                  <c:v>-4.2934235999999997</c:v>
                </c:pt>
                <c:pt idx="1545">
                  <c:v>-3.9126708000000003</c:v>
                </c:pt>
                <c:pt idx="1546">
                  <c:v>-3.5499390000000006</c:v>
                </c:pt>
                <c:pt idx="1547">
                  <c:v>-3.1624859999999999</c:v>
                </c:pt>
                <c:pt idx="1548">
                  <c:v>-2.7772164000000004</c:v>
                </c:pt>
                <c:pt idx="1549">
                  <c:v>-2.3867430000000001</c:v>
                </c:pt>
                <c:pt idx="1550">
                  <c:v>-1.9962689999999998</c:v>
                </c:pt>
                <c:pt idx="1551">
                  <c:v>-1.6057943999999997</c:v>
                </c:pt>
                <c:pt idx="1552">
                  <c:v>-1.2153204</c:v>
                </c:pt>
                <c:pt idx="1553">
                  <c:v>-0.83040000000000003</c:v>
                </c:pt>
                <c:pt idx="1554">
                  <c:v>-0.44019606</c:v>
                </c:pt>
                <c:pt idx="1555">
                  <c:v>-4.9722732000000006E-2</c:v>
                </c:pt>
                <c:pt idx="1556">
                  <c:v>0.34075145999999995</c:v>
                </c:pt>
                <c:pt idx="1557">
                  <c:v>0.73122539999999991</c:v>
                </c:pt>
                <c:pt idx="1558">
                  <c:v>1.1216994</c:v>
                </c:pt>
                <c:pt idx="1559">
                  <c:v>1.5121740000000001</c:v>
                </c:pt>
                <c:pt idx="1560">
                  <c:v>1.8742002</c:v>
                </c:pt>
                <c:pt idx="1561">
                  <c:v>2.2646742</c:v>
                </c:pt>
                <c:pt idx="1562">
                  <c:v>2.6302512</c:v>
                </c:pt>
                <c:pt idx="1563">
                  <c:v>2.9947962000000001</c:v>
                </c:pt>
                <c:pt idx="1564">
                  <c:v>3.3538914000000002</c:v>
                </c:pt>
                <c:pt idx="1565">
                  <c:v>3.7443641999999997</c:v>
                </c:pt>
                <c:pt idx="1566">
                  <c:v>4.1097371999999996</c:v>
                </c:pt>
                <c:pt idx="1567">
                  <c:v>4.4949858000000003</c:v>
                </c:pt>
                <c:pt idx="1568">
                  <c:v>4.8717935999999993</c:v>
                </c:pt>
                <c:pt idx="1569">
                  <c:v>5.2622657999999998</c:v>
                </c:pt>
                <c:pt idx="1570">
                  <c:v>5.6527397999999991</c:v>
                </c:pt>
                <c:pt idx="1571">
                  <c:v>6.0432119999999996</c:v>
                </c:pt>
                <c:pt idx="1572">
                  <c:v>6.4336859999999998</c:v>
                </c:pt>
                <c:pt idx="1573">
                  <c:v>6.82416</c:v>
                </c:pt>
                <c:pt idx="1574">
                  <c:v>7.2146340000000002</c:v>
                </c:pt>
                <c:pt idx="1575">
                  <c:v>7.6051079999999995</c:v>
                </c:pt>
                <c:pt idx="1576">
                  <c:v>7.9955819999999997</c:v>
                </c:pt>
                <c:pt idx="1577">
                  <c:v>8.386056</c:v>
                </c:pt>
                <c:pt idx="1578">
                  <c:v>8.7765299999999993</c:v>
                </c:pt>
                <c:pt idx="1579">
                  <c:v>9.1652459999999998</c:v>
                </c:pt>
                <c:pt idx="1580">
                  <c:v>9.5556239999999981</c:v>
                </c:pt>
                <c:pt idx="1581">
                  <c:v>9.5556239999999981</c:v>
                </c:pt>
                <c:pt idx="1582">
                  <c:v>9.5473560000000006</c:v>
                </c:pt>
                <c:pt idx="1583">
                  <c:v>9.1443300000000001</c:v>
                </c:pt>
                <c:pt idx="1584">
                  <c:v>8.7413039999999995</c:v>
                </c:pt>
                <c:pt idx="1585">
                  <c:v>8.3476140000000001</c:v>
                </c:pt>
                <c:pt idx="1586">
                  <c:v>7.9445879999999995</c:v>
                </c:pt>
                <c:pt idx="1587">
                  <c:v>7.5415619999999999</c:v>
                </c:pt>
                <c:pt idx="1588">
                  <c:v>7.1505179999999999</c:v>
                </c:pt>
                <c:pt idx="1589">
                  <c:v>6.7474619999999996</c:v>
                </c:pt>
                <c:pt idx="1590">
                  <c:v>6.3809279999999999</c:v>
                </c:pt>
                <c:pt idx="1591">
                  <c:v>5.9779043999999999</c:v>
                </c:pt>
                <c:pt idx="1592">
                  <c:v>5.5748783999999993</c:v>
                </c:pt>
                <c:pt idx="1593">
                  <c:v>5.1718524000000006</c:v>
                </c:pt>
                <c:pt idx="1594">
                  <c:v>4.7688263999999991</c:v>
                </c:pt>
                <c:pt idx="1595">
                  <c:v>4.3930074000000001</c:v>
                </c:pt>
                <c:pt idx="1596">
                  <c:v>4.0120800000000001</c:v>
                </c:pt>
                <c:pt idx="1597">
                  <c:v>3.6214224000000002</c:v>
                </c:pt>
                <c:pt idx="1598">
                  <c:v>3.2182392000000002</c:v>
                </c:pt>
                <c:pt idx="1599">
                  <c:v>2.8477812</c:v>
                </c:pt>
                <c:pt idx="1600">
                  <c:v>2.4656591999999997</c:v>
                </c:pt>
                <c:pt idx="1601">
                  <c:v>2.0626331999999996</c:v>
                </c:pt>
                <c:pt idx="1602">
                  <c:v>1.6596066</c:v>
                </c:pt>
                <c:pt idx="1603">
                  <c:v>1.2816395999999999</c:v>
                </c:pt>
                <c:pt idx="1604">
                  <c:v>0.89053800000000005</c:v>
                </c:pt>
                <c:pt idx="1605">
                  <c:v>0.48781991999999996</c:v>
                </c:pt>
                <c:pt idx="1606">
                  <c:v>8.4794519999999998E-2</c:v>
                </c:pt>
                <c:pt idx="1607">
                  <c:v>-0.31823238000000004</c:v>
                </c:pt>
                <c:pt idx="1608">
                  <c:v>-0.72125879999999998</c:v>
                </c:pt>
                <c:pt idx="1609">
                  <c:v>-1.0958009999999998</c:v>
                </c:pt>
                <c:pt idx="1610">
                  <c:v>-1.4988275999999998</c:v>
                </c:pt>
                <c:pt idx="1611">
                  <c:v>-1.9018541999999998</c:v>
                </c:pt>
                <c:pt idx="1612">
                  <c:v>-2.2929168</c:v>
                </c:pt>
                <c:pt idx="1613">
                  <c:v>-2.6959433999999995</c:v>
                </c:pt>
                <c:pt idx="1614">
                  <c:v>-3.0989694000000001</c:v>
                </c:pt>
                <c:pt idx="1615">
                  <c:v>-3.4742153999999998</c:v>
                </c:pt>
                <c:pt idx="1616">
                  <c:v>-3.8772924</c:v>
                </c:pt>
                <c:pt idx="1617">
                  <c:v>-4.2803196000000003</c:v>
                </c:pt>
                <c:pt idx="1618">
                  <c:v>-4.6833455999999991</c:v>
                </c:pt>
                <c:pt idx="1619">
                  <c:v>-5.0863721999999996</c:v>
                </c:pt>
                <c:pt idx="1620">
                  <c:v>-5.4893988</c:v>
                </c:pt>
                <c:pt idx="1621">
                  <c:v>-5.8924254000000005</c:v>
                </c:pt>
                <c:pt idx="1622">
                  <c:v>-6.295452</c:v>
                </c:pt>
                <c:pt idx="1623">
                  <c:v>-6.6984779999999997</c:v>
                </c:pt>
                <c:pt idx="1624">
                  <c:v>-7.1015040000000003</c:v>
                </c:pt>
                <c:pt idx="1625">
                  <c:v>-7.5045299999999999</c:v>
                </c:pt>
                <c:pt idx="1626">
                  <c:v>-7.9075560000000005</c:v>
                </c:pt>
                <c:pt idx="1627">
                  <c:v>-8.3105820000000001</c:v>
                </c:pt>
                <c:pt idx="1628">
                  <c:v>-8.7136139999999997</c:v>
                </c:pt>
                <c:pt idx="1629">
                  <c:v>-9.1166400000000003</c:v>
                </c:pt>
                <c:pt idx="1630">
                  <c:v>-9.51966</c:v>
                </c:pt>
                <c:pt idx="1631">
                  <c:v>-9.9213120000000021</c:v>
                </c:pt>
                <c:pt idx="1632">
                  <c:v>-10.319039999999999</c:v>
                </c:pt>
                <c:pt idx="1633">
                  <c:v>-10.319039999999999</c:v>
                </c:pt>
                <c:pt idx="1634">
                  <c:v>-10.312974000000001</c:v>
                </c:pt>
                <c:pt idx="1635">
                  <c:v>-9.8973000000000013</c:v>
                </c:pt>
                <c:pt idx="1636">
                  <c:v>-9.4816260000000021</c:v>
                </c:pt>
                <c:pt idx="1637">
                  <c:v>-9.0659580000000002</c:v>
                </c:pt>
                <c:pt idx="1638">
                  <c:v>-8.680121999999999</c:v>
                </c:pt>
                <c:pt idx="1639">
                  <c:v>-8.2644539999999989</c:v>
                </c:pt>
                <c:pt idx="1640">
                  <c:v>-7.8487799999999996</c:v>
                </c:pt>
                <c:pt idx="1641">
                  <c:v>-7.4658780000000009</c:v>
                </c:pt>
                <c:pt idx="1642">
                  <c:v>-7.054494</c:v>
                </c:pt>
                <c:pt idx="1643">
                  <c:v>-6.647322</c:v>
                </c:pt>
                <c:pt idx="1644">
                  <c:v>-6.2697900000000004</c:v>
                </c:pt>
                <c:pt idx="1645">
                  <c:v>-5.8570697999999997</c:v>
                </c:pt>
                <c:pt idx="1646">
                  <c:v>-5.466348</c:v>
                </c:pt>
                <c:pt idx="1647">
                  <c:v>-5.0506554000000001</c:v>
                </c:pt>
                <c:pt idx="1648">
                  <c:v>-4.6349831999999997</c:v>
                </c:pt>
                <c:pt idx="1649">
                  <c:v>-4.2193104000000003</c:v>
                </c:pt>
                <c:pt idx="1650">
                  <c:v>-3.8036382</c:v>
                </c:pt>
                <c:pt idx="1651">
                  <c:v>-3.3942618000000002</c:v>
                </c:pt>
                <c:pt idx="1652">
                  <c:v>-2.9785895999999998</c:v>
                </c:pt>
                <c:pt idx="1653">
                  <c:v>-2.5629173999999999</c:v>
                </c:pt>
                <c:pt idx="1654">
                  <c:v>-2.1472446000000001</c:v>
                </c:pt>
                <c:pt idx="1655">
                  <c:v>-1.7315724000000001</c:v>
                </c:pt>
                <c:pt idx="1656">
                  <c:v>-1.3159002000000002</c:v>
                </c:pt>
                <c:pt idx="1657">
                  <c:v>-0.93274080000000004</c:v>
                </c:pt>
                <c:pt idx="1658">
                  <c:v>-0.51706836</c:v>
                </c:pt>
                <c:pt idx="1659">
                  <c:v>-0.10139742</c:v>
                </c:pt>
                <c:pt idx="1660">
                  <c:v>0.31427466000000004</c:v>
                </c:pt>
                <c:pt idx="1661">
                  <c:v>0.71097539999999992</c:v>
                </c:pt>
                <c:pt idx="1662">
                  <c:v>1.1264898000000001</c:v>
                </c:pt>
                <c:pt idx="1663">
                  <c:v>1.5421625999999999</c:v>
                </c:pt>
                <c:pt idx="1664">
                  <c:v>1.9578342000000002</c:v>
                </c:pt>
                <c:pt idx="1665">
                  <c:v>2.3703221999999995</c:v>
                </c:pt>
                <c:pt idx="1666">
                  <c:v>2.7859955999999997</c:v>
                </c:pt>
                <c:pt idx="1667">
                  <c:v>3.2016671999999997</c:v>
                </c:pt>
                <c:pt idx="1668">
                  <c:v>3.6173405999999999</c:v>
                </c:pt>
                <c:pt idx="1669">
                  <c:v>4.0330127999999998</c:v>
                </c:pt>
                <c:pt idx="1670">
                  <c:v>4.4486862</c:v>
                </c:pt>
                <c:pt idx="1671">
                  <c:v>4.8643595999999993</c:v>
                </c:pt>
                <c:pt idx="1672">
                  <c:v>5.2737959999999999</c:v>
                </c:pt>
                <c:pt idx="1673">
                  <c:v>5.6894688000000002</c:v>
                </c:pt>
                <c:pt idx="1674">
                  <c:v>6.1051380000000002</c:v>
                </c:pt>
                <c:pt idx="1675">
                  <c:v>6.4988160000000006</c:v>
                </c:pt>
                <c:pt idx="1676">
                  <c:v>6.9144900000000007</c:v>
                </c:pt>
                <c:pt idx="1677">
                  <c:v>7.3301639999999999</c:v>
                </c:pt>
                <c:pt idx="1678">
                  <c:v>7.7458379999999991</c:v>
                </c:pt>
                <c:pt idx="1679">
                  <c:v>8.161506000000001</c:v>
                </c:pt>
                <c:pt idx="1680">
                  <c:v>8.5771800000000002</c:v>
                </c:pt>
                <c:pt idx="1681">
                  <c:v>8.9627579999999991</c:v>
                </c:pt>
                <c:pt idx="1682">
                  <c:v>9.3783720000000024</c:v>
                </c:pt>
                <c:pt idx="1683">
                  <c:v>9.7896900000000002</c:v>
                </c:pt>
                <c:pt idx="1684">
                  <c:v>10.16661</c:v>
                </c:pt>
                <c:pt idx="1685">
                  <c:v>10.16661</c:v>
                </c:pt>
                <c:pt idx="1686">
                  <c:v>10.1616</c:v>
                </c:pt>
                <c:pt idx="1687">
                  <c:v>9.7333079999999992</c:v>
                </c:pt>
                <c:pt idx="1688">
                  <c:v>9.3050099999999993</c:v>
                </c:pt>
                <c:pt idx="1689">
                  <c:v>8.8767180000000003</c:v>
                </c:pt>
                <c:pt idx="1690">
                  <c:v>8.4484260000000013</c:v>
                </c:pt>
                <c:pt idx="1691">
                  <c:v>8.0201279999999997</c:v>
                </c:pt>
                <c:pt idx="1692">
                  <c:v>7.6077599999999999</c:v>
                </c:pt>
                <c:pt idx="1693">
                  <c:v>7.1794919999999998</c:v>
                </c:pt>
                <c:pt idx="1694">
                  <c:v>6.7756979999999993</c:v>
                </c:pt>
                <c:pt idx="1695">
                  <c:v>6.3474059999999994</c:v>
                </c:pt>
                <c:pt idx="1696">
                  <c:v>5.9521925999999992</c:v>
                </c:pt>
                <c:pt idx="1697">
                  <c:v>5.5238639999999997</c:v>
                </c:pt>
                <c:pt idx="1698">
                  <c:v>5.1025872000000003</c:v>
                </c:pt>
                <c:pt idx="1699">
                  <c:v>4.6991657999999994</c:v>
                </c:pt>
                <c:pt idx="1700">
                  <c:v>4.2711155999999999</c:v>
                </c:pt>
                <c:pt idx="1701">
                  <c:v>3.8596656</c:v>
                </c:pt>
                <c:pt idx="1702">
                  <c:v>3.4313700000000003</c:v>
                </c:pt>
                <c:pt idx="1703">
                  <c:v>3.0030750000000004</c:v>
                </c:pt>
                <c:pt idx="1704">
                  <c:v>2.5747806</c:v>
                </c:pt>
                <c:pt idx="1705">
                  <c:v>2.1667752</c:v>
                </c:pt>
                <c:pt idx="1706">
                  <c:v>1.7384801999999997</c:v>
                </c:pt>
                <c:pt idx="1707">
                  <c:v>1.3502159999999999</c:v>
                </c:pt>
                <c:pt idx="1708">
                  <c:v>0.92192099999999988</c:v>
                </c:pt>
                <c:pt idx="1709">
                  <c:v>0.49362569999999995</c:v>
                </c:pt>
                <c:pt idx="1710">
                  <c:v>0.10084061999999999</c:v>
                </c:pt>
                <c:pt idx="1711">
                  <c:v>-0.29869403999999999</c:v>
                </c:pt>
                <c:pt idx="1712">
                  <c:v>-0.72698879999999999</c:v>
                </c:pt>
                <c:pt idx="1713">
                  <c:v>-1.1489562</c:v>
                </c:pt>
                <c:pt idx="1714">
                  <c:v>-1.5772511999999999</c:v>
                </c:pt>
                <c:pt idx="1715">
                  <c:v>-1.9851528000000001</c:v>
                </c:pt>
                <c:pt idx="1716">
                  <c:v>-2.4134472000000002</c:v>
                </c:pt>
                <c:pt idx="1717">
                  <c:v>-2.8192349999999999</c:v>
                </c:pt>
                <c:pt idx="1718">
                  <c:v>-3.2346137999999995</c:v>
                </c:pt>
                <c:pt idx="1719">
                  <c:v>-3.6643356000000002</c:v>
                </c:pt>
                <c:pt idx="1720">
                  <c:v>-4.0926311999999996</c:v>
                </c:pt>
                <c:pt idx="1721">
                  <c:v>-4.5209256</c:v>
                </c:pt>
                <c:pt idx="1722">
                  <c:v>-4.9492206000000003</c:v>
                </c:pt>
                <c:pt idx="1723">
                  <c:v>-5.3775156000000006</c:v>
                </c:pt>
                <c:pt idx="1724">
                  <c:v>-5.8058106</c:v>
                </c:pt>
                <c:pt idx="1725">
                  <c:v>-6.2341080000000009</c:v>
                </c:pt>
                <c:pt idx="1726">
                  <c:v>-6.6419160000000002</c:v>
                </c:pt>
                <c:pt idx="1727">
                  <c:v>-7.070214</c:v>
                </c:pt>
                <c:pt idx="1728">
                  <c:v>-7.498505999999999</c:v>
                </c:pt>
                <c:pt idx="1729">
                  <c:v>-7.9268039999999997</c:v>
                </c:pt>
                <c:pt idx="1730">
                  <c:v>-8.3550960000000014</c:v>
                </c:pt>
                <c:pt idx="1731">
                  <c:v>-8.7833939999999995</c:v>
                </c:pt>
                <c:pt idx="1732">
                  <c:v>-9.2116860000000003</c:v>
                </c:pt>
                <c:pt idx="1733">
                  <c:v>-9.6399840000000001</c:v>
                </c:pt>
                <c:pt idx="1734">
                  <c:v>-10.068276000000001</c:v>
                </c:pt>
                <c:pt idx="1735">
                  <c:v>-10.496574000000001</c:v>
                </c:pt>
                <c:pt idx="1736">
                  <c:v>-10.496574000000001</c:v>
                </c:pt>
                <c:pt idx="1737">
                  <c:v>-10.490316</c:v>
                </c:pt>
                <c:pt idx="1738">
                  <c:v>-10.049448</c:v>
                </c:pt>
                <c:pt idx="1739">
                  <c:v>-9.6494759999999999</c:v>
                </c:pt>
                <c:pt idx="1740">
                  <c:v>-9.2086319999999997</c:v>
                </c:pt>
                <c:pt idx="1741">
                  <c:v>-8.7935639999999999</c:v>
                </c:pt>
                <c:pt idx="1742">
                  <c:v>-8.3907120000000006</c:v>
                </c:pt>
                <c:pt idx="1743">
                  <c:v>-7.9498559999999996</c:v>
                </c:pt>
                <c:pt idx="1744">
                  <c:v>-7.5089879999999996</c:v>
                </c:pt>
                <c:pt idx="1745">
                  <c:v>-7.0681200000000004</c:v>
                </c:pt>
                <c:pt idx="1746">
                  <c:v>-6.6272520000000004</c:v>
                </c:pt>
                <c:pt idx="1747">
                  <c:v>-6.2072760000000002</c:v>
                </c:pt>
                <c:pt idx="1748">
                  <c:v>-5.7661980000000002</c:v>
                </c:pt>
                <c:pt idx="1749">
                  <c:v>-5.3253294000000002</c:v>
                </c:pt>
                <c:pt idx="1750">
                  <c:v>-4.8844602000000004</c:v>
                </c:pt>
                <c:pt idx="1751">
                  <c:v>-4.4435922000000003</c:v>
                </c:pt>
                <c:pt idx="1752">
                  <c:v>-4.0027242000000003</c:v>
                </c:pt>
                <c:pt idx="1753">
                  <c:v>-3.5618555999999995</c:v>
                </c:pt>
                <c:pt idx="1754">
                  <c:v>-3.120987</c:v>
                </c:pt>
                <c:pt idx="1755">
                  <c:v>-2.6896692</c:v>
                </c:pt>
                <c:pt idx="1756">
                  <c:v>-2.2488005999999996</c:v>
                </c:pt>
                <c:pt idx="1757">
                  <c:v>-1.8079314</c:v>
                </c:pt>
                <c:pt idx="1758">
                  <c:v>-1.3670627999999998</c:v>
                </c:pt>
                <c:pt idx="1759">
                  <c:v>-0.92619360000000006</c:v>
                </c:pt>
                <c:pt idx="1760">
                  <c:v>-0.4853247</c:v>
                </c:pt>
                <c:pt idx="1761">
                  <c:v>-5.015211E-2</c:v>
                </c:pt>
                <c:pt idx="1762">
                  <c:v>0.39071652000000001</c:v>
                </c:pt>
                <c:pt idx="1763">
                  <c:v>0.83158500000000002</c:v>
                </c:pt>
                <c:pt idx="1764">
                  <c:v>1.2724536000000002</c:v>
                </c:pt>
                <c:pt idx="1765">
                  <c:v>1.7133228</c:v>
                </c:pt>
                <c:pt idx="1766">
                  <c:v>2.1479706000000003</c:v>
                </c:pt>
                <c:pt idx="1767">
                  <c:v>2.5853538</c:v>
                </c:pt>
                <c:pt idx="1768">
                  <c:v>2.9923332000000005</c:v>
                </c:pt>
                <c:pt idx="1769">
                  <c:v>3.3993335999999998</c:v>
                </c:pt>
                <c:pt idx="1770">
                  <c:v>3.8400780000000001</c:v>
                </c:pt>
                <c:pt idx="1771">
                  <c:v>4.2550961999999997</c:v>
                </c:pt>
                <c:pt idx="1772">
                  <c:v>4.6959911999999999</c:v>
                </c:pt>
                <c:pt idx="1773">
                  <c:v>5.1368592000000008</c:v>
                </c:pt>
                <c:pt idx="1774">
                  <c:v>5.5418694000000004</c:v>
                </c:pt>
                <c:pt idx="1775">
                  <c:v>5.9827380000000003</c:v>
                </c:pt>
                <c:pt idx="1776">
                  <c:v>6.4236059999999995</c:v>
                </c:pt>
                <c:pt idx="1777">
                  <c:v>6.8644739999999995</c:v>
                </c:pt>
                <c:pt idx="1778">
                  <c:v>7.3053420000000004</c:v>
                </c:pt>
                <c:pt idx="1779">
                  <c:v>7.7462099999999996</c:v>
                </c:pt>
                <c:pt idx="1780">
                  <c:v>8.1870779999999996</c:v>
                </c:pt>
                <c:pt idx="1781">
                  <c:v>8.6279459999999997</c:v>
                </c:pt>
                <c:pt idx="1782">
                  <c:v>9.0688199999999988</c:v>
                </c:pt>
                <c:pt idx="1783">
                  <c:v>9.4865639999999996</c:v>
                </c:pt>
                <c:pt idx="1784">
                  <c:v>9.9289860000000001</c:v>
                </c:pt>
                <c:pt idx="1785">
                  <c:v>10.368414000000001</c:v>
                </c:pt>
                <c:pt idx="1786">
                  <c:v>10.806954000000001</c:v>
                </c:pt>
                <c:pt idx="1787">
                  <c:v>11.222861999999999</c:v>
                </c:pt>
                <c:pt idx="1788">
                  <c:v>11.222861999999999</c:v>
                </c:pt>
                <c:pt idx="1789">
                  <c:v>11.218565999999999</c:v>
                </c:pt>
                <c:pt idx="1790">
                  <c:v>10.765056000000001</c:v>
                </c:pt>
                <c:pt idx="1791">
                  <c:v>10.311546</c:v>
                </c:pt>
                <c:pt idx="1792">
                  <c:v>9.8580360000000002</c:v>
                </c:pt>
                <c:pt idx="1793">
                  <c:v>9.4045260000000006</c:v>
                </c:pt>
                <c:pt idx="1794">
                  <c:v>8.951016000000001</c:v>
                </c:pt>
                <c:pt idx="1795">
                  <c:v>8.4975059999999996</c:v>
                </c:pt>
                <c:pt idx="1796">
                  <c:v>8.0644739999999988</c:v>
                </c:pt>
                <c:pt idx="1797">
                  <c:v>7.6405500000000002</c:v>
                </c:pt>
                <c:pt idx="1798">
                  <c:v>7.1870399999999997</c:v>
                </c:pt>
                <c:pt idx="1799">
                  <c:v>6.7576739999999997</c:v>
                </c:pt>
                <c:pt idx="1800">
                  <c:v>6.3224940000000007</c:v>
                </c:pt>
                <c:pt idx="1801">
                  <c:v>5.8689876000000005</c:v>
                </c:pt>
                <c:pt idx="1802">
                  <c:v>5.4435737999999994</c:v>
                </c:pt>
                <c:pt idx="1803">
                  <c:v>4.9918097999999995</c:v>
                </c:pt>
                <c:pt idx="1804">
                  <c:v>4.5383513999999998</c:v>
                </c:pt>
                <c:pt idx="1805">
                  <c:v>4.1160005999999996</c:v>
                </c:pt>
                <c:pt idx="1806">
                  <c:v>3.6922956</c:v>
                </c:pt>
                <c:pt idx="1807">
                  <c:v>3.28098</c:v>
                </c:pt>
                <c:pt idx="1808">
                  <c:v>2.8274699999999999</c:v>
                </c:pt>
                <c:pt idx="1809">
                  <c:v>2.3739599999999998</c:v>
                </c:pt>
                <c:pt idx="1810">
                  <c:v>1.9449449999999999</c:v>
                </c:pt>
                <c:pt idx="1811">
                  <c:v>1.4914337999999998</c:v>
                </c:pt>
                <c:pt idx="1812">
                  <c:v>1.0379238000000002</c:v>
                </c:pt>
                <c:pt idx="1813">
                  <c:v>0.58441278000000008</c:v>
                </c:pt>
                <c:pt idx="1814">
                  <c:v>0.13090170000000001</c:v>
                </c:pt>
                <c:pt idx="1815">
                  <c:v>-0.32260860000000002</c:v>
                </c:pt>
                <c:pt idx="1816">
                  <c:v>-0.7761186000000001</c:v>
                </c:pt>
                <c:pt idx="1817">
                  <c:v>-1.2296279999999999</c:v>
                </c:pt>
                <c:pt idx="1818">
                  <c:v>-1.683138</c:v>
                </c:pt>
                <c:pt idx="1819">
                  <c:v>-2.1263573999999998</c:v>
                </c:pt>
                <c:pt idx="1820">
                  <c:v>-2.5650281999999995</c:v>
                </c:pt>
                <c:pt idx="1821">
                  <c:v>-2.9966981999999995</c:v>
                </c:pt>
                <c:pt idx="1822">
                  <c:v>-3.4501596000000001</c:v>
                </c:pt>
                <c:pt idx="1823">
                  <c:v>-3.9036708000000004</c:v>
                </c:pt>
                <c:pt idx="1824">
                  <c:v>-4.3296330000000003</c:v>
                </c:pt>
                <c:pt idx="1825">
                  <c:v>-4.7831436000000007</c:v>
                </c:pt>
                <c:pt idx="1826">
                  <c:v>-5.2366530000000004</c:v>
                </c:pt>
                <c:pt idx="1827">
                  <c:v>-5.6772983999999997</c:v>
                </c:pt>
                <c:pt idx="1828">
                  <c:v>-6.1308059999999998</c:v>
                </c:pt>
                <c:pt idx="1829">
                  <c:v>-6.5843159999999994</c:v>
                </c:pt>
                <c:pt idx="1830">
                  <c:v>-7.0378259999999999</c:v>
                </c:pt>
                <c:pt idx="1831">
                  <c:v>-7.4913359999999996</c:v>
                </c:pt>
                <c:pt idx="1832">
                  <c:v>-7.9448460000000001</c:v>
                </c:pt>
                <c:pt idx="1833">
                  <c:v>-8.3983619999999988</c:v>
                </c:pt>
                <c:pt idx="1834">
                  <c:v>-8.8518720000000002</c:v>
                </c:pt>
                <c:pt idx="1835">
                  <c:v>-9.3053820000000016</c:v>
                </c:pt>
                <c:pt idx="1836">
                  <c:v>-9.7588860000000004</c:v>
                </c:pt>
                <c:pt idx="1837">
                  <c:v>-10.212402000000001</c:v>
                </c:pt>
                <c:pt idx="1838">
                  <c:v>-10.64283</c:v>
                </c:pt>
                <c:pt idx="1839">
                  <c:v>-10.64283</c:v>
                </c:pt>
                <c:pt idx="1840">
                  <c:v>-10.636554</c:v>
                </c:pt>
                <c:pt idx="1841">
                  <c:v>-10.203635999999999</c:v>
                </c:pt>
                <c:pt idx="1842">
                  <c:v>-9.7375679999999996</c:v>
                </c:pt>
                <c:pt idx="1843">
                  <c:v>-9.2714939999999988</c:v>
                </c:pt>
                <c:pt idx="1844">
                  <c:v>-8.8152299999999997</c:v>
                </c:pt>
                <c:pt idx="1845">
                  <c:v>-8.3513400000000004</c:v>
                </c:pt>
                <c:pt idx="1846">
                  <c:v>-7.8852539999999998</c:v>
                </c:pt>
                <c:pt idx="1847">
                  <c:v>-7.4383740000000005</c:v>
                </c:pt>
                <c:pt idx="1848">
                  <c:v>-6.9721799999999998</c:v>
                </c:pt>
                <c:pt idx="1849">
                  <c:v>-6.5061119999999999</c:v>
                </c:pt>
                <c:pt idx="1850">
                  <c:v>-6.040044</c:v>
                </c:pt>
                <c:pt idx="1851">
                  <c:v>-5.5739778000000006</c:v>
                </c:pt>
                <c:pt idx="1852">
                  <c:v>-5.1079098000000007</c:v>
                </c:pt>
                <c:pt idx="1853">
                  <c:v>-4.6473528000000002</c:v>
                </c:pt>
                <c:pt idx="1854">
                  <c:v>-4.1812848000000002</c:v>
                </c:pt>
                <c:pt idx="1855">
                  <c:v>-3.7232328000000003</c:v>
                </c:pt>
                <c:pt idx="1856">
                  <c:v>-3.2607341999999999</c:v>
                </c:pt>
                <c:pt idx="1857">
                  <c:v>-2.7946662</c:v>
                </c:pt>
                <c:pt idx="1858">
                  <c:v>-2.3285982000000001</c:v>
                </c:pt>
                <c:pt idx="1859">
                  <c:v>-1.8862038000000001</c:v>
                </c:pt>
                <c:pt idx="1860">
                  <c:v>-1.4336502000000002</c:v>
                </c:pt>
                <c:pt idx="1861">
                  <c:v>-1.0095282000000001</c:v>
                </c:pt>
                <c:pt idx="1862">
                  <c:v>-0.54346128000000005</c:v>
                </c:pt>
                <c:pt idx="1863">
                  <c:v>-0.11924256</c:v>
                </c:pt>
                <c:pt idx="1864">
                  <c:v>0.30704735999999999</c:v>
                </c:pt>
                <c:pt idx="1865">
                  <c:v>0.77361539999999995</c:v>
                </c:pt>
                <c:pt idx="1866">
                  <c:v>1.2396845999999999</c:v>
                </c:pt>
                <c:pt idx="1867">
                  <c:v>1.7057532</c:v>
                </c:pt>
                <c:pt idx="1868">
                  <c:v>2.1718212000000001</c:v>
                </c:pt>
                <c:pt idx="1869">
                  <c:v>2.6378904000000003</c:v>
                </c:pt>
                <c:pt idx="1870">
                  <c:v>3.1039589999999997</c:v>
                </c:pt>
                <c:pt idx="1871">
                  <c:v>3.5416728000000002</c:v>
                </c:pt>
                <c:pt idx="1872">
                  <c:v>4.0075817999999996</c:v>
                </c:pt>
                <c:pt idx="1873">
                  <c:v>4.4736503999999995</c:v>
                </c:pt>
                <c:pt idx="1874">
                  <c:v>4.9324620000000001</c:v>
                </c:pt>
                <c:pt idx="1875">
                  <c:v>5.3985306</c:v>
                </c:pt>
                <c:pt idx="1876">
                  <c:v>5.8528541999999995</c:v>
                </c:pt>
                <c:pt idx="1877">
                  <c:v>6.3189359999999999</c:v>
                </c:pt>
                <c:pt idx="1878">
                  <c:v>6.7850039999999998</c:v>
                </c:pt>
                <c:pt idx="1879">
                  <c:v>7.2510719999999997</c:v>
                </c:pt>
                <c:pt idx="1880">
                  <c:v>7.7171400000000006</c:v>
                </c:pt>
                <c:pt idx="1881">
                  <c:v>8.1832080000000005</c:v>
                </c:pt>
                <c:pt idx="1882">
                  <c:v>8.6492760000000004</c:v>
                </c:pt>
                <c:pt idx="1883">
                  <c:v>9.1153440000000003</c:v>
                </c:pt>
                <c:pt idx="1884">
                  <c:v>9.5814120000000003</c:v>
                </c:pt>
                <c:pt idx="1885">
                  <c:v>10.04748</c:v>
                </c:pt>
                <c:pt idx="1886">
                  <c:v>10.513548</c:v>
                </c:pt>
                <c:pt idx="1887">
                  <c:v>10.979616</c:v>
                </c:pt>
                <c:pt idx="1888">
                  <c:v>11.445683999999998</c:v>
                </c:pt>
                <c:pt idx="1889">
                  <c:v>11.887481999999999</c:v>
                </c:pt>
                <c:pt idx="1890">
                  <c:v>12.352086000000002</c:v>
                </c:pt>
                <c:pt idx="1891">
                  <c:v>12.352086000000002</c:v>
                </c:pt>
                <c:pt idx="1892">
                  <c:v>12.347405999999999</c:v>
                </c:pt>
                <c:pt idx="1893">
                  <c:v>11.868708</c:v>
                </c:pt>
                <c:pt idx="1894">
                  <c:v>11.390004000000001</c:v>
                </c:pt>
                <c:pt idx="1895">
                  <c:v>10.924158</c:v>
                </c:pt>
                <c:pt idx="1896">
                  <c:v>10.445453999999998</c:v>
                </c:pt>
                <c:pt idx="1897">
                  <c:v>9.9946979999999996</c:v>
                </c:pt>
                <c:pt idx="1898">
                  <c:v>9.5159939999999992</c:v>
                </c:pt>
                <c:pt idx="1899">
                  <c:v>9.0821700000000014</c:v>
                </c:pt>
                <c:pt idx="1900">
                  <c:v>8.6394539999999989</c:v>
                </c:pt>
                <c:pt idx="1901">
                  <c:v>8.1607500000000002</c:v>
                </c:pt>
                <c:pt idx="1902">
                  <c:v>7.7147699999999997</c:v>
                </c:pt>
                <c:pt idx="1903">
                  <c:v>7.2360720000000001</c:v>
                </c:pt>
                <c:pt idx="1904">
                  <c:v>6.7573679999999996</c:v>
                </c:pt>
                <c:pt idx="1905">
                  <c:v>6.27867</c:v>
                </c:pt>
                <c:pt idx="1906">
                  <c:v>5.8165439999999995</c:v>
                </c:pt>
                <c:pt idx="1907">
                  <c:v>5.3378424000000004</c:v>
                </c:pt>
                <c:pt idx="1908">
                  <c:v>4.8597581999999999</c:v>
                </c:pt>
                <c:pt idx="1909">
                  <c:v>4.3810566</c:v>
                </c:pt>
                <c:pt idx="1910">
                  <c:v>3.9023549999999996</c:v>
                </c:pt>
                <c:pt idx="1911">
                  <c:v>3.4236534000000001</c:v>
                </c:pt>
                <c:pt idx="1912">
                  <c:v>2.9449517999999997</c:v>
                </c:pt>
                <c:pt idx="1913">
                  <c:v>2.4662501999999997</c:v>
                </c:pt>
                <c:pt idx="1914">
                  <c:v>2.0304612</c:v>
                </c:pt>
                <c:pt idx="1915">
                  <c:v>1.5517589999999999</c:v>
                </c:pt>
                <c:pt idx="1916">
                  <c:v>1.0730580000000001</c:v>
                </c:pt>
                <c:pt idx="1917">
                  <c:v>0.59435699999999991</c:v>
                </c:pt>
                <c:pt idx="1918">
                  <c:v>0.11565503999999999</c:v>
                </c:pt>
                <c:pt idx="1919">
                  <c:v>-0.36304632000000003</c:v>
                </c:pt>
                <c:pt idx="1920">
                  <c:v>-0.84174899999999997</c:v>
                </c:pt>
                <c:pt idx="1921">
                  <c:v>-1.2882354000000003</c:v>
                </c:pt>
                <c:pt idx="1922">
                  <c:v>-1.7669357999999999</c:v>
                </c:pt>
                <c:pt idx="1923">
                  <c:v>-2.2456374000000001</c:v>
                </c:pt>
                <c:pt idx="1924">
                  <c:v>-2.7243396000000004</c:v>
                </c:pt>
                <c:pt idx="1925">
                  <c:v>-3.1779228000000002</c:v>
                </c:pt>
                <c:pt idx="1926">
                  <c:v>-3.6561876</c:v>
                </c:pt>
                <c:pt idx="1927">
                  <c:v>-4.1270987999999997</c:v>
                </c:pt>
                <c:pt idx="1928">
                  <c:v>-4.5606647999999996</c:v>
                </c:pt>
                <c:pt idx="1929">
                  <c:v>-5.0068578000000006</c:v>
                </c:pt>
                <c:pt idx="1930">
                  <c:v>-5.4539814</c:v>
                </c:pt>
                <c:pt idx="1931">
                  <c:v>-5.9326829999999999</c:v>
                </c:pt>
                <c:pt idx="1932">
                  <c:v>-6.4113840000000009</c:v>
                </c:pt>
                <c:pt idx="1933">
                  <c:v>-6.8900879999999995</c:v>
                </c:pt>
                <c:pt idx="1934">
                  <c:v>-7.368792</c:v>
                </c:pt>
                <c:pt idx="1935">
                  <c:v>-7.8474899999999996</c:v>
                </c:pt>
                <c:pt idx="1936">
                  <c:v>-8.3171700000000008</c:v>
                </c:pt>
                <c:pt idx="1937">
                  <c:v>-8.7958740000000013</c:v>
                </c:pt>
                <c:pt idx="1938">
                  <c:v>-9.2637359999999997</c:v>
                </c:pt>
                <c:pt idx="1939">
                  <c:v>-9.7424400000000002</c:v>
                </c:pt>
                <c:pt idx="1940">
                  <c:v>-10.221138</c:v>
                </c:pt>
                <c:pt idx="1941">
                  <c:v>-10.699842</c:v>
                </c:pt>
                <c:pt idx="1942">
                  <c:v>-10.699842</c:v>
                </c:pt>
                <c:pt idx="1943">
                  <c:v>-10.694184000000002</c:v>
                </c:pt>
                <c:pt idx="1944">
                  <c:v>-10.202904</c:v>
                </c:pt>
                <c:pt idx="1945">
                  <c:v>-9.7116239999999987</c:v>
                </c:pt>
                <c:pt idx="1946">
                  <c:v>-9.220343999999999</c:v>
                </c:pt>
                <c:pt idx="1947">
                  <c:v>-8.7553619999999999</c:v>
                </c:pt>
                <c:pt idx="1948">
                  <c:v>-8.2640820000000001</c:v>
                </c:pt>
                <c:pt idx="1949">
                  <c:v>-7.7728019999999995</c:v>
                </c:pt>
                <c:pt idx="1950">
                  <c:v>-7.2953580000000002</c:v>
                </c:pt>
                <c:pt idx="1951">
                  <c:v>-6.850200000000001</c:v>
                </c:pt>
                <c:pt idx="1952">
                  <c:v>-6.3887639999999992</c:v>
                </c:pt>
                <c:pt idx="1953">
                  <c:v>-5.9287710000000002</c:v>
                </c:pt>
                <c:pt idx="1954">
                  <c:v>-5.4375168</c:v>
                </c:pt>
                <c:pt idx="1955">
                  <c:v>-4.9462355999999996</c:v>
                </c:pt>
                <c:pt idx="1956">
                  <c:v>-4.4549538000000002</c:v>
                </c:pt>
                <c:pt idx="1957">
                  <c:v>-3.9674328000000001</c:v>
                </c:pt>
                <c:pt idx="1958">
                  <c:v>-3.5097149999999999</c:v>
                </c:pt>
                <c:pt idx="1959">
                  <c:v>-3.0184331999999996</c:v>
                </c:pt>
                <c:pt idx="1960">
                  <c:v>-2.5271520000000001</c:v>
                </c:pt>
                <c:pt idx="1961">
                  <c:v>-2.0502354</c:v>
                </c:pt>
                <c:pt idx="1962">
                  <c:v>-1.5734568</c:v>
                </c:pt>
                <c:pt idx="1963">
                  <c:v>-1.0857570000000001</c:v>
                </c:pt>
                <c:pt idx="1964">
                  <c:v>-0.59437806000000004</c:v>
                </c:pt>
                <c:pt idx="1965">
                  <c:v>-0.10309709999999998</c:v>
                </c:pt>
                <c:pt idx="1966">
                  <c:v>0.35522363999999995</c:v>
                </c:pt>
                <c:pt idx="1967">
                  <c:v>0.84708839999999996</c:v>
                </c:pt>
                <c:pt idx="1968">
                  <c:v>1.3383689999999999</c:v>
                </c:pt>
                <c:pt idx="1969">
                  <c:v>1.7930844000000001</c:v>
                </c:pt>
                <c:pt idx="1970">
                  <c:v>2.2480308</c:v>
                </c:pt>
                <c:pt idx="1971">
                  <c:v>2.739312</c:v>
                </c:pt>
                <c:pt idx="1972">
                  <c:v>3.2305937999999998</c:v>
                </c:pt>
                <c:pt idx="1973">
                  <c:v>3.7218743999999999</c:v>
                </c:pt>
                <c:pt idx="1974">
                  <c:v>4.2131550000000004</c:v>
                </c:pt>
                <c:pt idx="1975">
                  <c:v>4.6934627999999989</c:v>
                </c:pt>
                <c:pt idx="1976">
                  <c:v>5.1847439999999994</c:v>
                </c:pt>
                <c:pt idx="1977">
                  <c:v>5.6760264000000005</c:v>
                </c:pt>
                <c:pt idx="1978">
                  <c:v>6.1673039999999997</c:v>
                </c:pt>
                <c:pt idx="1979">
                  <c:v>6.6585840000000012</c:v>
                </c:pt>
                <c:pt idx="1980">
                  <c:v>7.1498699999999999</c:v>
                </c:pt>
                <c:pt idx="1981">
                  <c:v>7.6324379999999996</c:v>
                </c:pt>
                <c:pt idx="1982">
                  <c:v>8.1099060000000005</c:v>
                </c:pt>
                <c:pt idx="1983">
                  <c:v>8.5569419999999994</c:v>
                </c:pt>
                <c:pt idx="1984">
                  <c:v>9.0015660000000004</c:v>
                </c:pt>
                <c:pt idx="1985">
                  <c:v>9.4928460000000001</c:v>
                </c:pt>
                <c:pt idx="1986">
                  <c:v>9.9841259999999981</c:v>
                </c:pt>
                <c:pt idx="1987">
                  <c:v>10.475411999999999</c:v>
                </c:pt>
                <c:pt idx="1988">
                  <c:v>10.966692</c:v>
                </c:pt>
                <c:pt idx="1989">
                  <c:v>11.457972000000002</c:v>
                </c:pt>
                <c:pt idx="1990">
                  <c:v>11.949252</c:v>
                </c:pt>
                <c:pt idx="1991">
                  <c:v>12.440538</c:v>
                </c:pt>
                <c:pt idx="1992">
                  <c:v>12.918090000000001</c:v>
                </c:pt>
                <c:pt idx="1993">
                  <c:v>13.394616000000001</c:v>
                </c:pt>
                <c:pt idx="1994">
                  <c:v>13.394616000000001</c:v>
                </c:pt>
                <c:pt idx="1995">
                  <c:v>13.386719999999999</c:v>
                </c:pt>
                <c:pt idx="1996">
                  <c:v>12.882888000000001</c:v>
                </c:pt>
                <c:pt idx="1997">
                  <c:v>12.379049999999999</c:v>
                </c:pt>
                <c:pt idx="1998">
                  <c:v>11.914068</c:v>
                </c:pt>
                <c:pt idx="1999">
                  <c:v>11.410223999999999</c:v>
                </c:pt>
                <c:pt idx="2000">
                  <c:v>10.906385999999998</c:v>
                </c:pt>
                <c:pt idx="2001">
                  <c:v>10.433952</c:v>
                </c:pt>
                <c:pt idx="2002">
                  <c:v>9.9487440000000014</c:v>
                </c:pt>
                <c:pt idx="2003">
                  <c:v>9.4465080000000015</c:v>
                </c:pt>
                <c:pt idx="2004">
                  <c:v>8.9858519999999995</c:v>
                </c:pt>
                <c:pt idx="2005">
                  <c:v>8.4819119999999995</c:v>
                </c:pt>
                <c:pt idx="2006">
                  <c:v>7.9780800000000003</c:v>
                </c:pt>
                <c:pt idx="2007">
                  <c:v>7.4742420000000003</c:v>
                </c:pt>
                <c:pt idx="2008">
                  <c:v>6.9771719999999995</c:v>
                </c:pt>
                <c:pt idx="2009">
                  <c:v>6.4735500000000004</c:v>
                </c:pt>
                <c:pt idx="2010">
                  <c:v>6.0109139999999996</c:v>
                </c:pt>
                <c:pt idx="2011">
                  <c:v>5.5398864000000003</c:v>
                </c:pt>
                <c:pt idx="2012">
                  <c:v>5.0361419999999999</c:v>
                </c:pt>
                <c:pt idx="2013">
                  <c:v>4.5323082000000001</c:v>
                </c:pt>
                <c:pt idx="2014">
                  <c:v>4.0284738000000004</c:v>
                </c:pt>
                <c:pt idx="2015">
                  <c:v>3.5246399999999998</c:v>
                </c:pt>
                <c:pt idx="2016">
                  <c:v>3.0208056000000001</c:v>
                </c:pt>
                <c:pt idx="2017">
                  <c:v>2.5169717999999999</c:v>
                </c:pt>
                <c:pt idx="2018">
                  <c:v>2.044692</c:v>
                </c:pt>
                <c:pt idx="2019">
                  <c:v>1.5666857999999999</c:v>
                </c:pt>
                <c:pt idx="2020">
                  <c:v>1.0900626</c:v>
                </c:pt>
                <c:pt idx="2021">
                  <c:v>0.58622850000000004</c:v>
                </c:pt>
                <c:pt idx="2022">
                  <c:v>8.2395180000000012E-2</c:v>
                </c:pt>
                <c:pt idx="2023">
                  <c:v>-0.42143838</c:v>
                </c:pt>
                <c:pt idx="2024">
                  <c:v>-0.90238439999999998</c:v>
                </c:pt>
                <c:pt idx="2025">
                  <c:v>-1.4062505999999999</c:v>
                </c:pt>
                <c:pt idx="2026">
                  <c:v>-1.9100838000000002</c:v>
                </c:pt>
                <c:pt idx="2027">
                  <c:v>-2.3929680000000002</c:v>
                </c:pt>
                <c:pt idx="2028">
                  <c:v>-2.8714398000000001</c:v>
                </c:pt>
                <c:pt idx="2029">
                  <c:v>-3.3752747999999997</c:v>
                </c:pt>
                <c:pt idx="2030">
                  <c:v>-3.879108</c:v>
                </c:pt>
                <c:pt idx="2031">
                  <c:v>-4.3829424000000001</c:v>
                </c:pt>
                <c:pt idx="2032">
                  <c:v>-4.8867756</c:v>
                </c:pt>
                <c:pt idx="2033">
                  <c:v>-5.3906082</c:v>
                </c:pt>
                <c:pt idx="2034">
                  <c:v>-5.8944431999999995</c:v>
                </c:pt>
                <c:pt idx="2035">
                  <c:v>-6.3982799999999989</c:v>
                </c:pt>
                <c:pt idx="2036">
                  <c:v>-6.9021119999999989</c:v>
                </c:pt>
                <c:pt idx="2037">
                  <c:v>-7.4059499999999998</c:v>
                </c:pt>
                <c:pt idx="2038">
                  <c:v>-7.9097819999999999</c:v>
                </c:pt>
                <c:pt idx="2039">
                  <c:v>-8.4136200000000017</c:v>
                </c:pt>
                <c:pt idx="2040">
                  <c:v>-8.9032920000000004</c:v>
                </c:pt>
                <c:pt idx="2041">
                  <c:v>-9.4071239999999996</c:v>
                </c:pt>
                <c:pt idx="2042">
                  <c:v>-9.9109560000000005</c:v>
                </c:pt>
                <c:pt idx="2043">
                  <c:v>-10.414793999999999</c:v>
                </c:pt>
                <c:pt idx="2044">
                  <c:v>-10.916838</c:v>
                </c:pt>
                <c:pt idx="2045">
                  <c:v>-11.422463999999998</c:v>
                </c:pt>
                <c:pt idx="2046">
                  <c:v>-11.422463999999998</c:v>
                </c:pt>
                <c:pt idx="2047">
                  <c:v>-11.416080000000001</c:v>
                </c:pt>
                <c:pt idx="2048">
                  <c:v>-10.899618</c:v>
                </c:pt>
                <c:pt idx="2049">
                  <c:v>-10.383150000000001</c:v>
                </c:pt>
                <c:pt idx="2050">
                  <c:v>-9.8666819999999991</c:v>
                </c:pt>
                <c:pt idx="2051">
                  <c:v>-9.3502200000000002</c:v>
                </c:pt>
                <c:pt idx="2052">
                  <c:v>-8.877084</c:v>
                </c:pt>
                <c:pt idx="2053">
                  <c:v>-8.3648040000000012</c:v>
                </c:pt>
                <c:pt idx="2054">
                  <c:v>-7.8483419999999997</c:v>
                </c:pt>
                <c:pt idx="2055">
                  <c:v>-7.3318739999999991</c:v>
                </c:pt>
                <c:pt idx="2056">
                  <c:v>-6.8154059999999985</c:v>
                </c:pt>
                <c:pt idx="2057">
                  <c:v>-6.3478740000000009</c:v>
                </c:pt>
                <c:pt idx="2058">
                  <c:v>-5.8312932000000002</c:v>
                </c:pt>
                <c:pt idx="2059">
                  <c:v>-5.3148269999999993</c:v>
                </c:pt>
                <c:pt idx="2060">
                  <c:v>-4.8153642000000003</c:v>
                </c:pt>
                <c:pt idx="2061">
                  <c:v>-4.3271496000000003</c:v>
                </c:pt>
                <c:pt idx="2062">
                  <c:v>-3.8431482000000003</c:v>
                </c:pt>
                <c:pt idx="2063">
                  <c:v>-3.3266825999999998</c:v>
                </c:pt>
                <c:pt idx="2064">
                  <c:v>-2.8102164000000003</c:v>
                </c:pt>
                <c:pt idx="2065">
                  <c:v>-2.3016335999999997</c:v>
                </c:pt>
                <c:pt idx="2066">
                  <c:v>-1.8098676</c:v>
                </c:pt>
                <c:pt idx="2067">
                  <c:v>-1.2938124</c:v>
                </c:pt>
                <c:pt idx="2068">
                  <c:v>-0.7773468</c:v>
                </c:pt>
                <c:pt idx="2069">
                  <c:v>-0.26552957999999999</c:v>
                </c:pt>
                <c:pt idx="2070">
                  <c:v>0.20690946000000002</c:v>
                </c:pt>
                <c:pt idx="2071">
                  <c:v>0.68424119999999999</c:v>
                </c:pt>
                <c:pt idx="2072">
                  <c:v>1.2007068000000001</c:v>
                </c:pt>
                <c:pt idx="2073">
                  <c:v>1.7171736</c:v>
                </c:pt>
                <c:pt idx="2074">
                  <c:v>2.2336391999999998</c:v>
                </c:pt>
                <c:pt idx="2075">
                  <c:v>2.7349830000000002</c:v>
                </c:pt>
                <c:pt idx="2076">
                  <c:v>3.2514492000000006</c:v>
                </c:pt>
                <c:pt idx="2077">
                  <c:v>3.7417452000000004</c:v>
                </c:pt>
                <c:pt idx="2078">
                  <c:v>4.2581946000000004</c:v>
                </c:pt>
                <c:pt idx="2079">
                  <c:v>4.7746601999999996</c:v>
                </c:pt>
                <c:pt idx="2080">
                  <c:v>5.2694393999999996</c:v>
                </c:pt>
                <c:pt idx="2081">
                  <c:v>5.7402917999999996</c:v>
                </c:pt>
                <c:pt idx="2082">
                  <c:v>6.208278</c:v>
                </c:pt>
                <c:pt idx="2083">
                  <c:v>6.7219139999999999</c:v>
                </c:pt>
                <c:pt idx="2084">
                  <c:v>7.2383639999999998</c:v>
                </c:pt>
                <c:pt idx="2085">
                  <c:v>7.7548320000000004</c:v>
                </c:pt>
                <c:pt idx="2086">
                  <c:v>8.2713000000000001</c:v>
                </c:pt>
                <c:pt idx="2087">
                  <c:v>8.7610679999999999</c:v>
                </c:pt>
                <c:pt idx="2088">
                  <c:v>9.2775300000000005</c:v>
                </c:pt>
                <c:pt idx="2089">
                  <c:v>9.7939980000000002</c:v>
                </c:pt>
                <c:pt idx="2090">
                  <c:v>10.310465999999998</c:v>
                </c:pt>
                <c:pt idx="2091">
                  <c:v>10.826934000000001</c:v>
                </c:pt>
                <c:pt idx="2092">
                  <c:v>11.343396</c:v>
                </c:pt>
                <c:pt idx="2093">
                  <c:v>11.859864</c:v>
                </c:pt>
                <c:pt idx="2094">
                  <c:v>12.376326000000001</c:v>
                </c:pt>
                <c:pt idx="2095">
                  <c:v>12.892793999999999</c:v>
                </c:pt>
                <c:pt idx="2096">
                  <c:v>13.409262</c:v>
                </c:pt>
                <c:pt idx="2097">
                  <c:v>13.409262</c:v>
                </c:pt>
                <c:pt idx="2098">
                  <c:v>13.403231999999999</c:v>
                </c:pt>
                <c:pt idx="2099">
                  <c:v>12.874158</c:v>
                </c:pt>
                <c:pt idx="2100">
                  <c:v>12.354419999999999</c:v>
                </c:pt>
                <c:pt idx="2101">
                  <c:v>11.842253999999999</c:v>
                </c:pt>
                <c:pt idx="2102">
                  <c:v>11.346168</c:v>
                </c:pt>
                <c:pt idx="2103">
                  <c:v>10.861032000000002</c:v>
                </c:pt>
                <c:pt idx="2104">
                  <c:v>10.331963999999999</c:v>
                </c:pt>
                <c:pt idx="2105">
                  <c:v>9.8028899999999997</c:v>
                </c:pt>
                <c:pt idx="2106">
                  <c:v>9.2738160000000001</c:v>
                </c:pt>
                <c:pt idx="2107">
                  <c:v>8.7710879999999989</c:v>
                </c:pt>
                <c:pt idx="2108">
                  <c:v>8.2420140000000011</c:v>
                </c:pt>
                <c:pt idx="2109">
                  <c:v>7.7129399999999997</c:v>
                </c:pt>
                <c:pt idx="2110">
                  <c:v>7.1838660000000001</c:v>
                </c:pt>
                <c:pt idx="2111">
                  <c:v>6.6547919999999996</c:v>
                </c:pt>
                <c:pt idx="2112">
                  <c:v>6.1320719999999991</c:v>
                </c:pt>
                <c:pt idx="2113">
                  <c:v>5.6292419999999996</c:v>
                </c:pt>
                <c:pt idx="2114">
                  <c:v>5.1164873999999996</c:v>
                </c:pt>
                <c:pt idx="2115">
                  <c:v>4.5874139999999999</c:v>
                </c:pt>
                <c:pt idx="2116">
                  <c:v>4.0671906</c:v>
                </c:pt>
                <c:pt idx="2117">
                  <c:v>3.5862558000000004</c:v>
                </c:pt>
                <c:pt idx="2118">
                  <c:v>3.0571817999999999</c:v>
                </c:pt>
                <c:pt idx="2119">
                  <c:v>2.5431780000000002</c:v>
                </c:pt>
                <c:pt idx="2120">
                  <c:v>2.0141046000000005</c:v>
                </c:pt>
                <c:pt idx="2121">
                  <c:v>1.5272262000000001</c:v>
                </c:pt>
                <c:pt idx="2122">
                  <c:v>1.0087854000000001</c:v>
                </c:pt>
                <c:pt idx="2123">
                  <c:v>0.47956806000000002</c:v>
                </c:pt>
                <c:pt idx="2124">
                  <c:v>-4.9506210000000002E-2</c:v>
                </c:pt>
                <c:pt idx="2125">
                  <c:v>-0.54581250000000003</c:v>
                </c:pt>
                <c:pt idx="2126">
                  <c:v>-1.0426620000000002</c:v>
                </c:pt>
                <c:pt idx="2127">
                  <c:v>-1.5717353999999999</c:v>
                </c:pt>
                <c:pt idx="2128">
                  <c:v>-2.1008088000000003</c:v>
                </c:pt>
                <c:pt idx="2129">
                  <c:v>-2.6173632000000002</c:v>
                </c:pt>
                <c:pt idx="2130">
                  <c:v>-3.1464365999999999</c:v>
                </c:pt>
                <c:pt idx="2131">
                  <c:v>-3.6296033999999997</c:v>
                </c:pt>
                <c:pt idx="2132">
                  <c:v>-4.1586780000000001</c:v>
                </c:pt>
                <c:pt idx="2133">
                  <c:v>-4.6877519999999988</c:v>
                </c:pt>
                <c:pt idx="2134">
                  <c:v>-5.1920814000000002</c:v>
                </c:pt>
                <c:pt idx="2135">
                  <c:v>-5.7211536000000009</c:v>
                </c:pt>
                <c:pt idx="2136">
                  <c:v>-6.2502240000000002</c:v>
                </c:pt>
                <c:pt idx="2137">
                  <c:v>-6.7792980000000007</c:v>
                </c:pt>
                <c:pt idx="2138">
                  <c:v>-7.3083719999999994</c:v>
                </c:pt>
                <c:pt idx="2139">
                  <c:v>-7.8211619999999993</c:v>
                </c:pt>
                <c:pt idx="2140">
                  <c:v>-8.3502299999999998</c:v>
                </c:pt>
                <c:pt idx="2141">
                  <c:v>-8.8793040000000012</c:v>
                </c:pt>
                <c:pt idx="2142">
                  <c:v>-9.4083780000000008</c:v>
                </c:pt>
                <c:pt idx="2143">
                  <c:v>-9.9374520000000004</c:v>
                </c:pt>
                <c:pt idx="2144">
                  <c:v>-10.466526000000002</c:v>
                </c:pt>
                <c:pt idx="2145">
                  <c:v>-10.995594000000001</c:v>
                </c:pt>
                <c:pt idx="2146">
                  <c:v>-11.524668</c:v>
                </c:pt>
                <c:pt idx="2147">
                  <c:v>-12.044388</c:v>
                </c:pt>
                <c:pt idx="2148">
                  <c:v>-12.576180000000001</c:v>
                </c:pt>
                <c:pt idx="2149">
                  <c:v>-12.576180000000001</c:v>
                </c:pt>
                <c:pt idx="2150">
                  <c:v>-12.571008000000001</c:v>
                </c:pt>
                <c:pt idx="2151">
                  <c:v>-12.029316000000001</c:v>
                </c:pt>
                <c:pt idx="2152">
                  <c:v>-11.487623999999999</c:v>
                </c:pt>
                <c:pt idx="2153">
                  <c:v>-10.945931999999999</c:v>
                </c:pt>
                <c:pt idx="2154">
                  <c:v>-10.40424</c:v>
                </c:pt>
                <c:pt idx="2155">
                  <c:v>-9.8683439999999987</c:v>
                </c:pt>
                <c:pt idx="2156">
                  <c:v>-9.3266519999999993</c:v>
                </c:pt>
                <c:pt idx="2157">
                  <c:v>-8.7849659999999989</c:v>
                </c:pt>
                <c:pt idx="2158">
                  <c:v>-8.2432739999999995</c:v>
                </c:pt>
                <c:pt idx="2159">
                  <c:v>-7.7015820000000001</c:v>
                </c:pt>
                <c:pt idx="2160">
                  <c:v>-7.159889999999999</c:v>
                </c:pt>
                <c:pt idx="2161">
                  <c:v>-6.6640200000000007</c:v>
                </c:pt>
                <c:pt idx="2162">
                  <c:v>-6.1223280000000004</c:v>
                </c:pt>
                <c:pt idx="2163">
                  <c:v>-5.5870937999999999</c:v>
                </c:pt>
                <c:pt idx="2164">
                  <c:v>-5.0454030000000003</c:v>
                </c:pt>
                <c:pt idx="2165">
                  <c:v>-4.5037115999999999</c:v>
                </c:pt>
                <c:pt idx="2166">
                  <c:v>-3.9715247999999996</c:v>
                </c:pt>
                <c:pt idx="2167">
                  <c:v>-3.4566857999999998</c:v>
                </c:pt>
                <c:pt idx="2168">
                  <c:v>-2.9149943999999999</c:v>
                </c:pt>
                <c:pt idx="2169">
                  <c:v>-2.3733035999999998</c:v>
                </c:pt>
                <c:pt idx="2170">
                  <c:v>-1.8444996000000002</c:v>
                </c:pt>
                <c:pt idx="2171">
                  <c:v>-1.3101042000000001</c:v>
                </c:pt>
                <c:pt idx="2172">
                  <c:v>-0.76841219999999999</c:v>
                </c:pt>
                <c:pt idx="2173">
                  <c:v>-0.23105106000000003</c:v>
                </c:pt>
                <c:pt idx="2174">
                  <c:v>0.30769074000000002</c:v>
                </c:pt>
                <c:pt idx="2175">
                  <c:v>0.84938160000000007</c:v>
                </c:pt>
                <c:pt idx="2176">
                  <c:v>1.391073</c:v>
                </c:pt>
                <c:pt idx="2177">
                  <c:v>1.9327644000000002</c:v>
                </c:pt>
                <c:pt idx="2178">
                  <c:v>2.4631811999999997</c:v>
                </c:pt>
                <c:pt idx="2179">
                  <c:v>3.0048732</c:v>
                </c:pt>
                <c:pt idx="2180">
                  <c:v>3.5409438</c:v>
                </c:pt>
                <c:pt idx="2181">
                  <c:v>4.0826345999999996</c:v>
                </c:pt>
                <c:pt idx="2182">
                  <c:v>4.6243254</c:v>
                </c:pt>
                <c:pt idx="2183">
                  <c:v>5.1660161999999996</c:v>
                </c:pt>
                <c:pt idx="2184">
                  <c:v>5.707707000000001</c:v>
                </c:pt>
                <c:pt idx="2185">
                  <c:v>6.2009459999999992</c:v>
                </c:pt>
                <c:pt idx="2186">
                  <c:v>6.7117200000000006</c:v>
                </c:pt>
                <c:pt idx="2187">
                  <c:v>7.2534120000000009</c:v>
                </c:pt>
                <c:pt idx="2188">
                  <c:v>7.7689499999999994</c:v>
                </c:pt>
                <c:pt idx="2189">
                  <c:v>8.3106419999999996</c:v>
                </c:pt>
                <c:pt idx="2190">
                  <c:v>8.8523280000000018</c:v>
                </c:pt>
                <c:pt idx="2191">
                  <c:v>9.3940199999999994</c:v>
                </c:pt>
                <c:pt idx="2192">
                  <c:v>9.9357120000000005</c:v>
                </c:pt>
                <c:pt idx="2193">
                  <c:v>10.477404</c:v>
                </c:pt>
                <c:pt idx="2194">
                  <c:v>11.019095999999999</c:v>
                </c:pt>
                <c:pt idx="2195">
                  <c:v>11.560782</c:v>
                </c:pt>
                <c:pt idx="2196">
                  <c:v>12.102474000000001</c:v>
                </c:pt>
                <c:pt idx="2197">
                  <c:v>12.644166000000002</c:v>
                </c:pt>
                <c:pt idx="2198">
                  <c:v>13.185858</c:v>
                </c:pt>
                <c:pt idx="2199">
                  <c:v>13.727549999999999</c:v>
                </c:pt>
                <c:pt idx="2200">
                  <c:v>13.727549999999999</c:v>
                </c:pt>
                <c:pt idx="2201">
                  <c:v>13.721640000000001</c:v>
                </c:pt>
                <c:pt idx="2202">
                  <c:v>13.217423999999999</c:v>
                </c:pt>
                <c:pt idx="2203">
                  <c:v>12.663144000000001</c:v>
                </c:pt>
                <c:pt idx="2204">
                  <c:v>12.140496000000001</c:v>
                </c:pt>
                <c:pt idx="2205">
                  <c:v>11.586221999999999</c:v>
                </c:pt>
                <c:pt idx="2206">
                  <c:v>11.043708000000001</c:v>
                </c:pt>
                <c:pt idx="2207">
                  <c:v>10.517303999999999</c:v>
                </c:pt>
                <c:pt idx="2208">
                  <c:v>9.9629340000000006</c:v>
                </c:pt>
                <c:pt idx="2209">
                  <c:v>9.4086599999999994</c:v>
                </c:pt>
                <c:pt idx="2210">
                  <c:v>8.8919099999999993</c:v>
                </c:pt>
                <c:pt idx="2211">
                  <c:v>8.3376359999999998</c:v>
                </c:pt>
                <c:pt idx="2212">
                  <c:v>7.7833619999999994</c:v>
                </c:pt>
                <c:pt idx="2213">
                  <c:v>7.2290820000000009</c:v>
                </c:pt>
                <c:pt idx="2214">
                  <c:v>6.6748080000000005</c:v>
                </c:pt>
                <c:pt idx="2215">
                  <c:v>6.1247579999999999</c:v>
                </c:pt>
                <c:pt idx="2216">
                  <c:v>5.5705553999999999</c:v>
                </c:pt>
                <c:pt idx="2217">
                  <c:v>5.0162795999999998</c:v>
                </c:pt>
                <c:pt idx="2218">
                  <c:v>4.4762621999999999</c:v>
                </c:pt>
                <c:pt idx="2219">
                  <c:v>3.9219857999999999</c:v>
                </c:pt>
                <c:pt idx="2220">
                  <c:v>3.3677105999999997</c:v>
                </c:pt>
                <c:pt idx="2221">
                  <c:v>2.8639308000000003</c:v>
                </c:pt>
                <c:pt idx="2222">
                  <c:v>2.3096562</c:v>
                </c:pt>
                <c:pt idx="2223">
                  <c:v>1.7553804</c:v>
                </c:pt>
                <c:pt idx="2224">
                  <c:v>1.2011039999999999</c:v>
                </c:pt>
                <c:pt idx="2225">
                  <c:v>0.66916920000000002</c:v>
                </c:pt>
                <c:pt idx="2226">
                  <c:v>0.11489273999999998</c:v>
                </c:pt>
                <c:pt idx="2227">
                  <c:v>-0.40669121999999996</c:v>
                </c:pt>
                <c:pt idx="2228">
                  <c:v>-0.91185420000000006</c:v>
                </c:pt>
                <c:pt idx="2229">
                  <c:v>-1.4661305999999998</c:v>
                </c:pt>
                <c:pt idx="2230">
                  <c:v>-2.0204064000000002</c:v>
                </c:pt>
                <c:pt idx="2231">
                  <c:v>-2.5746822000000003</c:v>
                </c:pt>
                <c:pt idx="2232">
                  <c:v>-3.1289574</c:v>
                </c:pt>
                <c:pt idx="2233">
                  <c:v>-3.6457721999999997</c:v>
                </c:pt>
                <c:pt idx="2234">
                  <c:v>-4.1607444000000005</c:v>
                </c:pt>
                <c:pt idx="2235">
                  <c:v>-4.6622538000000002</c:v>
                </c:pt>
                <c:pt idx="2236">
                  <c:v>-5.2165302000000002</c:v>
                </c:pt>
                <c:pt idx="2237">
                  <c:v>-5.7708054000000004</c:v>
                </c:pt>
                <c:pt idx="2238">
                  <c:v>-6.3250799999999998</c:v>
                </c:pt>
                <c:pt idx="2239">
                  <c:v>-6.8793599999999993</c:v>
                </c:pt>
                <c:pt idx="2240">
                  <c:v>-7.4336339999999996</c:v>
                </c:pt>
                <c:pt idx="2241">
                  <c:v>-7.9669799999999995</c:v>
                </c:pt>
                <c:pt idx="2242">
                  <c:v>-8.5212540000000008</c:v>
                </c:pt>
                <c:pt idx="2243">
                  <c:v>-9.0755279999999985</c:v>
                </c:pt>
                <c:pt idx="2244">
                  <c:v>-9.6298080000000006</c:v>
                </c:pt>
                <c:pt idx="2245">
                  <c:v>-10.184082</c:v>
                </c:pt>
                <c:pt idx="2246">
                  <c:v>-10.738362</c:v>
                </c:pt>
                <c:pt idx="2247">
                  <c:v>-11.292636</c:v>
                </c:pt>
                <c:pt idx="2248">
                  <c:v>-11.846910000000001</c:v>
                </c:pt>
                <c:pt idx="2249">
                  <c:v>-12.401190000000001</c:v>
                </c:pt>
                <c:pt idx="2250">
                  <c:v>-12.949781999999999</c:v>
                </c:pt>
                <c:pt idx="2251">
                  <c:v>-13.488684000000001</c:v>
                </c:pt>
                <c:pt idx="2252">
                  <c:v>-13.488684000000001</c:v>
                </c:pt>
                <c:pt idx="2253">
                  <c:v>-13.480265999999999</c:v>
                </c:pt>
                <c:pt idx="2254">
                  <c:v>-12.913446</c:v>
                </c:pt>
                <c:pt idx="2255">
                  <c:v>-12.34662</c:v>
                </c:pt>
                <c:pt idx="2256">
                  <c:v>-11.779800000000002</c:v>
                </c:pt>
                <c:pt idx="2257">
                  <c:v>-11.244546</c:v>
                </c:pt>
                <c:pt idx="2258">
                  <c:v>-10.715070000000001</c:v>
                </c:pt>
                <c:pt idx="2259">
                  <c:v>-10.148250000000001</c:v>
                </c:pt>
                <c:pt idx="2260">
                  <c:v>-9.5814240000000002</c:v>
                </c:pt>
                <c:pt idx="2261">
                  <c:v>-9.0254639999999995</c:v>
                </c:pt>
                <c:pt idx="2262">
                  <c:v>-8.4585419999999996</c:v>
                </c:pt>
                <c:pt idx="2263">
                  <c:v>-7.8917159999999997</c:v>
                </c:pt>
                <c:pt idx="2264">
                  <c:v>-7.3248959999999999</c:v>
                </c:pt>
                <c:pt idx="2265">
                  <c:v>-6.7580699999999991</c:v>
                </c:pt>
                <c:pt idx="2266">
                  <c:v>-6.1982699999999999</c:v>
                </c:pt>
                <c:pt idx="2267">
                  <c:v>-5.6324915999999998</c:v>
                </c:pt>
                <c:pt idx="2268">
                  <c:v>-5.0656680000000005</c:v>
                </c:pt>
                <c:pt idx="2269">
                  <c:v>-4.4988450000000002</c:v>
                </c:pt>
                <c:pt idx="2270">
                  <c:v>-3.9320220000000004</c:v>
                </c:pt>
                <c:pt idx="2271">
                  <c:v>-3.3651984000000001</c:v>
                </c:pt>
                <c:pt idx="2272">
                  <c:v>-2.8314672000000001</c:v>
                </c:pt>
                <c:pt idx="2273">
                  <c:v>-2.2990955999999998</c:v>
                </c:pt>
                <c:pt idx="2274">
                  <c:v>-1.7322713999999999</c:v>
                </c:pt>
                <c:pt idx="2275">
                  <c:v>-1.1755115999999999</c:v>
                </c:pt>
                <c:pt idx="2276">
                  <c:v>-0.61837739999999997</c:v>
                </c:pt>
                <c:pt idx="2277">
                  <c:v>-9.9407880000000004E-2</c:v>
                </c:pt>
                <c:pt idx="2278">
                  <c:v>0.46794648</c:v>
                </c:pt>
                <c:pt idx="2279">
                  <c:v>1.0347702000000001</c:v>
                </c:pt>
                <c:pt idx="2280">
                  <c:v>1.6015938000000001</c:v>
                </c:pt>
                <c:pt idx="2281">
                  <c:v>2.1684168000000001</c:v>
                </c:pt>
                <c:pt idx="2282">
                  <c:v>2.7352392000000005</c:v>
                </c:pt>
                <c:pt idx="2283">
                  <c:v>3.3020634000000002</c:v>
                </c:pt>
                <c:pt idx="2284">
                  <c:v>3.868887</c:v>
                </c:pt>
                <c:pt idx="2285">
                  <c:v>4.4028689999999999</c:v>
                </c:pt>
                <c:pt idx="2286">
                  <c:v>4.9390632000000005</c:v>
                </c:pt>
                <c:pt idx="2287">
                  <c:v>5.4702857999999992</c:v>
                </c:pt>
                <c:pt idx="2288">
                  <c:v>6.0372479999999991</c:v>
                </c:pt>
                <c:pt idx="2289">
                  <c:v>6.5701499999999999</c:v>
                </c:pt>
                <c:pt idx="2290">
                  <c:v>7.1369760000000007</c:v>
                </c:pt>
                <c:pt idx="2291">
                  <c:v>7.7037959999999988</c:v>
                </c:pt>
                <c:pt idx="2292">
                  <c:v>8.2706219999999995</c:v>
                </c:pt>
                <c:pt idx="2293">
                  <c:v>8.8374480000000002</c:v>
                </c:pt>
                <c:pt idx="2294">
                  <c:v>9.4042679999999983</c:v>
                </c:pt>
                <c:pt idx="2295">
                  <c:v>9.971093999999999</c:v>
                </c:pt>
                <c:pt idx="2296">
                  <c:v>10.50909</c:v>
                </c:pt>
                <c:pt idx="2297">
                  <c:v>11.07591</c:v>
                </c:pt>
                <c:pt idx="2298">
                  <c:v>11.642736000000001</c:v>
                </c:pt>
                <c:pt idx="2299">
                  <c:v>12.209561999999998</c:v>
                </c:pt>
                <c:pt idx="2300">
                  <c:v>12.776382</c:v>
                </c:pt>
                <c:pt idx="2301">
                  <c:v>13.343208000000001</c:v>
                </c:pt>
                <c:pt idx="2302">
                  <c:v>13.893978000000001</c:v>
                </c:pt>
                <c:pt idx="2303">
                  <c:v>13.893978000000001</c:v>
                </c:pt>
                <c:pt idx="2304">
                  <c:v>13.888002</c:v>
                </c:pt>
                <c:pt idx="2305">
                  <c:v>13.328772000000001</c:v>
                </c:pt>
                <c:pt idx="2306">
                  <c:v>12.803045999999998</c:v>
                </c:pt>
                <c:pt idx="2307">
                  <c:v>12.223566</c:v>
                </c:pt>
                <c:pt idx="2308">
                  <c:v>11.656812</c:v>
                </c:pt>
                <c:pt idx="2309">
                  <c:v>11.077338000000001</c:v>
                </c:pt>
                <c:pt idx="2310">
                  <c:v>10.53918</c:v>
                </c:pt>
                <c:pt idx="2311">
                  <c:v>9.9901019999999985</c:v>
                </c:pt>
                <c:pt idx="2312">
                  <c:v>9.4106280000000009</c:v>
                </c:pt>
                <c:pt idx="2313">
                  <c:v>8.8311539999999997</c:v>
                </c:pt>
                <c:pt idx="2314">
                  <c:v>8.260962000000001</c:v>
                </c:pt>
                <c:pt idx="2315">
                  <c:v>7.7185139999999999</c:v>
                </c:pt>
                <c:pt idx="2316">
                  <c:v>7.1390399999999996</c:v>
                </c:pt>
                <c:pt idx="2317">
                  <c:v>6.5694479999999995</c:v>
                </c:pt>
                <c:pt idx="2318">
                  <c:v>5.9894784000000003</c:v>
                </c:pt>
                <c:pt idx="2319">
                  <c:v>5.4100037999999993</c:v>
                </c:pt>
                <c:pt idx="2320">
                  <c:v>4.8305292</c:v>
                </c:pt>
                <c:pt idx="2321">
                  <c:v>4.2510545999999998</c:v>
                </c:pt>
                <c:pt idx="2322">
                  <c:v>3.6715805999999995</c:v>
                </c:pt>
                <c:pt idx="2323">
                  <c:v>3.1289687999999996</c:v>
                </c:pt>
                <c:pt idx="2324">
                  <c:v>2.5639350000000003</c:v>
                </c:pt>
                <c:pt idx="2325">
                  <c:v>1.9846464000000001</c:v>
                </c:pt>
                <c:pt idx="2326">
                  <c:v>1.4051718</c:v>
                </c:pt>
                <c:pt idx="2327">
                  <c:v>0.87964679999999995</c:v>
                </c:pt>
                <c:pt idx="2328">
                  <c:v>0.30017255999999998</c:v>
                </c:pt>
                <c:pt idx="2329">
                  <c:v>-0.27930221999999999</c:v>
                </c:pt>
                <c:pt idx="2330">
                  <c:v>-0.82394400000000001</c:v>
                </c:pt>
                <c:pt idx="2331">
                  <c:v>-1.4039784</c:v>
                </c:pt>
                <c:pt idx="2332">
                  <c:v>-1.9834517999999999</c:v>
                </c:pt>
                <c:pt idx="2333">
                  <c:v>-2.5629264000000003</c:v>
                </c:pt>
                <c:pt idx="2334">
                  <c:v>-3.0890802000000002</c:v>
                </c:pt>
                <c:pt idx="2335">
                  <c:v>-3.6374645999999995</c:v>
                </c:pt>
                <c:pt idx="2336">
                  <c:v>-4.2169404000000004</c:v>
                </c:pt>
                <c:pt idx="2337">
                  <c:v>-4.7964143999999997</c:v>
                </c:pt>
                <c:pt idx="2338">
                  <c:v>-5.3758889999999999</c:v>
                </c:pt>
                <c:pt idx="2339">
                  <c:v>-5.9553624000000003</c:v>
                </c:pt>
                <c:pt idx="2340">
                  <c:v>-6.534834</c:v>
                </c:pt>
                <c:pt idx="2341">
                  <c:v>-7.1143079999999994</c:v>
                </c:pt>
                <c:pt idx="2342">
                  <c:v>-7.6937819999999988</c:v>
                </c:pt>
                <c:pt idx="2343">
                  <c:v>-8.2402320000000007</c:v>
                </c:pt>
                <c:pt idx="2344">
                  <c:v>-8.819706</c:v>
                </c:pt>
                <c:pt idx="2345">
                  <c:v>-9.3980099999999993</c:v>
                </c:pt>
                <c:pt idx="2346">
                  <c:v>-9.9774840000000005</c:v>
                </c:pt>
                <c:pt idx="2347">
                  <c:v>-10.556958000000002</c:v>
                </c:pt>
                <c:pt idx="2348">
                  <c:v>-11.136431999999999</c:v>
                </c:pt>
                <c:pt idx="2349">
                  <c:v>-11.715899999999998</c:v>
                </c:pt>
                <c:pt idx="2350">
                  <c:v>-12.295374000000001</c:v>
                </c:pt>
                <c:pt idx="2351">
                  <c:v>-12.874848</c:v>
                </c:pt>
                <c:pt idx="2352">
                  <c:v>-13.421555999999999</c:v>
                </c:pt>
                <c:pt idx="2353">
                  <c:v>-13.997424000000001</c:v>
                </c:pt>
                <c:pt idx="2354">
                  <c:v>-14.576976</c:v>
                </c:pt>
                <c:pt idx="2355">
                  <c:v>-14.576976</c:v>
                </c:pt>
                <c:pt idx="2356">
                  <c:v>-14.569344000000001</c:v>
                </c:pt>
                <c:pt idx="2357">
                  <c:v>-13.977306</c:v>
                </c:pt>
                <c:pt idx="2358">
                  <c:v>-13.396421999999999</c:v>
                </c:pt>
                <c:pt idx="2359">
                  <c:v>-12.804174000000001</c:v>
                </c:pt>
                <c:pt idx="2360">
                  <c:v>-12.264071999999999</c:v>
                </c:pt>
                <c:pt idx="2361">
                  <c:v>-11.672034</c:v>
                </c:pt>
                <c:pt idx="2362">
                  <c:v>-11.079996</c:v>
                </c:pt>
                <c:pt idx="2363">
                  <c:v>-10.509186</c:v>
                </c:pt>
                <c:pt idx="2364">
                  <c:v>-9.9171420000000001</c:v>
                </c:pt>
                <c:pt idx="2365">
                  <c:v>-9.3251039999999996</c:v>
                </c:pt>
                <c:pt idx="2366">
                  <c:v>-8.7330660000000009</c:v>
                </c:pt>
                <c:pt idx="2367">
                  <c:v>-8.1660899999999987</c:v>
                </c:pt>
                <c:pt idx="2368">
                  <c:v>-7.5740520000000009</c:v>
                </c:pt>
                <c:pt idx="2369">
                  <c:v>-6.9820140000000004</c:v>
                </c:pt>
                <c:pt idx="2370">
                  <c:v>-6.3899699999999999</c:v>
                </c:pt>
                <c:pt idx="2371">
                  <c:v>-5.8257671999999996</c:v>
                </c:pt>
                <c:pt idx="2372">
                  <c:v>-5.2339919999999998</c:v>
                </c:pt>
                <c:pt idx="2373">
                  <c:v>-4.6838160000000002</c:v>
                </c:pt>
                <c:pt idx="2374">
                  <c:v>-4.0917762</c:v>
                </c:pt>
                <c:pt idx="2375">
                  <c:v>-3.4997364000000002</c:v>
                </c:pt>
                <c:pt idx="2376">
                  <c:v>-2.9612832</c:v>
                </c:pt>
                <c:pt idx="2377">
                  <c:v>-2.4071988000000002</c:v>
                </c:pt>
                <c:pt idx="2378">
                  <c:v>-1.8158772000000001</c:v>
                </c:pt>
                <c:pt idx="2379">
                  <c:v>-1.223838</c:v>
                </c:pt>
                <c:pt idx="2380">
                  <c:v>-0.64713540000000003</c:v>
                </c:pt>
                <c:pt idx="2381">
                  <c:v>-0.10635078000000001</c:v>
                </c:pt>
                <c:pt idx="2382">
                  <c:v>0.45454476000000005</c:v>
                </c:pt>
                <c:pt idx="2383">
                  <c:v>0.99696000000000007</c:v>
                </c:pt>
                <c:pt idx="2384">
                  <c:v>1.5889998000000003</c:v>
                </c:pt>
                <c:pt idx="2385">
                  <c:v>2.1810396000000001</c:v>
                </c:pt>
                <c:pt idx="2386">
                  <c:v>2.7730794000000003</c:v>
                </c:pt>
                <c:pt idx="2387">
                  <c:v>3.3651192000000005</c:v>
                </c:pt>
                <c:pt idx="2388">
                  <c:v>3.9571584</c:v>
                </c:pt>
                <c:pt idx="2389">
                  <c:v>4.5491957999999997</c:v>
                </c:pt>
                <c:pt idx="2390">
                  <c:v>5.141235</c:v>
                </c:pt>
                <c:pt idx="2391">
                  <c:v>5.6822255999999998</c:v>
                </c:pt>
                <c:pt idx="2392">
                  <c:v>6.2742959999999997</c:v>
                </c:pt>
                <c:pt idx="2393">
                  <c:v>6.8219100000000008</c:v>
                </c:pt>
                <c:pt idx="2394">
                  <c:v>7.4139480000000004</c:v>
                </c:pt>
                <c:pt idx="2395">
                  <c:v>8.0059860000000018</c:v>
                </c:pt>
                <c:pt idx="2396">
                  <c:v>8.5926480000000005</c:v>
                </c:pt>
                <c:pt idx="2397">
                  <c:v>9.1846920000000001</c:v>
                </c:pt>
                <c:pt idx="2398">
                  <c:v>9.7767300000000006</c:v>
                </c:pt>
                <c:pt idx="2399">
                  <c:v>10.368768000000001</c:v>
                </c:pt>
                <c:pt idx="2400">
                  <c:v>10.960806000000002</c:v>
                </c:pt>
                <c:pt idx="2401">
                  <c:v>11.552850000000001</c:v>
                </c:pt>
                <c:pt idx="2402">
                  <c:v>12.144888</c:v>
                </c:pt>
                <c:pt idx="2403">
                  <c:v>12.704166000000001</c:v>
                </c:pt>
                <c:pt idx="2404">
                  <c:v>13.296203999999999</c:v>
                </c:pt>
                <c:pt idx="2405">
                  <c:v>13.888242</c:v>
                </c:pt>
                <c:pt idx="2406">
                  <c:v>13.888242</c:v>
                </c:pt>
                <c:pt idx="2407">
                  <c:v>13.882158</c:v>
                </c:pt>
                <c:pt idx="2408">
                  <c:v>13.277484000000001</c:v>
                </c:pt>
                <c:pt idx="2409">
                  <c:v>12.672810000000002</c:v>
                </c:pt>
                <c:pt idx="2410">
                  <c:v>12.091476</c:v>
                </c:pt>
                <c:pt idx="2411">
                  <c:v>11.521116000000001</c:v>
                </c:pt>
                <c:pt idx="2412">
                  <c:v>10.916448000000001</c:v>
                </c:pt>
                <c:pt idx="2413">
                  <c:v>10.311780000000001</c:v>
                </c:pt>
                <c:pt idx="2414">
                  <c:v>9.7071059999999996</c:v>
                </c:pt>
                <c:pt idx="2415">
                  <c:v>9.1024379999999994</c:v>
                </c:pt>
                <c:pt idx="2416">
                  <c:v>8.5222319999999989</c:v>
                </c:pt>
                <c:pt idx="2417">
                  <c:v>7.9175579999999997</c:v>
                </c:pt>
                <c:pt idx="2418">
                  <c:v>7.3186020000000003</c:v>
                </c:pt>
                <c:pt idx="2419">
                  <c:v>6.7675740000000015</c:v>
                </c:pt>
                <c:pt idx="2420">
                  <c:v>6.2095319999999994</c:v>
                </c:pt>
                <c:pt idx="2421">
                  <c:v>5.6051111999999996</c:v>
                </c:pt>
                <c:pt idx="2422">
                  <c:v>5.0004389999999992</c:v>
                </c:pt>
                <c:pt idx="2423">
                  <c:v>4.3957661999999997</c:v>
                </c:pt>
                <c:pt idx="2424">
                  <c:v>3.7910940000000002</c:v>
                </c:pt>
                <c:pt idx="2425">
                  <c:v>3.2134019999999999</c:v>
                </c:pt>
                <c:pt idx="2426">
                  <c:v>2.6170914000000005</c:v>
                </c:pt>
                <c:pt idx="2427">
                  <c:v>2.0124198000000004</c:v>
                </c:pt>
                <c:pt idx="2428">
                  <c:v>1.4077476000000002</c:v>
                </c:pt>
                <c:pt idx="2429">
                  <c:v>0.85391760000000005</c:v>
                </c:pt>
                <c:pt idx="2430">
                  <c:v>0.28678145999999999</c:v>
                </c:pt>
                <c:pt idx="2431">
                  <c:v>-0.31471193999999997</c:v>
                </c:pt>
                <c:pt idx="2432">
                  <c:v>-0.89009280000000002</c:v>
                </c:pt>
                <c:pt idx="2433">
                  <c:v>-1.4949192</c:v>
                </c:pt>
                <c:pt idx="2434">
                  <c:v>-2.0995908000000001</c:v>
                </c:pt>
                <c:pt idx="2435">
                  <c:v>-2.6804231999999999</c:v>
                </c:pt>
                <c:pt idx="2436">
                  <c:v>-3.2847660000000003</c:v>
                </c:pt>
                <c:pt idx="2437">
                  <c:v>-3.8703456000000003</c:v>
                </c:pt>
                <c:pt idx="2438">
                  <c:v>-4.4750171999999999</c:v>
                </c:pt>
                <c:pt idx="2439">
                  <c:v>-5.0796882000000005</c:v>
                </c:pt>
                <c:pt idx="2440">
                  <c:v>-5.6843621999999998</c:v>
                </c:pt>
                <c:pt idx="2441">
                  <c:v>-6.2890319999999997</c:v>
                </c:pt>
                <c:pt idx="2442">
                  <c:v>-6.8937059999999999</c:v>
                </c:pt>
                <c:pt idx="2443">
                  <c:v>-7.4983799999999992</c:v>
                </c:pt>
                <c:pt idx="2444">
                  <c:v>-8.0837520000000005</c:v>
                </c:pt>
                <c:pt idx="2445">
                  <c:v>-8.6884259999999998</c:v>
                </c:pt>
                <c:pt idx="2446">
                  <c:v>-9.2931000000000008</c:v>
                </c:pt>
                <c:pt idx="2447">
                  <c:v>-9.8977679999999992</c:v>
                </c:pt>
                <c:pt idx="2448">
                  <c:v>-10.502442</c:v>
                </c:pt>
                <c:pt idx="2449">
                  <c:v>-11.107116</c:v>
                </c:pt>
                <c:pt idx="2450">
                  <c:v>-11.711784</c:v>
                </c:pt>
                <c:pt idx="2451">
                  <c:v>-12.316457999999999</c:v>
                </c:pt>
                <c:pt idx="2452">
                  <c:v>-12.921132000000002</c:v>
                </c:pt>
                <c:pt idx="2453">
                  <c:v>-13.525799999999998</c:v>
                </c:pt>
                <c:pt idx="2454">
                  <c:v>-14.130473999999998</c:v>
                </c:pt>
                <c:pt idx="2455">
                  <c:v>-14.735148000000001</c:v>
                </c:pt>
                <c:pt idx="2456">
                  <c:v>-15.335856</c:v>
                </c:pt>
                <c:pt idx="2457">
                  <c:v>-15.942168000000001</c:v>
                </c:pt>
                <c:pt idx="2458">
                  <c:v>-15.942168000000001</c:v>
                </c:pt>
                <c:pt idx="2459">
                  <c:v>-15.933522</c:v>
                </c:pt>
                <c:pt idx="2460">
                  <c:v>-15.316301999999999</c:v>
                </c:pt>
                <c:pt idx="2461">
                  <c:v>-14.699082000000002</c:v>
                </c:pt>
                <c:pt idx="2462">
                  <c:v>-14.084765999999998</c:v>
                </c:pt>
                <c:pt idx="2463">
                  <c:v>-13.512684</c:v>
                </c:pt>
                <c:pt idx="2464">
                  <c:v>-12.895464</c:v>
                </c:pt>
                <c:pt idx="2465">
                  <c:v>-12.278244000000001</c:v>
                </c:pt>
                <c:pt idx="2466">
                  <c:v>-11.66103</c:v>
                </c:pt>
                <c:pt idx="2467">
                  <c:v>-11.043809999999999</c:v>
                </c:pt>
                <c:pt idx="2468">
                  <c:v>-10.435896</c:v>
                </c:pt>
                <c:pt idx="2469">
                  <c:v>-9.8188439999999986</c:v>
                </c:pt>
                <c:pt idx="2470">
                  <c:v>-9.2016240000000007</c:v>
                </c:pt>
                <c:pt idx="2471">
                  <c:v>-8.6073599999999999</c:v>
                </c:pt>
                <c:pt idx="2472">
                  <c:v>-7.9901399999999994</c:v>
                </c:pt>
                <c:pt idx="2473">
                  <c:v>-7.3729200000000006</c:v>
                </c:pt>
                <c:pt idx="2474">
                  <c:v>-6.7790100000000004</c:v>
                </c:pt>
                <c:pt idx="2475">
                  <c:v>-6.1617959999999998</c:v>
                </c:pt>
                <c:pt idx="2476">
                  <c:v>-5.5445754000000003</c:v>
                </c:pt>
                <c:pt idx="2477">
                  <c:v>-4.9336956000000001</c:v>
                </c:pt>
                <c:pt idx="2478">
                  <c:v>-4.3572354000000004</c:v>
                </c:pt>
                <c:pt idx="2479">
                  <c:v>-3.7400807999999999</c:v>
                </c:pt>
                <c:pt idx="2480">
                  <c:v>-3.1228626000000004</c:v>
                </c:pt>
                <c:pt idx="2481">
                  <c:v>-2.5609332</c:v>
                </c:pt>
                <c:pt idx="2482">
                  <c:v>-1.9436880000000001</c:v>
                </c:pt>
                <c:pt idx="2483">
                  <c:v>-1.3477824</c:v>
                </c:pt>
                <c:pt idx="2484">
                  <c:v>-0.73056480000000001</c:v>
                </c:pt>
                <c:pt idx="2485">
                  <c:v>-0.1303617</c:v>
                </c:pt>
                <c:pt idx="2486">
                  <c:v>0.45754842000000007</c:v>
                </c:pt>
                <c:pt idx="2487">
                  <c:v>1.0747667999999999</c:v>
                </c:pt>
                <c:pt idx="2488">
                  <c:v>1.6919843999999999</c:v>
                </c:pt>
                <c:pt idx="2489">
                  <c:v>2.3092026000000003</c:v>
                </c:pt>
                <c:pt idx="2490">
                  <c:v>2.9264201999999995</c:v>
                </c:pt>
                <c:pt idx="2491">
                  <c:v>3.4850075999999999</c:v>
                </c:pt>
                <c:pt idx="2492">
                  <c:v>4.0563162000000004</c:v>
                </c:pt>
                <c:pt idx="2493">
                  <c:v>4.651366799999999</c:v>
                </c:pt>
                <c:pt idx="2494">
                  <c:v>5.2629450000000002</c:v>
                </c:pt>
                <c:pt idx="2495">
                  <c:v>5.880163200000001</c:v>
                </c:pt>
                <c:pt idx="2496">
                  <c:v>6.497382</c:v>
                </c:pt>
                <c:pt idx="2497">
                  <c:v>7.1145960000000006</c:v>
                </c:pt>
                <c:pt idx="2498">
                  <c:v>7.7094059999999995</c:v>
                </c:pt>
                <c:pt idx="2499">
                  <c:v>8.3266259999999992</c:v>
                </c:pt>
                <c:pt idx="2500">
                  <c:v>8.9438460000000006</c:v>
                </c:pt>
                <c:pt idx="2501">
                  <c:v>9.5610600000000012</c:v>
                </c:pt>
                <c:pt idx="2502">
                  <c:v>10.178280000000001</c:v>
                </c:pt>
                <c:pt idx="2503">
                  <c:v>10.795500000000001</c:v>
                </c:pt>
                <c:pt idx="2504">
                  <c:v>11.412719999999998</c:v>
                </c:pt>
                <c:pt idx="2505">
                  <c:v>12.02994</c:v>
                </c:pt>
                <c:pt idx="2506">
                  <c:v>12.647153999999999</c:v>
                </c:pt>
                <c:pt idx="2507">
                  <c:v>13.264374</c:v>
                </c:pt>
                <c:pt idx="2508">
                  <c:v>13.881594</c:v>
                </c:pt>
                <c:pt idx="2509">
                  <c:v>13.881594</c:v>
                </c:pt>
                <c:pt idx="2510">
                  <c:v>13.875576000000001</c:v>
                </c:pt>
                <c:pt idx="2511">
                  <c:v>13.245701999999998</c:v>
                </c:pt>
                <c:pt idx="2512">
                  <c:v>12.615828</c:v>
                </c:pt>
                <c:pt idx="2513">
                  <c:v>11.985954</c:v>
                </c:pt>
                <c:pt idx="2514">
                  <c:v>11.411388000000001</c:v>
                </c:pt>
                <c:pt idx="2515">
                  <c:v>10.782828</c:v>
                </c:pt>
                <c:pt idx="2516">
                  <c:v>10.175892000000001</c:v>
                </c:pt>
                <c:pt idx="2517">
                  <c:v>9.5995679999999997</c:v>
                </c:pt>
                <c:pt idx="2518">
                  <c:v>8.9697420000000001</c:v>
                </c:pt>
                <c:pt idx="2519">
                  <c:v>8.3531760000000013</c:v>
                </c:pt>
                <c:pt idx="2520">
                  <c:v>7.7233080000000012</c:v>
                </c:pt>
                <c:pt idx="2521">
                  <c:v>7.0934340000000002</c:v>
                </c:pt>
                <c:pt idx="2522">
                  <c:v>6.4635600000000002</c:v>
                </c:pt>
                <c:pt idx="2523">
                  <c:v>5.8336842000000004</c:v>
                </c:pt>
                <c:pt idx="2524">
                  <c:v>5.2038108000000003</c:v>
                </c:pt>
                <c:pt idx="2525">
                  <c:v>4.5739361999999995</c:v>
                </c:pt>
                <c:pt idx="2526">
                  <c:v>3.9440627999999998</c:v>
                </c:pt>
                <c:pt idx="2527">
                  <c:v>3.3708563999999996</c:v>
                </c:pt>
                <c:pt idx="2528">
                  <c:v>2.7994973999999999</c:v>
                </c:pt>
                <c:pt idx="2529">
                  <c:v>2.1696234000000003</c:v>
                </c:pt>
                <c:pt idx="2530">
                  <c:v>1.5397505999999999</c:v>
                </c:pt>
                <c:pt idx="2531">
                  <c:v>0.94820400000000005</c:v>
                </c:pt>
                <c:pt idx="2532">
                  <c:v>0.37055057999999996</c:v>
                </c:pt>
                <c:pt idx="2533">
                  <c:v>-0.25932090000000002</c:v>
                </c:pt>
                <c:pt idx="2534">
                  <c:v>-0.88919340000000002</c:v>
                </c:pt>
                <c:pt idx="2535">
                  <c:v>-1.5123527999999999</c:v>
                </c:pt>
                <c:pt idx="2536">
                  <c:v>-2.1422249999999998</c:v>
                </c:pt>
                <c:pt idx="2537">
                  <c:v>-2.7720984000000004</c:v>
                </c:pt>
                <c:pt idx="2538">
                  <c:v>-3.4019718000000005</c:v>
                </c:pt>
                <c:pt idx="2539">
                  <c:v>-4.0160171999999994</c:v>
                </c:pt>
                <c:pt idx="2540">
                  <c:v>-4.6455443999999995</c:v>
                </c:pt>
                <c:pt idx="2541">
                  <c:v>-5.2245468000000006</c:v>
                </c:pt>
                <c:pt idx="2542">
                  <c:v>-5.854527</c:v>
                </c:pt>
                <c:pt idx="2543">
                  <c:v>-6.4843979999999997</c:v>
                </c:pt>
                <c:pt idx="2544">
                  <c:v>-7.1025000000000009</c:v>
                </c:pt>
                <c:pt idx="2545">
                  <c:v>-7.7323740000000001</c:v>
                </c:pt>
                <c:pt idx="2546">
                  <c:v>-8.3622479999999992</c:v>
                </c:pt>
                <c:pt idx="2547">
                  <c:v>-8.9921220000000002</c:v>
                </c:pt>
                <c:pt idx="2548">
                  <c:v>-9.6219960000000011</c:v>
                </c:pt>
                <c:pt idx="2549">
                  <c:v>-10.251869999999998</c:v>
                </c:pt>
                <c:pt idx="2550">
                  <c:v>-10.881744000000001</c:v>
                </c:pt>
                <c:pt idx="2551">
                  <c:v>-11.511618</c:v>
                </c:pt>
                <c:pt idx="2552">
                  <c:v>-12.141492000000001</c:v>
                </c:pt>
                <c:pt idx="2553">
                  <c:v>-12.771366</c:v>
                </c:pt>
                <c:pt idx="2554">
                  <c:v>-13.401239999999998</c:v>
                </c:pt>
                <c:pt idx="2555">
                  <c:v>-14.031114000000001</c:v>
                </c:pt>
                <c:pt idx="2556">
                  <c:v>-14.660988</c:v>
                </c:pt>
                <c:pt idx="2557">
                  <c:v>-15.290861999999999</c:v>
                </c:pt>
                <c:pt idx="2558">
                  <c:v>-15.920741999999999</c:v>
                </c:pt>
                <c:pt idx="2559">
                  <c:v>-16.546115999999998</c:v>
                </c:pt>
                <c:pt idx="2560">
                  <c:v>-17.176752</c:v>
                </c:pt>
              </c:numCache>
            </c:numRef>
          </c:xVal>
          <c:yVal>
            <c:numRef>
              <c:f>Sheet1!$B$6:$B$2566</c:f>
              <c:numCache>
                <c:formatCode>General</c:formatCode>
                <c:ptCount val="2561"/>
                <c:pt idx="0">
                  <c:v>0</c:v>
                </c:pt>
                <c:pt idx="1">
                  <c:v>0.92424030000000001</c:v>
                </c:pt>
                <c:pt idx="2">
                  <c:v>1.4140980000000001</c:v>
                </c:pt>
                <c:pt idx="3">
                  <c:v>1.924655</c:v>
                </c:pt>
                <c:pt idx="4">
                  <c:v>2.4183669999999999</c:v>
                </c:pt>
                <c:pt idx="5">
                  <c:v>2.913554</c:v>
                </c:pt>
                <c:pt idx="6">
                  <c:v>3.408744</c:v>
                </c:pt>
                <c:pt idx="7">
                  <c:v>3.8993639999999998</c:v>
                </c:pt>
                <c:pt idx="8">
                  <c:v>4.3950690000000003</c:v>
                </c:pt>
                <c:pt idx="9">
                  <c:v>4.8902539999999997</c:v>
                </c:pt>
                <c:pt idx="10">
                  <c:v>5.385249</c:v>
                </c:pt>
                <c:pt idx="11">
                  <c:v>5.8859459999999997</c:v>
                </c:pt>
                <c:pt idx="12">
                  <c:v>6.3841400000000004</c:v>
                </c:pt>
                <c:pt idx="13">
                  <c:v>6.8823309999999998</c:v>
                </c:pt>
                <c:pt idx="14">
                  <c:v>7.3833729999999997</c:v>
                </c:pt>
                <c:pt idx="15">
                  <c:v>7.8834770000000001</c:v>
                </c:pt>
                <c:pt idx="16">
                  <c:v>8.3835820000000005</c:v>
                </c:pt>
                <c:pt idx="17">
                  <c:v>8.8836840000000006</c:v>
                </c:pt>
                <c:pt idx="18">
                  <c:v>9.3861120000000007</c:v>
                </c:pt>
                <c:pt idx="19">
                  <c:v>9.8874279999999999</c:v>
                </c:pt>
                <c:pt idx="20">
                  <c:v>10.38874</c:v>
                </c:pt>
                <c:pt idx="21">
                  <c:v>10.89217</c:v>
                </c:pt>
                <c:pt idx="22">
                  <c:v>11.3949</c:v>
                </c:pt>
                <c:pt idx="23">
                  <c:v>11.90291</c:v>
                </c:pt>
                <c:pt idx="24">
                  <c:v>12.4095</c:v>
                </c:pt>
                <c:pt idx="25">
                  <c:v>12.91926</c:v>
                </c:pt>
                <c:pt idx="26">
                  <c:v>13.42745</c:v>
                </c:pt>
                <c:pt idx="27">
                  <c:v>13.935700000000001</c:v>
                </c:pt>
                <c:pt idx="28">
                  <c:v>14.44392</c:v>
                </c:pt>
                <c:pt idx="29">
                  <c:v>14.94727</c:v>
                </c:pt>
                <c:pt idx="30">
                  <c:v>15.463469999999999</c:v>
                </c:pt>
                <c:pt idx="31">
                  <c:v>15.97762</c:v>
                </c:pt>
                <c:pt idx="32">
                  <c:v>16.494540000000001</c:v>
                </c:pt>
                <c:pt idx="33">
                  <c:v>17.008900000000001</c:v>
                </c:pt>
                <c:pt idx="34">
                  <c:v>17.525770000000001</c:v>
                </c:pt>
                <c:pt idx="35">
                  <c:v>18.04195</c:v>
                </c:pt>
                <c:pt idx="36">
                  <c:v>18.55911</c:v>
                </c:pt>
                <c:pt idx="37">
                  <c:v>19.07845</c:v>
                </c:pt>
                <c:pt idx="38">
                  <c:v>19.601009999999999</c:v>
                </c:pt>
                <c:pt idx="39">
                  <c:v>20.118980000000001</c:v>
                </c:pt>
                <c:pt idx="40">
                  <c:v>20.64368</c:v>
                </c:pt>
                <c:pt idx="41">
                  <c:v>21.180589999999999</c:v>
                </c:pt>
                <c:pt idx="42">
                  <c:v>21.715199999999999</c:v>
                </c:pt>
                <c:pt idx="43">
                  <c:v>22.248519999999999</c:v>
                </c:pt>
                <c:pt idx="44">
                  <c:v>22.798179999999999</c:v>
                </c:pt>
                <c:pt idx="45">
                  <c:v>23.322610000000001</c:v>
                </c:pt>
                <c:pt idx="46">
                  <c:v>23.80846</c:v>
                </c:pt>
                <c:pt idx="47">
                  <c:v>24.303799999999999</c:v>
                </c:pt>
                <c:pt idx="48">
                  <c:v>24.8002</c:v>
                </c:pt>
                <c:pt idx="49">
                  <c:v>25.298580000000001</c:v>
                </c:pt>
                <c:pt idx="50">
                  <c:v>25.298580000000001</c:v>
                </c:pt>
                <c:pt idx="51">
                  <c:v>22.5227</c:v>
                </c:pt>
                <c:pt idx="52">
                  <c:v>21.401509999999998</c:v>
                </c:pt>
                <c:pt idx="53">
                  <c:v>20.37931</c:v>
                </c:pt>
                <c:pt idx="54">
                  <c:v>19.347999999999999</c:v>
                </c:pt>
                <c:pt idx="55">
                  <c:v>18.343820000000001</c:v>
                </c:pt>
                <c:pt idx="56">
                  <c:v>17.331600000000002</c:v>
                </c:pt>
                <c:pt idx="57">
                  <c:v>16.3202</c:v>
                </c:pt>
                <c:pt idx="58">
                  <c:v>15.31015</c:v>
                </c:pt>
                <c:pt idx="59">
                  <c:v>14.3018</c:v>
                </c:pt>
                <c:pt idx="60">
                  <c:v>13.31588</c:v>
                </c:pt>
                <c:pt idx="61">
                  <c:v>12.31948</c:v>
                </c:pt>
                <c:pt idx="62">
                  <c:v>11.32324</c:v>
                </c:pt>
                <c:pt idx="63">
                  <c:v>10.33024</c:v>
                </c:pt>
                <c:pt idx="64">
                  <c:v>9.3525299999999998</c:v>
                </c:pt>
                <c:pt idx="65">
                  <c:v>8.3716819999999998</c:v>
                </c:pt>
                <c:pt idx="66">
                  <c:v>7.3910989999999996</c:v>
                </c:pt>
                <c:pt idx="67">
                  <c:v>6.4103979999999998</c:v>
                </c:pt>
                <c:pt idx="68">
                  <c:v>5.4343170000000001</c:v>
                </c:pt>
                <c:pt idx="69">
                  <c:v>4.4573729999999996</c:v>
                </c:pt>
                <c:pt idx="70">
                  <c:v>3.4895999999999998</c:v>
                </c:pt>
                <c:pt idx="71">
                  <c:v>2.5226440000000001</c:v>
                </c:pt>
                <c:pt idx="72">
                  <c:v>1.55152</c:v>
                </c:pt>
                <c:pt idx="73">
                  <c:v>0.55105859999999995</c:v>
                </c:pt>
                <c:pt idx="74">
                  <c:v>-0.41466510000000001</c:v>
                </c:pt>
                <c:pt idx="75">
                  <c:v>-1.366314</c:v>
                </c:pt>
                <c:pt idx="76">
                  <c:v>-2.350892</c:v>
                </c:pt>
                <c:pt idx="77">
                  <c:v>-3.3108270000000002</c:v>
                </c:pt>
                <c:pt idx="78">
                  <c:v>-4.2600699999999998</c:v>
                </c:pt>
                <c:pt idx="79">
                  <c:v>-5.215579</c:v>
                </c:pt>
                <c:pt idx="80">
                  <c:v>-6.171055</c:v>
                </c:pt>
                <c:pt idx="81">
                  <c:v>-7.1381560000000004</c:v>
                </c:pt>
                <c:pt idx="82">
                  <c:v>-8.1020669999999999</c:v>
                </c:pt>
                <c:pt idx="83">
                  <c:v>-9.0655819999999991</c:v>
                </c:pt>
                <c:pt idx="84">
                  <c:v>-10.02928</c:v>
                </c:pt>
                <c:pt idx="85">
                  <c:v>-10.99292</c:v>
                </c:pt>
                <c:pt idx="86">
                  <c:v>-11.956849999999999</c:v>
                </c:pt>
                <c:pt idx="87">
                  <c:v>-12.920870000000001</c:v>
                </c:pt>
                <c:pt idx="88">
                  <c:v>-13.879110000000001</c:v>
                </c:pt>
                <c:pt idx="89">
                  <c:v>-14.83536</c:v>
                </c:pt>
                <c:pt idx="90">
                  <c:v>-15.79575</c:v>
                </c:pt>
                <c:pt idx="91">
                  <c:v>-16.756060000000002</c:v>
                </c:pt>
                <c:pt idx="92">
                  <c:v>-17.728390000000001</c:v>
                </c:pt>
                <c:pt idx="93">
                  <c:v>-18.696000000000002</c:v>
                </c:pt>
                <c:pt idx="94">
                  <c:v>-19.663609999999998</c:v>
                </c:pt>
                <c:pt idx="95">
                  <c:v>-20.63214</c:v>
                </c:pt>
                <c:pt idx="96">
                  <c:v>-21.535869999999999</c:v>
                </c:pt>
                <c:pt idx="97">
                  <c:v>-22.475210000000001</c:v>
                </c:pt>
                <c:pt idx="98">
                  <c:v>-23.416840000000001</c:v>
                </c:pt>
                <c:pt idx="99">
                  <c:v>-24.29928</c:v>
                </c:pt>
                <c:pt idx="100">
                  <c:v>-24.29928</c:v>
                </c:pt>
                <c:pt idx="101">
                  <c:v>-21.951750000000001</c:v>
                </c:pt>
                <c:pt idx="102">
                  <c:v>-20.474869999999999</c:v>
                </c:pt>
                <c:pt idx="103">
                  <c:v>-19.041609999999999</c:v>
                </c:pt>
                <c:pt idx="104">
                  <c:v>-17.555869999999999</c:v>
                </c:pt>
                <c:pt idx="105">
                  <c:v>-16.070150000000002</c:v>
                </c:pt>
                <c:pt idx="106">
                  <c:v>-14.59614</c:v>
                </c:pt>
                <c:pt idx="107">
                  <c:v>-13.122640000000001</c:v>
                </c:pt>
                <c:pt idx="108">
                  <c:v>-11.72203</c:v>
                </c:pt>
                <c:pt idx="109">
                  <c:v>-10.225199999999999</c:v>
                </c:pt>
                <c:pt idx="110">
                  <c:v>-8.7615750000000006</c:v>
                </c:pt>
                <c:pt idx="111">
                  <c:v>-7.2822909999999998</c:v>
                </c:pt>
                <c:pt idx="112">
                  <c:v>-5.8018830000000001</c:v>
                </c:pt>
                <c:pt idx="113">
                  <c:v>-4.3350340000000003</c:v>
                </c:pt>
                <c:pt idx="114">
                  <c:v>-2.8673570000000002</c:v>
                </c:pt>
                <c:pt idx="115">
                  <c:v>-1.3836869999999999</c:v>
                </c:pt>
                <c:pt idx="116">
                  <c:v>0.11508790000000001</c:v>
                </c:pt>
                <c:pt idx="117">
                  <c:v>1.5925389999999999</c:v>
                </c:pt>
                <c:pt idx="118">
                  <c:v>3.1079439999999998</c:v>
                </c:pt>
                <c:pt idx="119">
                  <c:v>4.4754769999999997</c:v>
                </c:pt>
                <c:pt idx="120">
                  <c:v>5.9682890000000004</c:v>
                </c:pt>
                <c:pt idx="121">
                  <c:v>7.467676</c:v>
                </c:pt>
                <c:pt idx="122">
                  <c:v>8.9766890000000004</c:v>
                </c:pt>
                <c:pt idx="123">
                  <c:v>10.487489999999999</c:v>
                </c:pt>
                <c:pt idx="124">
                  <c:v>12.0022</c:v>
                </c:pt>
                <c:pt idx="125">
                  <c:v>13.53877</c:v>
                </c:pt>
                <c:pt idx="126">
                  <c:v>14.99667</c:v>
                </c:pt>
                <c:pt idx="127">
                  <c:v>16.543130000000001</c:v>
                </c:pt>
                <c:pt idx="128">
                  <c:v>18.102699999999999</c:v>
                </c:pt>
                <c:pt idx="129">
                  <c:v>19.655370000000001</c:v>
                </c:pt>
                <c:pt idx="130">
                  <c:v>21.236000000000001</c:v>
                </c:pt>
                <c:pt idx="131">
                  <c:v>22.801590000000001</c:v>
                </c:pt>
                <c:pt idx="132">
                  <c:v>24.431930000000001</c:v>
                </c:pt>
                <c:pt idx="133">
                  <c:v>25.772919999999999</c:v>
                </c:pt>
                <c:pt idx="134">
                  <c:v>27.271930000000001</c:v>
                </c:pt>
                <c:pt idx="135">
                  <c:v>28.789539999999999</c:v>
                </c:pt>
                <c:pt idx="136">
                  <c:v>30.33436</c:v>
                </c:pt>
                <c:pt idx="137">
                  <c:v>31.892530000000001</c:v>
                </c:pt>
                <c:pt idx="138">
                  <c:v>33.18468</c:v>
                </c:pt>
                <c:pt idx="139">
                  <c:v>34.802849999999999</c:v>
                </c:pt>
                <c:pt idx="140">
                  <c:v>36.195959999999999</c:v>
                </c:pt>
                <c:pt idx="141">
                  <c:v>37.572989999999997</c:v>
                </c:pt>
                <c:pt idx="142">
                  <c:v>38.956380000000003</c:v>
                </c:pt>
                <c:pt idx="143">
                  <c:v>40.258569999999999</c:v>
                </c:pt>
                <c:pt idx="144">
                  <c:v>41.66818</c:v>
                </c:pt>
                <c:pt idx="145">
                  <c:v>43.014060000000001</c:v>
                </c:pt>
                <c:pt idx="146">
                  <c:v>44.369349999999997</c:v>
                </c:pt>
                <c:pt idx="147">
                  <c:v>45.728900000000003</c:v>
                </c:pt>
                <c:pt idx="148">
                  <c:v>47.088149999999999</c:v>
                </c:pt>
                <c:pt idx="149">
                  <c:v>48.3142</c:v>
                </c:pt>
                <c:pt idx="150">
                  <c:v>48.3142</c:v>
                </c:pt>
                <c:pt idx="151">
                  <c:v>47.04128</c:v>
                </c:pt>
                <c:pt idx="152">
                  <c:v>45.239960000000004</c:v>
                </c:pt>
                <c:pt idx="153">
                  <c:v>43.399239999999999</c:v>
                </c:pt>
                <c:pt idx="154">
                  <c:v>41.568530000000003</c:v>
                </c:pt>
                <c:pt idx="155">
                  <c:v>39.691009999999999</c:v>
                </c:pt>
                <c:pt idx="156">
                  <c:v>37.855919999999998</c:v>
                </c:pt>
                <c:pt idx="157">
                  <c:v>35.96519</c:v>
                </c:pt>
                <c:pt idx="158">
                  <c:v>34.060789999999997</c:v>
                </c:pt>
                <c:pt idx="159">
                  <c:v>32.079430000000002</c:v>
                </c:pt>
                <c:pt idx="160">
                  <c:v>29.986180000000001</c:v>
                </c:pt>
                <c:pt idx="161">
                  <c:v>27.877849999999999</c:v>
                </c:pt>
                <c:pt idx="162">
                  <c:v>25.831990000000001</c:v>
                </c:pt>
                <c:pt idx="163">
                  <c:v>23.807359999999999</c:v>
                </c:pt>
                <c:pt idx="164">
                  <c:v>21.653390000000002</c:v>
                </c:pt>
                <c:pt idx="165">
                  <c:v>19.509810000000002</c:v>
                </c:pt>
                <c:pt idx="166">
                  <c:v>17.370509999999999</c:v>
                </c:pt>
                <c:pt idx="167">
                  <c:v>15.277380000000001</c:v>
                </c:pt>
                <c:pt idx="168">
                  <c:v>13.261340000000001</c:v>
                </c:pt>
                <c:pt idx="169">
                  <c:v>11.211119999999999</c:v>
                </c:pt>
                <c:pt idx="170">
                  <c:v>9.1452179999999998</c:v>
                </c:pt>
                <c:pt idx="171">
                  <c:v>7.1121299999999996</c:v>
                </c:pt>
                <c:pt idx="172">
                  <c:v>5.0648530000000003</c:v>
                </c:pt>
                <c:pt idx="173">
                  <c:v>3.0312239999999999</c:v>
                </c:pt>
                <c:pt idx="174">
                  <c:v>1.020856</c:v>
                </c:pt>
                <c:pt idx="175">
                  <c:v>-1.0369660000000001</c:v>
                </c:pt>
                <c:pt idx="176">
                  <c:v>-3.0409329999999999</c:v>
                </c:pt>
                <c:pt idx="177">
                  <c:v>-5.0497670000000001</c:v>
                </c:pt>
                <c:pt idx="178">
                  <c:v>-7.0372529999999998</c:v>
                </c:pt>
                <c:pt idx="179">
                  <c:v>-9.0491879999999991</c:v>
                </c:pt>
                <c:pt idx="180">
                  <c:v>-11.06007</c:v>
                </c:pt>
                <c:pt idx="181">
                  <c:v>-13.07189</c:v>
                </c:pt>
                <c:pt idx="182">
                  <c:v>-15.07802</c:v>
                </c:pt>
                <c:pt idx="183">
                  <c:v>-17.08128</c:v>
                </c:pt>
                <c:pt idx="184">
                  <c:v>-19.10089</c:v>
                </c:pt>
                <c:pt idx="185">
                  <c:v>-21.120480000000001</c:v>
                </c:pt>
                <c:pt idx="186">
                  <c:v>-23.051300000000001</c:v>
                </c:pt>
                <c:pt idx="187">
                  <c:v>-24.921980000000001</c:v>
                </c:pt>
                <c:pt idx="188">
                  <c:v>-26.825859999999999</c:v>
                </c:pt>
                <c:pt idx="189">
                  <c:v>-28.673190000000002</c:v>
                </c:pt>
                <c:pt idx="190">
                  <c:v>-30.529039999999998</c:v>
                </c:pt>
                <c:pt idx="191">
                  <c:v>-32.157080000000001</c:v>
                </c:pt>
                <c:pt idx="192">
                  <c:v>-34.127920000000003</c:v>
                </c:pt>
                <c:pt idx="193">
                  <c:v>-35.897799999999997</c:v>
                </c:pt>
                <c:pt idx="194">
                  <c:v>-37.651870000000002</c:v>
                </c:pt>
                <c:pt idx="195">
                  <c:v>-39.386479999999999</c:v>
                </c:pt>
                <c:pt idx="196">
                  <c:v>-40.884790000000002</c:v>
                </c:pt>
                <c:pt idx="197">
                  <c:v>-42.75544</c:v>
                </c:pt>
                <c:pt idx="198">
                  <c:v>-44.393099999999997</c:v>
                </c:pt>
                <c:pt idx="199">
                  <c:v>-45.911050000000003</c:v>
                </c:pt>
                <c:pt idx="200">
                  <c:v>-45.911050000000003</c:v>
                </c:pt>
                <c:pt idx="201">
                  <c:v>-45.495829999999998</c:v>
                </c:pt>
                <c:pt idx="202">
                  <c:v>-43.625329999999998</c:v>
                </c:pt>
                <c:pt idx="203">
                  <c:v>-41.51661</c:v>
                </c:pt>
                <c:pt idx="204">
                  <c:v>-39.380339999999997</c:v>
                </c:pt>
                <c:pt idx="205">
                  <c:v>-37.175789999999999</c:v>
                </c:pt>
                <c:pt idx="206">
                  <c:v>-34.959029999999998</c:v>
                </c:pt>
                <c:pt idx="207">
                  <c:v>-32.706989999999998</c:v>
                </c:pt>
                <c:pt idx="208">
                  <c:v>-30.4191</c:v>
                </c:pt>
                <c:pt idx="209">
                  <c:v>-28.073119999999999</c:v>
                </c:pt>
                <c:pt idx="210">
                  <c:v>-25.708179999999999</c:v>
                </c:pt>
                <c:pt idx="211">
                  <c:v>-23.298670000000001</c:v>
                </c:pt>
                <c:pt idx="212">
                  <c:v>-20.83344</c:v>
                </c:pt>
                <c:pt idx="213">
                  <c:v>-18.337710000000001</c:v>
                </c:pt>
                <c:pt idx="214">
                  <c:v>-15.785439999999999</c:v>
                </c:pt>
                <c:pt idx="215">
                  <c:v>-13.25512</c:v>
                </c:pt>
                <c:pt idx="216">
                  <c:v>-10.70631</c:v>
                </c:pt>
                <c:pt idx="217">
                  <c:v>-8.1775610000000007</c:v>
                </c:pt>
                <c:pt idx="218">
                  <c:v>-5.6361129999999999</c:v>
                </c:pt>
                <c:pt idx="219">
                  <c:v>-3.11673</c:v>
                </c:pt>
                <c:pt idx="220">
                  <c:v>-0.53859869999999999</c:v>
                </c:pt>
                <c:pt idx="221">
                  <c:v>1.9789429999999999</c:v>
                </c:pt>
                <c:pt idx="222">
                  <c:v>4.4799800000000003</c:v>
                </c:pt>
                <c:pt idx="223">
                  <c:v>7.0450670000000004</c:v>
                </c:pt>
                <c:pt idx="224">
                  <c:v>9.6326409999999996</c:v>
                </c:pt>
                <c:pt idx="225">
                  <c:v>12.24338</c:v>
                </c:pt>
                <c:pt idx="226">
                  <c:v>14.87201</c:v>
                </c:pt>
                <c:pt idx="227">
                  <c:v>17.536519999999999</c:v>
                </c:pt>
                <c:pt idx="228">
                  <c:v>20.203420000000001</c:v>
                </c:pt>
                <c:pt idx="229">
                  <c:v>22.801580000000001</c:v>
                </c:pt>
                <c:pt idx="230">
                  <c:v>25.208860000000001</c:v>
                </c:pt>
                <c:pt idx="231">
                  <c:v>27.78604</c:v>
                </c:pt>
                <c:pt idx="232">
                  <c:v>30.433340000000001</c:v>
                </c:pt>
                <c:pt idx="233">
                  <c:v>32.92015</c:v>
                </c:pt>
                <c:pt idx="234">
                  <c:v>35.519210000000001</c:v>
                </c:pt>
                <c:pt idx="235">
                  <c:v>37.886780000000002</c:v>
                </c:pt>
                <c:pt idx="236">
                  <c:v>40.182850000000002</c:v>
                </c:pt>
                <c:pt idx="237">
                  <c:v>42.541310000000003</c:v>
                </c:pt>
                <c:pt idx="238">
                  <c:v>44.869929999999997</c:v>
                </c:pt>
                <c:pt idx="239">
                  <c:v>47.171799999999998</c:v>
                </c:pt>
                <c:pt idx="240">
                  <c:v>49.308529999999998</c:v>
                </c:pt>
                <c:pt idx="241">
                  <c:v>51.328609999999998</c:v>
                </c:pt>
                <c:pt idx="242">
                  <c:v>53.598930000000003</c:v>
                </c:pt>
                <c:pt idx="243">
                  <c:v>55.631230000000002</c:v>
                </c:pt>
                <c:pt idx="244">
                  <c:v>57.709159999999997</c:v>
                </c:pt>
                <c:pt idx="245">
                  <c:v>59.7834</c:v>
                </c:pt>
                <c:pt idx="246">
                  <c:v>61.832239999999999</c:v>
                </c:pt>
                <c:pt idx="247">
                  <c:v>63.882240000000003</c:v>
                </c:pt>
                <c:pt idx="248">
                  <c:v>65.830879999999993</c:v>
                </c:pt>
                <c:pt idx="249">
                  <c:v>67.836169999999996</c:v>
                </c:pt>
                <c:pt idx="250">
                  <c:v>67.836169999999996</c:v>
                </c:pt>
                <c:pt idx="251">
                  <c:v>65.943020000000004</c:v>
                </c:pt>
                <c:pt idx="252">
                  <c:v>63.553879999999999</c:v>
                </c:pt>
                <c:pt idx="253">
                  <c:v>61.119700000000002</c:v>
                </c:pt>
                <c:pt idx="254">
                  <c:v>58.675130000000003</c:v>
                </c:pt>
                <c:pt idx="255">
                  <c:v>56.222639999999998</c:v>
                </c:pt>
                <c:pt idx="256">
                  <c:v>53.761830000000003</c:v>
                </c:pt>
                <c:pt idx="257">
                  <c:v>51.247109999999999</c:v>
                </c:pt>
                <c:pt idx="258">
                  <c:v>48.682810000000003</c:v>
                </c:pt>
                <c:pt idx="259">
                  <c:v>46.062370000000001</c:v>
                </c:pt>
                <c:pt idx="260">
                  <c:v>43.309559999999998</c:v>
                </c:pt>
                <c:pt idx="261">
                  <c:v>40.570180000000001</c:v>
                </c:pt>
                <c:pt idx="262">
                  <c:v>37.77458</c:v>
                </c:pt>
                <c:pt idx="263">
                  <c:v>34.936590000000002</c:v>
                </c:pt>
                <c:pt idx="264">
                  <c:v>31.98142</c:v>
                </c:pt>
                <c:pt idx="265">
                  <c:v>28.853059999999999</c:v>
                </c:pt>
                <c:pt idx="266">
                  <c:v>25.776990000000001</c:v>
                </c:pt>
                <c:pt idx="267">
                  <c:v>22.726140000000001</c:v>
                </c:pt>
                <c:pt idx="268">
                  <c:v>19.41996</c:v>
                </c:pt>
                <c:pt idx="269">
                  <c:v>16.26295</c:v>
                </c:pt>
                <c:pt idx="270">
                  <c:v>13.12828</c:v>
                </c:pt>
                <c:pt idx="271">
                  <c:v>10.024010000000001</c:v>
                </c:pt>
                <c:pt idx="272">
                  <c:v>7.006462</c:v>
                </c:pt>
                <c:pt idx="273">
                  <c:v>3.9495330000000002</c:v>
                </c:pt>
                <c:pt idx="274">
                  <c:v>0.92810499999999996</c:v>
                </c:pt>
                <c:pt idx="275">
                  <c:v>-2.125356</c:v>
                </c:pt>
                <c:pt idx="276">
                  <c:v>-5.1107250000000004</c:v>
                </c:pt>
                <c:pt idx="277">
                  <c:v>-8.1188199999999995</c:v>
                </c:pt>
                <c:pt idx="278">
                  <c:v>-11.131550000000001</c:v>
                </c:pt>
                <c:pt idx="279">
                  <c:v>-14.140790000000001</c:v>
                </c:pt>
                <c:pt idx="280">
                  <c:v>-17.145510000000002</c:v>
                </c:pt>
                <c:pt idx="281">
                  <c:v>-20.171150000000001</c:v>
                </c:pt>
                <c:pt idx="282">
                  <c:v>-23.114660000000001</c:v>
                </c:pt>
                <c:pt idx="283">
                  <c:v>-25.925540000000002</c:v>
                </c:pt>
                <c:pt idx="284">
                  <c:v>-28.780390000000001</c:v>
                </c:pt>
                <c:pt idx="285">
                  <c:v>-31.452719999999999</c:v>
                </c:pt>
                <c:pt idx="286">
                  <c:v>-34.164729999999999</c:v>
                </c:pt>
                <c:pt idx="287">
                  <c:v>-36.816929999999999</c:v>
                </c:pt>
                <c:pt idx="288">
                  <c:v>-39.415900000000001</c:v>
                </c:pt>
                <c:pt idx="289">
                  <c:v>-41.944130000000001</c:v>
                </c:pt>
                <c:pt idx="290">
                  <c:v>-44.414239999999999</c:v>
                </c:pt>
                <c:pt idx="291">
                  <c:v>-46.790869999999998</c:v>
                </c:pt>
                <c:pt idx="292">
                  <c:v>-49.101779999999998</c:v>
                </c:pt>
                <c:pt idx="293">
                  <c:v>-51.282820000000001</c:v>
                </c:pt>
                <c:pt idx="294">
                  <c:v>-53.570529999999998</c:v>
                </c:pt>
                <c:pt idx="295">
                  <c:v>-55.736229999999999</c:v>
                </c:pt>
                <c:pt idx="296">
                  <c:v>-57.909179999999999</c:v>
                </c:pt>
                <c:pt idx="297">
                  <c:v>-60.037610000000001</c:v>
                </c:pt>
                <c:pt idx="298">
                  <c:v>-62.106389999999998</c:v>
                </c:pt>
                <c:pt idx="299">
                  <c:v>-64.210250000000002</c:v>
                </c:pt>
                <c:pt idx="300">
                  <c:v>-64.210250000000002</c:v>
                </c:pt>
                <c:pt idx="301">
                  <c:v>-63.88044</c:v>
                </c:pt>
                <c:pt idx="302">
                  <c:v>-61.378610000000002</c:v>
                </c:pt>
                <c:pt idx="303">
                  <c:v>-58.995350000000002</c:v>
                </c:pt>
                <c:pt idx="304">
                  <c:v>-56.455170000000003</c:v>
                </c:pt>
                <c:pt idx="305">
                  <c:v>-53.870759999999997</c:v>
                </c:pt>
                <c:pt idx="306">
                  <c:v>-51.405410000000003</c:v>
                </c:pt>
                <c:pt idx="307">
                  <c:v>-48.66133</c:v>
                </c:pt>
                <c:pt idx="308">
                  <c:v>-45.976129999999998</c:v>
                </c:pt>
                <c:pt idx="309">
                  <c:v>-43.407220000000002</c:v>
                </c:pt>
                <c:pt idx="310">
                  <c:v>-40.439639999999997</c:v>
                </c:pt>
                <c:pt idx="311">
                  <c:v>-37.371549999999999</c:v>
                </c:pt>
                <c:pt idx="312">
                  <c:v>-34.253639999999997</c:v>
                </c:pt>
                <c:pt idx="313">
                  <c:v>-31.035879999999999</c:v>
                </c:pt>
                <c:pt idx="314">
                  <c:v>-27.796589999999998</c:v>
                </c:pt>
                <c:pt idx="315">
                  <c:v>-24.455939999999998</c:v>
                </c:pt>
                <c:pt idx="316">
                  <c:v>-21.030069999999998</c:v>
                </c:pt>
                <c:pt idx="317">
                  <c:v>-17.499860000000002</c:v>
                </c:pt>
                <c:pt idx="318">
                  <c:v>-13.93172</c:v>
                </c:pt>
                <c:pt idx="319">
                  <c:v>-10.3779</c:v>
                </c:pt>
                <c:pt idx="320">
                  <c:v>-6.8289200000000001</c:v>
                </c:pt>
                <c:pt idx="321">
                  <c:v>-3.263757</c:v>
                </c:pt>
                <c:pt idx="322">
                  <c:v>0.30116310000000002</c:v>
                </c:pt>
                <c:pt idx="323">
                  <c:v>3.9225310000000002</c:v>
                </c:pt>
                <c:pt idx="324">
                  <c:v>7.4999659999999997</c:v>
                </c:pt>
                <c:pt idx="325">
                  <c:v>11.129440000000001</c:v>
                </c:pt>
                <c:pt idx="326">
                  <c:v>14.821479999999999</c:v>
                </c:pt>
                <c:pt idx="327">
                  <c:v>18.560739999999999</c:v>
                </c:pt>
                <c:pt idx="328">
                  <c:v>22.382439999999999</c:v>
                </c:pt>
                <c:pt idx="329">
                  <c:v>26.04618</c:v>
                </c:pt>
                <c:pt idx="330">
                  <c:v>29.704059999999998</c:v>
                </c:pt>
                <c:pt idx="331">
                  <c:v>33.197389999999999</c:v>
                </c:pt>
                <c:pt idx="332">
                  <c:v>36.758400000000002</c:v>
                </c:pt>
                <c:pt idx="333">
                  <c:v>39.83784</c:v>
                </c:pt>
                <c:pt idx="334">
                  <c:v>43.074689999999997</c:v>
                </c:pt>
                <c:pt idx="335">
                  <c:v>46.191659999999999</c:v>
                </c:pt>
                <c:pt idx="336">
                  <c:v>49.284439999999996</c:v>
                </c:pt>
                <c:pt idx="337">
                  <c:v>52.302190000000003</c:v>
                </c:pt>
                <c:pt idx="338">
                  <c:v>55.222490000000001</c:v>
                </c:pt>
                <c:pt idx="339">
                  <c:v>58.134540000000001</c:v>
                </c:pt>
                <c:pt idx="340">
                  <c:v>61.019219999999997</c:v>
                </c:pt>
                <c:pt idx="341">
                  <c:v>63.900359999999999</c:v>
                </c:pt>
                <c:pt idx="342">
                  <c:v>66.722579999999994</c:v>
                </c:pt>
                <c:pt idx="343">
                  <c:v>69.546300000000002</c:v>
                </c:pt>
                <c:pt idx="344">
                  <c:v>72.333470000000005</c:v>
                </c:pt>
                <c:pt idx="345">
                  <c:v>75.122919999999993</c:v>
                </c:pt>
                <c:pt idx="346">
                  <c:v>77.879660000000001</c:v>
                </c:pt>
                <c:pt idx="347">
                  <c:v>80.437659999999994</c:v>
                </c:pt>
                <c:pt idx="348">
                  <c:v>83.099580000000003</c:v>
                </c:pt>
                <c:pt idx="349">
                  <c:v>85.755619999999993</c:v>
                </c:pt>
                <c:pt idx="350">
                  <c:v>85.755619999999993</c:v>
                </c:pt>
                <c:pt idx="351">
                  <c:v>84.816789999999997</c:v>
                </c:pt>
                <c:pt idx="352">
                  <c:v>81.776079999999993</c:v>
                </c:pt>
                <c:pt idx="353">
                  <c:v>78.726179999999999</c:v>
                </c:pt>
                <c:pt idx="354">
                  <c:v>75.617329999999995</c:v>
                </c:pt>
                <c:pt idx="355">
                  <c:v>72.435360000000003</c:v>
                </c:pt>
                <c:pt idx="356">
                  <c:v>69.256230000000002</c:v>
                </c:pt>
                <c:pt idx="357">
                  <c:v>66.042159999999996</c:v>
                </c:pt>
                <c:pt idx="358">
                  <c:v>62.813589999999998</c:v>
                </c:pt>
                <c:pt idx="359">
                  <c:v>59.527970000000003</c:v>
                </c:pt>
                <c:pt idx="360">
                  <c:v>56.225580000000001</c:v>
                </c:pt>
                <c:pt idx="361">
                  <c:v>52.91921</c:v>
                </c:pt>
                <c:pt idx="362">
                  <c:v>49.679250000000003</c:v>
                </c:pt>
                <c:pt idx="363">
                  <c:v>46.50376</c:v>
                </c:pt>
                <c:pt idx="364">
                  <c:v>42.805320000000002</c:v>
                </c:pt>
                <c:pt idx="365">
                  <c:v>39.107170000000004</c:v>
                </c:pt>
                <c:pt idx="366">
                  <c:v>35.294110000000003</c:v>
                </c:pt>
                <c:pt idx="367">
                  <c:v>31.31465</c:v>
                </c:pt>
                <c:pt idx="368">
                  <c:v>27.06082</c:v>
                </c:pt>
                <c:pt idx="369">
                  <c:v>22.97617</c:v>
                </c:pt>
                <c:pt idx="370">
                  <c:v>18.800899999999999</c:v>
                </c:pt>
                <c:pt idx="371">
                  <c:v>14.857950000000001</c:v>
                </c:pt>
                <c:pt idx="372">
                  <c:v>10.6715</c:v>
                </c:pt>
                <c:pt idx="373">
                  <c:v>6.8656319999999997</c:v>
                </c:pt>
                <c:pt idx="374">
                  <c:v>2.9747970000000001</c:v>
                </c:pt>
                <c:pt idx="375">
                  <c:v>-1.113024</c:v>
                </c:pt>
                <c:pt idx="376">
                  <c:v>-5.1452260000000001</c:v>
                </c:pt>
                <c:pt idx="377">
                  <c:v>-9.1988620000000001</c:v>
                </c:pt>
                <c:pt idx="378">
                  <c:v>-13.2559</c:v>
                </c:pt>
                <c:pt idx="379">
                  <c:v>-17.301819999999999</c:v>
                </c:pt>
                <c:pt idx="380">
                  <c:v>-21.376609999999999</c:v>
                </c:pt>
                <c:pt idx="381">
                  <c:v>-25.19481</c:v>
                </c:pt>
                <c:pt idx="382">
                  <c:v>-28.879339999999999</c:v>
                </c:pt>
                <c:pt idx="383">
                  <c:v>-32.298769999999998</c:v>
                </c:pt>
                <c:pt idx="384">
                  <c:v>-36.116729999999997</c:v>
                </c:pt>
                <c:pt idx="385">
                  <c:v>-39.640520000000002</c:v>
                </c:pt>
                <c:pt idx="386">
                  <c:v>-43.005470000000003</c:v>
                </c:pt>
                <c:pt idx="387">
                  <c:v>-46.242400000000004</c:v>
                </c:pt>
                <c:pt idx="388">
                  <c:v>-49.36683</c:v>
                </c:pt>
                <c:pt idx="389">
                  <c:v>-52.358640000000001</c:v>
                </c:pt>
                <c:pt idx="390">
                  <c:v>-55.317740000000001</c:v>
                </c:pt>
                <c:pt idx="391">
                  <c:v>-58.251089999999998</c:v>
                </c:pt>
                <c:pt idx="392">
                  <c:v>-61.119639999999997</c:v>
                </c:pt>
                <c:pt idx="393">
                  <c:v>-63.895780000000002</c:v>
                </c:pt>
                <c:pt idx="394">
                  <c:v>-66.683959999999999</c:v>
                </c:pt>
                <c:pt idx="395">
                  <c:v>-69.510429999999999</c:v>
                </c:pt>
                <c:pt idx="396">
                  <c:v>-72.331950000000006</c:v>
                </c:pt>
                <c:pt idx="397">
                  <c:v>-75.053920000000005</c:v>
                </c:pt>
                <c:pt idx="398">
                  <c:v>-77.784130000000005</c:v>
                </c:pt>
                <c:pt idx="399">
                  <c:v>-80.495679999999993</c:v>
                </c:pt>
                <c:pt idx="400">
                  <c:v>-83.181110000000004</c:v>
                </c:pt>
                <c:pt idx="401">
                  <c:v>-83.181110000000004</c:v>
                </c:pt>
                <c:pt idx="402">
                  <c:v>-82.258260000000007</c:v>
                </c:pt>
                <c:pt idx="403">
                  <c:v>-79.21199</c:v>
                </c:pt>
                <c:pt idx="404">
                  <c:v>-76.143330000000006</c:v>
                </c:pt>
                <c:pt idx="405">
                  <c:v>-73.052480000000003</c:v>
                </c:pt>
                <c:pt idx="406">
                  <c:v>-69.916340000000005</c:v>
                </c:pt>
                <c:pt idx="407">
                  <c:v>-66.734189999999998</c:v>
                </c:pt>
                <c:pt idx="408">
                  <c:v>-63.609819999999999</c:v>
                </c:pt>
                <c:pt idx="409">
                  <c:v>-60.442529999999998</c:v>
                </c:pt>
                <c:pt idx="410">
                  <c:v>-57.222349999999999</c:v>
                </c:pt>
                <c:pt idx="411">
                  <c:v>-53.924610000000001</c:v>
                </c:pt>
                <c:pt idx="412">
                  <c:v>-50.578009999999999</c:v>
                </c:pt>
                <c:pt idx="413">
                  <c:v>-47.129449999999999</c:v>
                </c:pt>
                <c:pt idx="414">
                  <c:v>-43.523919999999997</c:v>
                </c:pt>
                <c:pt idx="415">
                  <c:v>-39.670020000000001</c:v>
                </c:pt>
                <c:pt idx="416">
                  <c:v>-36.13344</c:v>
                </c:pt>
                <c:pt idx="417">
                  <c:v>-32.103900000000003</c:v>
                </c:pt>
                <c:pt idx="418">
                  <c:v>-27.924949999999999</c:v>
                </c:pt>
                <c:pt idx="419">
                  <c:v>-23.63888</c:v>
                </c:pt>
                <c:pt idx="420">
                  <c:v>-19.213280000000001</c:v>
                </c:pt>
                <c:pt idx="421">
                  <c:v>-14.634819999999999</c:v>
                </c:pt>
                <c:pt idx="422">
                  <c:v>-10.07531</c:v>
                </c:pt>
                <c:pt idx="423">
                  <c:v>-5.5273430000000001</c:v>
                </c:pt>
                <c:pt idx="424">
                  <c:v>-0.9792862</c:v>
                </c:pt>
                <c:pt idx="425">
                  <c:v>3.3805860000000001</c:v>
                </c:pt>
                <c:pt idx="426">
                  <c:v>8.0741490000000002</c:v>
                </c:pt>
                <c:pt idx="427">
                  <c:v>12.7567</c:v>
                </c:pt>
                <c:pt idx="428">
                  <c:v>17.512989999999999</c:v>
                </c:pt>
                <c:pt idx="429">
                  <c:v>22.3919</c:v>
                </c:pt>
                <c:pt idx="430">
                  <c:v>27.070699999999999</c:v>
                </c:pt>
                <c:pt idx="431">
                  <c:v>31.80885</c:v>
                </c:pt>
                <c:pt idx="432">
                  <c:v>36.255859999999998</c:v>
                </c:pt>
                <c:pt idx="433">
                  <c:v>40.38991</c:v>
                </c:pt>
                <c:pt idx="434">
                  <c:v>44.643909999999998</c:v>
                </c:pt>
                <c:pt idx="435">
                  <c:v>48.358350000000002</c:v>
                </c:pt>
                <c:pt idx="436">
                  <c:v>52.248309999999996</c:v>
                </c:pt>
                <c:pt idx="437">
                  <c:v>55.986220000000003</c:v>
                </c:pt>
                <c:pt idx="438">
                  <c:v>59.718209999999999</c:v>
                </c:pt>
                <c:pt idx="439">
                  <c:v>63.407159999999998</c:v>
                </c:pt>
                <c:pt idx="440">
                  <c:v>67.019869999999997</c:v>
                </c:pt>
                <c:pt idx="441">
                  <c:v>70.620369999999994</c:v>
                </c:pt>
                <c:pt idx="442">
                  <c:v>73.866990000000001</c:v>
                </c:pt>
                <c:pt idx="443">
                  <c:v>77.318920000000006</c:v>
                </c:pt>
                <c:pt idx="444">
                  <c:v>80.771820000000005</c:v>
                </c:pt>
                <c:pt idx="445">
                  <c:v>84.187359999999998</c:v>
                </c:pt>
                <c:pt idx="446">
                  <c:v>87.596720000000005</c:v>
                </c:pt>
                <c:pt idx="447">
                  <c:v>90.972710000000006</c:v>
                </c:pt>
                <c:pt idx="448">
                  <c:v>94.342439999999996</c:v>
                </c:pt>
                <c:pt idx="449">
                  <c:v>97.702460000000002</c:v>
                </c:pt>
                <c:pt idx="450">
                  <c:v>101.0425</c:v>
                </c:pt>
                <c:pt idx="451">
                  <c:v>101.0425</c:v>
                </c:pt>
                <c:pt idx="452">
                  <c:v>100.1932</c:v>
                </c:pt>
                <c:pt idx="453">
                  <c:v>96.446849999999998</c:v>
                </c:pt>
                <c:pt idx="454">
                  <c:v>92.692859999999996</c:v>
                </c:pt>
                <c:pt idx="455">
                  <c:v>88.920100000000005</c:v>
                </c:pt>
                <c:pt idx="456">
                  <c:v>85.127089999999995</c:v>
                </c:pt>
                <c:pt idx="457">
                  <c:v>81.324610000000007</c:v>
                </c:pt>
                <c:pt idx="458">
                  <c:v>77.495059999999995</c:v>
                </c:pt>
                <c:pt idx="459">
                  <c:v>73.537689999999998</c:v>
                </c:pt>
                <c:pt idx="460">
                  <c:v>69.557749999999999</c:v>
                </c:pt>
                <c:pt idx="461">
                  <c:v>65.543379999999999</c:v>
                </c:pt>
                <c:pt idx="462">
                  <c:v>61.533700000000003</c:v>
                </c:pt>
                <c:pt idx="463">
                  <c:v>57.410429999999998</c:v>
                </c:pt>
                <c:pt idx="464">
                  <c:v>53.42259</c:v>
                </c:pt>
                <c:pt idx="465">
                  <c:v>49.122280000000003</c:v>
                </c:pt>
                <c:pt idx="466">
                  <c:v>44.675800000000002</c:v>
                </c:pt>
                <c:pt idx="467">
                  <c:v>40.253169999999997</c:v>
                </c:pt>
                <c:pt idx="468">
                  <c:v>35.507080000000002</c:v>
                </c:pt>
                <c:pt idx="469">
                  <c:v>30.483350000000002</c:v>
                </c:pt>
                <c:pt idx="470">
                  <c:v>25.232610000000001</c:v>
                </c:pt>
                <c:pt idx="471">
                  <c:v>20.39621</c:v>
                </c:pt>
                <c:pt idx="472">
                  <c:v>15.01211</c:v>
                </c:pt>
                <c:pt idx="473">
                  <c:v>9.7977779999999992</c:v>
                </c:pt>
                <c:pt idx="474">
                  <c:v>4.641114</c:v>
                </c:pt>
                <c:pt idx="475">
                  <c:v>-0.48815530000000001</c:v>
                </c:pt>
                <c:pt idx="476">
                  <c:v>-5.5501250000000004</c:v>
                </c:pt>
                <c:pt idx="477">
                  <c:v>-10.630750000000001</c:v>
                </c:pt>
                <c:pt idx="478">
                  <c:v>-15.703950000000001</c:v>
                </c:pt>
                <c:pt idx="479">
                  <c:v>-20.791429999999998</c:v>
                </c:pt>
                <c:pt idx="480">
                  <c:v>-25.6038</c:v>
                </c:pt>
                <c:pt idx="481">
                  <c:v>-30.31373</c:v>
                </c:pt>
                <c:pt idx="482">
                  <c:v>-34.862780000000001</c:v>
                </c:pt>
                <c:pt idx="483">
                  <c:v>-39.32788</c:v>
                </c:pt>
                <c:pt idx="484">
                  <c:v>-43.534669999999998</c:v>
                </c:pt>
                <c:pt idx="485">
                  <c:v>-47.52534</c:v>
                </c:pt>
                <c:pt idx="486">
                  <c:v>-51.349089999999997</c:v>
                </c:pt>
                <c:pt idx="487">
                  <c:v>-55.055340000000001</c:v>
                </c:pt>
                <c:pt idx="488">
                  <c:v>-58.730849999999997</c:v>
                </c:pt>
                <c:pt idx="489">
                  <c:v>-62.259129999999999</c:v>
                </c:pt>
                <c:pt idx="490">
                  <c:v>-65.561610000000002</c:v>
                </c:pt>
                <c:pt idx="491">
                  <c:v>-69.081990000000005</c:v>
                </c:pt>
                <c:pt idx="492">
                  <c:v>-72.441410000000005</c:v>
                </c:pt>
                <c:pt idx="493">
                  <c:v>-75.839680000000001</c:v>
                </c:pt>
                <c:pt idx="494">
                  <c:v>-79.260890000000003</c:v>
                </c:pt>
                <c:pt idx="495">
                  <c:v>-82.629350000000002</c:v>
                </c:pt>
                <c:pt idx="496">
                  <c:v>-85.970569999999995</c:v>
                </c:pt>
                <c:pt idx="497">
                  <c:v>-89.304000000000002</c:v>
                </c:pt>
                <c:pt idx="498">
                  <c:v>-92.576809999999995</c:v>
                </c:pt>
                <c:pt idx="499">
                  <c:v>-95.626530000000002</c:v>
                </c:pt>
                <c:pt idx="500">
                  <c:v>-98.898960000000002</c:v>
                </c:pt>
                <c:pt idx="501">
                  <c:v>-98.898960000000002</c:v>
                </c:pt>
                <c:pt idx="502">
                  <c:v>-98.035610000000005</c:v>
                </c:pt>
                <c:pt idx="503">
                  <c:v>-94.416920000000005</c:v>
                </c:pt>
                <c:pt idx="504">
                  <c:v>-90.814369999999997</c:v>
                </c:pt>
                <c:pt idx="505">
                  <c:v>-87.158379999999994</c:v>
                </c:pt>
                <c:pt idx="506">
                  <c:v>-83.47878</c:v>
                </c:pt>
                <c:pt idx="507">
                  <c:v>-79.76258</c:v>
                </c:pt>
                <c:pt idx="508">
                  <c:v>-76.009469999999993</c:v>
                </c:pt>
                <c:pt idx="509">
                  <c:v>-72.223820000000003</c:v>
                </c:pt>
                <c:pt idx="510">
                  <c:v>-68.354290000000006</c:v>
                </c:pt>
                <c:pt idx="511">
                  <c:v>-64.458089999999999</c:v>
                </c:pt>
                <c:pt idx="512">
                  <c:v>-60.610840000000003</c:v>
                </c:pt>
                <c:pt idx="513">
                  <c:v>-56.666899999999998</c:v>
                </c:pt>
                <c:pt idx="514">
                  <c:v>-52.608879999999999</c:v>
                </c:pt>
                <c:pt idx="515">
                  <c:v>-48.385550000000002</c:v>
                </c:pt>
                <c:pt idx="516">
                  <c:v>-44.321330000000003</c:v>
                </c:pt>
                <c:pt idx="517">
                  <c:v>-39.668799999999997</c:v>
                </c:pt>
                <c:pt idx="518">
                  <c:v>-34.855220000000003</c:v>
                </c:pt>
                <c:pt idx="519">
                  <c:v>-29.848140000000001</c:v>
                </c:pt>
                <c:pt idx="520">
                  <c:v>-24.64649</c:v>
                </c:pt>
                <c:pt idx="521">
                  <c:v>-19.68947</c:v>
                </c:pt>
                <c:pt idx="522">
                  <c:v>-14.14194</c:v>
                </c:pt>
                <c:pt idx="523">
                  <c:v>-8.5662190000000002</c:v>
                </c:pt>
                <c:pt idx="524">
                  <c:v>-3.0597129999999999</c:v>
                </c:pt>
                <c:pt idx="525">
                  <c:v>2.5018889999999998</c:v>
                </c:pt>
                <c:pt idx="526">
                  <c:v>8.1943599999999996</c:v>
                </c:pt>
                <c:pt idx="527">
                  <c:v>13.930910000000001</c:v>
                </c:pt>
                <c:pt idx="528">
                  <c:v>19.785409999999999</c:v>
                </c:pt>
                <c:pt idx="529">
                  <c:v>25.142589999999998</c:v>
                </c:pt>
                <c:pt idx="530">
                  <c:v>30.871790000000001</c:v>
                </c:pt>
                <c:pt idx="531">
                  <c:v>36.349510000000002</c:v>
                </c:pt>
                <c:pt idx="532">
                  <c:v>41.245339999999999</c:v>
                </c:pt>
                <c:pt idx="533">
                  <c:v>46.295699999999997</c:v>
                </c:pt>
                <c:pt idx="534">
                  <c:v>51.105919999999998</c:v>
                </c:pt>
                <c:pt idx="535">
                  <c:v>55.309159999999999</c:v>
                </c:pt>
                <c:pt idx="536">
                  <c:v>59.72043</c:v>
                </c:pt>
                <c:pt idx="537">
                  <c:v>64.223979999999997</c:v>
                </c:pt>
                <c:pt idx="538">
                  <c:v>68.62567</c:v>
                </c:pt>
                <c:pt idx="539">
                  <c:v>72.576260000000005</c:v>
                </c:pt>
                <c:pt idx="540">
                  <c:v>76.923649999999995</c:v>
                </c:pt>
                <c:pt idx="541">
                  <c:v>81.143199999999993</c:v>
                </c:pt>
                <c:pt idx="542">
                  <c:v>85.310199999999995</c:v>
                </c:pt>
                <c:pt idx="543">
                  <c:v>89.477800000000002</c:v>
                </c:pt>
                <c:pt idx="544">
                  <c:v>93.614919999999998</c:v>
                </c:pt>
                <c:pt idx="545">
                  <c:v>97.739909999999995</c:v>
                </c:pt>
                <c:pt idx="546">
                  <c:v>101.8456</c:v>
                </c:pt>
                <c:pt idx="547">
                  <c:v>105.6708</c:v>
                </c:pt>
                <c:pt idx="548">
                  <c:v>109.8013</c:v>
                </c:pt>
                <c:pt idx="549">
                  <c:v>113.8531</c:v>
                </c:pt>
                <c:pt idx="550">
                  <c:v>117.83669999999999</c:v>
                </c:pt>
                <c:pt idx="551">
                  <c:v>121.4203</c:v>
                </c:pt>
                <c:pt idx="552">
                  <c:v>121.4203</c:v>
                </c:pt>
                <c:pt idx="553">
                  <c:v>121.2285</c:v>
                </c:pt>
                <c:pt idx="554">
                  <c:v>117.0124</c:v>
                </c:pt>
                <c:pt idx="555">
                  <c:v>112.56019999999999</c:v>
                </c:pt>
                <c:pt idx="556">
                  <c:v>108.0928</c:v>
                </c:pt>
                <c:pt idx="557">
                  <c:v>103.61409999999999</c:v>
                </c:pt>
                <c:pt idx="558">
                  <c:v>99.104320000000001</c:v>
                </c:pt>
                <c:pt idx="559">
                  <c:v>94.595500000000001</c:v>
                </c:pt>
                <c:pt idx="560">
                  <c:v>90.058499999999995</c:v>
                </c:pt>
                <c:pt idx="561">
                  <c:v>85.499889999999994</c:v>
                </c:pt>
                <c:pt idx="562">
                  <c:v>80.913489999999996</c:v>
                </c:pt>
                <c:pt idx="563">
                  <c:v>76.610510000000005</c:v>
                </c:pt>
                <c:pt idx="564">
                  <c:v>71.817539999999994</c:v>
                </c:pt>
                <c:pt idx="565">
                  <c:v>67.07996</c:v>
                </c:pt>
                <c:pt idx="566">
                  <c:v>62.202710000000003</c:v>
                </c:pt>
                <c:pt idx="567">
                  <c:v>57.26249</c:v>
                </c:pt>
                <c:pt idx="568">
                  <c:v>52.278820000000003</c:v>
                </c:pt>
                <c:pt idx="569">
                  <c:v>47.459449999999997</c:v>
                </c:pt>
                <c:pt idx="570">
                  <c:v>41.934840000000001</c:v>
                </c:pt>
                <c:pt idx="571">
                  <c:v>36.292900000000003</c:v>
                </c:pt>
                <c:pt idx="572">
                  <c:v>30.28952</c:v>
                </c:pt>
                <c:pt idx="573">
                  <c:v>24.522870000000001</c:v>
                </c:pt>
                <c:pt idx="574">
                  <c:v>18.093070000000001</c:v>
                </c:pt>
                <c:pt idx="575">
                  <c:v>12.09343</c:v>
                </c:pt>
                <c:pt idx="576">
                  <c:v>5.8919430000000004</c:v>
                </c:pt>
                <c:pt idx="577">
                  <c:v>-0.27507619999999999</c:v>
                </c:pt>
                <c:pt idx="578">
                  <c:v>-6.3696130000000002</c:v>
                </c:pt>
                <c:pt idx="579">
                  <c:v>-12.49239</c:v>
                </c:pt>
                <c:pt idx="580">
                  <c:v>-18.6004</c:v>
                </c:pt>
                <c:pt idx="581">
                  <c:v>-24.2925</c:v>
                </c:pt>
                <c:pt idx="582">
                  <c:v>-30.008400000000002</c:v>
                </c:pt>
                <c:pt idx="583">
                  <c:v>-35.500039999999998</c:v>
                </c:pt>
                <c:pt idx="584">
                  <c:v>-40.665979999999998</c:v>
                </c:pt>
                <c:pt idx="585">
                  <c:v>-45.546799999999998</c:v>
                </c:pt>
                <c:pt idx="586">
                  <c:v>-50.18938</c:v>
                </c:pt>
                <c:pt idx="587">
                  <c:v>-54.623919999999998</c:v>
                </c:pt>
                <c:pt idx="588">
                  <c:v>-59.008940000000003</c:v>
                </c:pt>
                <c:pt idx="589">
                  <c:v>-63.231929999999998</c:v>
                </c:pt>
                <c:pt idx="590">
                  <c:v>-67.433660000000003</c:v>
                </c:pt>
                <c:pt idx="591">
                  <c:v>-71.670779999999993</c:v>
                </c:pt>
                <c:pt idx="592">
                  <c:v>-75.637249999999995</c:v>
                </c:pt>
                <c:pt idx="593">
                  <c:v>-79.748149999999995</c:v>
                </c:pt>
                <c:pt idx="594">
                  <c:v>-83.802530000000004</c:v>
                </c:pt>
                <c:pt idx="595">
                  <c:v>-87.820520000000002</c:v>
                </c:pt>
                <c:pt idx="596">
                  <c:v>-91.609960000000001</c:v>
                </c:pt>
                <c:pt idx="597">
                  <c:v>-95.513660000000002</c:v>
                </c:pt>
                <c:pt idx="598">
                  <c:v>-99.470950000000002</c:v>
                </c:pt>
                <c:pt idx="599">
                  <c:v>-103.4088</c:v>
                </c:pt>
                <c:pt idx="600">
                  <c:v>-107.2064</c:v>
                </c:pt>
                <c:pt idx="601">
                  <c:v>-110.8258</c:v>
                </c:pt>
                <c:pt idx="602">
                  <c:v>-114.44750000000001</c:v>
                </c:pt>
                <c:pt idx="603">
                  <c:v>-114.44750000000001</c:v>
                </c:pt>
                <c:pt idx="604">
                  <c:v>-114.27849999999999</c:v>
                </c:pt>
                <c:pt idx="605">
                  <c:v>-110.0598</c:v>
                </c:pt>
                <c:pt idx="606">
                  <c:v>-105.8509</c:v>
                </c:pt>
                <c:pt idx="607">
                  <c:v>-101.65860000000001</c:v>
                </c:pt>
                <c:pt idx="608">
                  <c:v>-97.372860000000003</c:v>
                </c:pt>
                <c:pt idx="609">
                  <c:v>-93.083129999999997</c:v>
                </c:pt>
                <c:pt idx="610">
                  <c:v>-88.810159999999996</c:v>
                </c:pt>
                <c:pt idx="611">
                  <c:v>-84.520099999999999</c:v>
                </c:pt>
                <c:pt idx="612">
                  <c:v>-80.44802</c:v>
                </c:pt>
                <c:pt idx="613">
                  <c:v>-76.002719999999997</c:v>
                </c:pt>
                <c:pt idx="614">
                  <c:v>-71.481979999999993</c:v>
                </c:pt>
                <c:pt idx="615">
                  <c:v>-66.871619999999993</c:v>
                </c:pt>
                <c:pt idx="616">
                  <c:v>-62.639870000000002</c:v>
                </c:pt>
                <c:pt idx="617">
                  <c:v>-58.41178</c:v>
                </c:pt>
                <c:pt idx="618">
                  <c:v>-53.646929999999998</c:v>
                </c:pt>
                <c:pt idx="619">
                  <c:v>-48.803649999999998</c:v>
                </c:pt>
                <c:pt idx="620">
                  <c:v>-43.607529999999997</c:v>
                </c:pt>
                <c:pt idx="621">
                  <c:v>-38.092039999999997</c:v>
                </c:pt>
                <c:pt idx="622">
                  <c:v>-32.297409999999999</c:v>
                </c:pt>
                <c:pt idx="623">
                  <c:v>-26.25395</c:v>
                </c:pt>
                <c:pt idx="624">
                  <c:v>-19.94144</c:v>
                </c:pt>
                <c:pt idx="625">
                  <c:v>-13.34586</c:v>
                </c:pt>
                <c:pt idx="626">
                  <c:v>-6.7783059999999997</c:v>
                </c:pt>
                <c:pt idx="627">
                  <c:v>-0.66571880000000005</c:v>
                </c:pt>
                <c:pt idx="628">
                  <c:v>5.9620699999999998</c:v>
                </c:pt>
                <c:pt idx="629">
                  <c:v>12.43932</c:v>
                </c:pt>
                <c:pt idx="630">
                  <c:v>19.134049999999998</c:v>
                </c:pt>
                <c:pt idx="631">
                  <c:v>26.105219999999999</c:v>
                </c:pt>
                <c:pt idx="632">
                  <c:v>32.948839999999997</c:v>
                </c:pt>
                <c:pt idx="633">
                  <c:v>38.416649999999997</c:v>
                </c:pt>
                <c:pt idx="634">
                  <c:v>43.748249999999999</c:v>
                </c:pt>
                <c:pt idx="635">
                  <c:v>49.628140000000002</c:v>
                </c:pt>
                <c:pt idx="636">
                  <c:v>54.964170000000003</c:v>
                </c:pt>
                <c:pt idx="637">
                  <c:v>60.323009999999996</c:v>
                </c:pt>
                <c:pt idx="638">
                  <c:v>65.604979999999998</c:v>
                </c:pt>
                <c:pt idx="639">
                  <c:v>70.804100000000005</c:v>
                </c:pt>
                <c:pt idx="640">
                  <c:v>75.927229999999994</c:v>
                </c:pt>
                <c:pt idx="641">
                  <c:v>80.726950000000002</c:v>
                </c:pt>
                <c:pt idx="642">
                  <c:v>85.662090000000006</c:v>
                </c:pt>
                <c:pt idx="643">
                  <c:v>90.582740000000001</c:v>
                </c:pt>
                <c:pt idx="644">
                  <c:v>95.362909999999999</c:v>
                </c:pt>
                <c:pt idx="645">
                  <c:v>100.22799999999999</c:v>
                </c:pt>
                <c:pt idx="646">
                  <c:v>105.096</c:v>
                </c:pt>
                <c:pt idx="647">
                  <c:v>109.67489999999999</c:v>
                </c:pt>
                <c:pt idx="648">
                  <c:v>114.7253</c:v>
                </c:pt>
                <c:pt idx="649">
                  <c:v>119.1178</c:v>
                </c:pt>
                <c:pt idx="650">
                  <c:v>123.74120000000001</c:v>
                </c:pt>
                <c:pt idx="651">
                  <c:v>128.20330000000001</c:v>
                </c:pt>
                <c:pt idx="652">
                  <c:v>132.44470000000001</c:v>
                </c:pt>
                <c:pt idx="653">
                  <c:v>136.37950000000001</c:v>
                </c:pt>
                <c:pt idx="654">
                  <c:v>136.37950000000001</c:v>
                </c:pt>
                <c:pt idx="655">
                  <c:v>136.23320000000001</c:v>
                </c:pt>
                <c:pt idx="656">
                  <c:v>131.50559999999999</c:v>
                </c:pt>
                <c:pt idx="657">
                  <c:v>126.3758</c:v>
                </c:pt>
                <c:pt idx="658">
                  <c:v>121.18859999999999</c:v>
                </c:pt>
                <c:pt idx="659">
                  <c:v>116.05119999999999</c:v>
                </c:pt>
                <c:pt idx="660">
                  <c:v>110.84910000000001</c:v>
                </c:pt>
                <c:pt idx="661">
                  <c:v>105.666</c:v>
                </c:pt>
                <c:pt idx="662">
                  <c:v>100.4023</c:v>
                </c:pt>
                <c:pt idx="663">
                  <c:v>95.141940000000005</c:v>
                </c:pt>
                <c:pt idx="664">
                  <c:v>90.044499999999999</c:v>
                </c:pt>
                <c:pt idx="665">
                  <c:v>84.708640000000003</c:v>
                </c:pt>
                <c:pt idx="666">
                  <c:v>79.855840000000001</c:v>
                </c:pt>
                <c:pt idx="667">
                  <c:v>74.381770000000003</c:v>
                </c:pt>
                <c:pt idx="668">
                  <c:v>68.788399999999996</c:v>
                </c:pt>
                <c:pt idx="669">
                  <c:v>63.0867</c:v>
                </c:pt>
                <c:pt idx="670">
                  <c:v>57.383380000000002</c:v>
                </c:pt>
                <c:pt idx="671">
                  <c:v>51.920380000000002</c:v>
                </c:pt>
                <c:pt idx="672">
                  <c:v>46.442210000000003</c:v>
                </c:pt>
                <c:pt idx="673">
                  <c:v>40.271650000000001</c:v>
                </c:pt>
                <c:pt idx="674">
                  <c:v>33.678719999999998</c:v>
                </c:pt>
                <c:pt idx="675">
                  <c:v>26.42315</c:v>
                </c:pt>
                <c:pt idx="676">
                  <c:v>19.340160000000001</c:v>
                </c:pt>
                <c:pt idx="677">
                  <c:v>11.834630000000001</c:v>
                </c:pt>
                <c:pt idx="678">
                  <c:v>4.5884359999999997</c:v>
                </c:pt>
                <c:pt idx="679">
                  <c:v>-2.0422250000000002</c:v>
                </c:pt>
                <c:pt idx="680">
                  <c:v>-9.1177069999999993</c:v>
                </c:pt>
                <c:pt idx="681">
                  <c:v>-16.23066</c:v>
                </c:pt>
                <c:pt idx="682">
                  <c:v>-22.973379999999999</c:v>
                </c:pt>
                <c:pt idx="683">
                  <c:v>-29.36373</c:v>
                </c:pt>
                <c:pt idx="684">
                  <c:v>-35.378210000000003</c:v>
                </c:pt>
                <c:pt idx="685">
                  <c:v>-40.8962</c:v>
                </c:pt>
                <c:pt idx="686">
                  <c:v>-46.501690000000004</c:v>
                </c:pt>
                <c:pt idx="687">
                  <c:v>-51.686770000000003</c:v>
                </c:pt>
                <c:pt idx="688">
                  <c:v>-56.57743</c:v>
                </c:pt>
                <c:pt idx="689">
                  <c:v>-61.495800000000003</c:v>
                </c:pt>
                <c:pt idx="690">
                  <c:v>-66.361519999999999</c:v>
                </c:pt>
                <c:pt idx="691">
                  <c:v>-71.268879999999996</c:v>
                </c:pt>
                <c:pt idx="692">
                  <c:v>-76.064400000000006</c:v>
                </c:pt>
                <c:pt idx="693">
                  <c:v>-80.426550000000006</c:v>
                </c:pt>
                <c:pt idx="694">
                  <c:v>-85.11936</c:v>
                </c:pt>
                <c:pt idx="695">
                  <c:v>-89.787620000000004</c:v>
                </c:pt>
                <c:pt idx="696">
                  <c:v>-94.368009999999998</c:v>
                </c:pt>
                <c:pt idx="697">
                  <c:v>-98.963459999999998</c:v>
                </c:pt>
                <c:pt idx="698">
                  <c:v>-103.4821</c:v>
                </c:pt>
                <c:pt idx="699">
                  <c:v>-107.852</c:v>
                </c:pt>
                <c:pt idx="700">
                  <c:v>-112.2081</c:v>
                </c:pt>
                <c:pt idx="701">
                  <c:v>-116.4755</c:v>
                </c:pt>
                <c:pt idx="702">
                  <c:v>-120.32389999999999</c:v>
                </c:pt>
                <c:pt idx="703">
                  <c:v>-124.2261</c:v>
                </c:pt>
                <c:pt idx="704">
                  <c:v>-127.6182</c:v>
                </c:pt>
                <c:pt idx="705">
                  <c:v>-127.6182</c:v>
                </c:pt>
                <c:pt idx="706">
                  <c:v>-127.4937</c:v>
                </c:pt>
                <c:pt idx="707">
                  <c:v>-122.7398</c:v>
                </c:pt>
                <c:pt idx="708">
                  <c:v>-117.94670000000001</c:v>
                </c:pt>
                <c:pt idx="709">
                  <c:v>-113.13</c:v>
                </c:pt>
                <c:pt idx="710">
                  <c:v>-108.2786</c:v>
                </c:pt>
                <c:pt idx="711">
                  <c:v>-103.4174</c:v>
                </c:pt>
                <c:pt idx="712">
                  <c:v>-98.493440000000007</c:v>
                </c:pt>
                <c:pt idx="713">
                  <c:v>-93.549459999999996</c:v>
                </c:pt>
                <c:pt idx="714">
                  <c:v>-88.605350000000001</c:v>
                </c:pt>
                <c:pt idx="715">
                  <c:v>-83.908869999999993</c:v>
                </c:pt>
                <c:pt idx="716">
                  <c:v>-78.794470000000004</c:v>
                </c:pt>
                <c:pt idx="717">
                  <c:v>-73.621690000000001</c:v>
                </c:pt>
                <c:pt idx="718">
                  <c:v>-68.896879999999996</c:v>
                </c:pt>
                <c:pt idx="719">
                  <c:v>-63.777889999999999</c:v>
                </c:pt>
                <c:pt idx="720">
                  <c:v>-58.474060000000001</c:v>
                </c:pt>
                <c:pt idx="721">
                  <c:v>-53.603659999999998</c:v>
                </c:pt>
                <c:pt idx="722">
                  <c:v>-48.191749999999999</c:v>
                </c:pt>
                <c:pt idx="723">
                  <c:v>-42.350589999999997</c:v>
                </c:pt>
                <c:pt idx="724">
                  <c:v>-36.325119999999998</c:v>
                </c:pt>
                <c:pt idx="725">
                  <c:v>-30.07368</c:v>
                </c:pt>
                <c:pt idx="726">
                  <c:v>-23.298490000000001</c:v>
                </c:pt>
                <c:pt idx="727">
                  <c:v>-16.035240000000002</c:v>
                </c:pt>
                <c:pt idx="728">
                  <c:v>-8.9480909999999998</c:v>
                </c:pt>
                <c:pt idx="729">
                  <c:v>-1.337127</c:v>
                </c:pt>
                <c:pt idx="730">
                  <c:v>6.230613</c:v>
                </c:pt>
                <c:pt idx="731">
                  <c:v>13.87744</c:v>
                </c:pt>
                <c:pt idx="732">
                  <c:v>21.157440000000001</c:v>
                </c:pt>
                <c:pt idx="733">
                  <c:v>28.228680000000001</c:v>
                </c:pt>
                <c:pt idx="734">
                  <c:v>34.82555</c:v>
                </c:pt>
                <c:pt idx="735">
                  <c:v>41.020020000000002</c:v>
                </c:pt>
                <c:pt idx="736">
                  <c:v>47.358530000000002</c:v>
                </c:pt>
                <c:pt idx="737">
                  <c:v>53.477910000000001</c:v>
                </c:pt>
                <c:pt idx="738">
                  <c:v>59.164940000000001</c:v>
                </c:pt>
                <c:pt idx="739">
                  <c:v>64.646799999999999</c:v>
                </c:pt>
                <c:pt idx="740">
                  <c:v>70.552099999999996</c:v>
                </c:pt>
                <c:pt idx="741">
                  <c:v>76.389650000000003</c:v>
                </c:pt>
                <c:pt idx="742">
                  <c:v>82.071100000000001</c:v>
                </c:pt>
                <c:pt idx="743">
                  <c:v>87.711690000000004</c:v>
                </c:pt>
                <c:pt idx="744">
                  <c:v>92.802220000000005</c:v>
                </c:pt>
                <c:pt idx="745">
                  <c:v>98.198909999999998</c:v>
                </c:pt>
                <c:pt idx="746">
                  <c:v>103.7435</c:v>
                </c:pt>
                <c:pt idx="747">
                  <c:v>109.2658</c:v>
                </c:pt>
                <c:pt idx="748">
                  <c:v>114.76349999999999</c:v>
                </c:pt>
                <c:pt idx="749">
                  <c:v>120.2349</c:v>
                </c:pt>
                <c:pt idx="750">
                  <c:v>125.7041</c:v>
                </c:pt>
                <c:pt idx="751">
                  <c:v>131.07089999999999</c:v>
                </c:pt>
                <c:pt idx="752">
                  <c:v>136.352</c:v>
                </c:pt>
                <c:pt idx="753">
                  <c:v>140.0924</c:v>
                </c:pt>
                <c:pt idx="754">
                  <c:v>143.91159999999999</c:v>
                </c:pt>
                <c:pt idx="755">
                  <c:v>146.93520000000001</c:v>
                </c:pt>
                <c:pt idx="756">
                  <c:v>146.93520000000001</c:v>
                </c:pt>
                <c:pt idx="757">
                  <c:v>146.7516</c:v>
                </c:pt>
                <c:pt idx="758">
                  <c:v>141.05889999999999</c:v>
                </c:pt>
                <c:pt idx="759">
                  <c:v>135.68510000000001</c:v>
                </c:pt>
                <c:pt idx="760">
                  <c:v>129.892</c:v>
                </c:pt>
                <c:pt idx="761">
                  <c:v>124.51</c:v>
                </c:pt>
                <c:pt idx="762">
                  <c:v>118.5381</c:v>
                </c:pt>
                <c:pt idx="763">
                  <c:v>112.7227</c:v>
                </c:pt>
                <c:pt idx="764">
                  <c:v>106.7724</c:v>
                </c:pt>
                <c:pt idx="765">
                  <c:v>100.7615</c:v>
                </c:pt>
                <c:pt idx="766">
                  <c:v>94.740899999999996</c:v>
                </c:pt>
                <c:pt idx="767">
                  <c:v>88.728359999999995</c:v>
                </c:pt>
                <c:pt idx="768">
                  <c:v>82.672479999999993</c:v>
                </c:pt>
                <c:pt idx="769">
                  <c:v>76.495990000000006</c:v>
                </c:pt>
                <c:pt idx="770">
                  <c:v>70.637619999999998</c:v>
                </c:pt>
                <c:pt idx="771">
                  <c:v>64.214370000000002</c:v>
                </c:pt>
                <c:pt idx="772">
                  <c:v>58.064790000000002</c:v>
                </c:pt>
                <c:pt idx="773">
                  <c:v>52.25609</c:v>
                </c:pt>
                <c:pt idx="774">
                  <c:v>46.225340000000003</c:v>
                </c:pt>
                <c:pt idx="775">
                  <c:v>40.481279999999998</c:v>
                </c:pt>
                <c:pt idx="776">
                  <c:v>33.405940000000001</c:v>
                </c:pt>
                <c:pt idx="777">
                  <c:v>25.713519999999999</c:v>
                </c:pt>
                <c:pt idx="778">
                  <c:v>18.031759999999998</c:v>
                </c:pt>
                <c:pt idx="779">
                  <c:v>10.58963</c:v>
                </c:pt>
                <c:pt idx="780">
                  <c:v>2.6467749999999999</c:v>
                </c:pt>
                <c:pt idx="781">
                  <c:v>-5.2904499999999999</c:v>
                </c:pt>
                <c:pt idx="782">
                  <c:v>-12.790330000000001</c:v>
                </c:pt>
                <c:pt idx="783">
                  <c:v>-20.41685</c:v>
                </c:pt>
                <c:pt idx="784">
                  <c:v>-27.504850000000001</c:v>
                </c:pt>
                <c:pt idx="785">
                  <c:v>-34.205559999999998</c:v>
                </c:pt>
                <c:pt idx="786">
                  <c:v>-40.410339999999998</c:v>
                </c:pt>
                <c:pt idx="787">
                  <c:v>-45.649120000000003</c:v>
                </c:pt>
                <c:pt idx="788">
                  <c:v>-51.224559999999997</c:v>
                </c:pt>
                <c:pt idx="789">
                  <c:v>-56.726939999999999</c:v>
                </c:pt>
                <c:pt idx="790">
                  <c:v>-62.210369999999998</c:v>
                </c:pt>
                <c:pt idx="791">
                  <c:v>-67.674319999999994</c:v>
                </c:pt>
                <c:pt idx="792">
                  <c:v>-73.115539999999996</c:v>
                </c:pt>
                <c:pt idx="793">
                  <c:v>-78.487340000000003</c:v>
                </c:pt>
                <c:pt idx="794">
                  <c:v>-83.794309999999996</c:v>
                </c:pt>
                <c:pt idx="795">
                  <c:v>-89.057109999999994</c:v>
                </c:pt>
                <c:pt idx="796">
                  <c:v>-94.217449999999999</c:v>
                </c:pt>
                <c:pt idx="797">
                  <c:v>-99.385300000000001</c:v>
                </c:pt>
                <c:pt idx="798">
                  <c:v>-104.4979</c:v>
                </c:pt>
                <c:pt idx="799">
                  <c:v>-109.5528</c:v>
                </c:pt>
                <c:pt idx="800">
                  <c:v>-114.6202</c:v>
                </c:pt>
                <c:pt idx="801">
                  <c:v>-119.575</c:v>
                </c:pt>
                <c:pt idx="802">
                  <c:v>-124.8954</c:v>
                </c:pt>
                <c:pt idx="803">
                  <c:v>-128.9777</c:v>
                </c:pt>
                <c:pt idx="804">
                  <c:v>-132.7158</c:v>
                </c:pt>
                <c:pt idx="805">
                  <c:v>-136.01490000000001</c:v>
                </c:pt>
                <c:pt idx="806">
                  <c:v>-139.07300000000001</c:v>
                </c:pt>
                <c:pt idx="807">
                  <c:v>-139.07300000000001</c:v>
                </c:pt>
                <c:pt idx="808">
                  <c:v>-138.89750000000001</c:v>
                </c:pt>
                <c:pt idx="809">
                  <c:v>-133.63849999999999</c:v>
                </c:pt>
                <c:pt idx="810">
                  <c:v>-128.34780000000001</c:v>
                </c:pt>
                <c:pt idx="811">
                  <c:v>-123.04559999999999</c:v>
                </c:pt>
                <c:pt idx="812">
                  <c:v>-117.6661</c:v>
                </c:pt>
                <c:pt idx="813">
                  <c:v>-112.2527</c:v>
                </c:pt>
                <c:pt idx="814">
                  <c:v>-106.81480000000001</c:v>
                </c:pt>
                <c:pt idx="815">
                  <c:v>-101.3031</c:v>
                </c:pt>
                <c:pt idx="816">
                  <c:v>-95.826679999999996</c:v>
                </c:pt>
                <c:pt idx="817">
                  <c:v>-90.129649999999998</c:v>
                </c:pt>
                <c:pt idx="818">
                  <c:v>-84.413439999999994</c:v>
                </c:pt>
                <c:pt idx="819">
                  <c:v>-78.986080000000001</c:v>
                </c:pt>
                <c:pt idx="820">
                  <c:v>-73.102699999999999</c:v>
                </c:pt>
                <c:pt idx="821">
                  <c:v>-67.150490000000005</c:v>
                </c:pt>
                <c:pt idx="822">
                  <c:v>-61.22813</c:v>
                </c:pt>
                <c:pt idx="823">
                  <c:v>-55.89349</c:v>
                </c:pt>
                <c:pt idx="824">
                  <c:v>-50.596829999999997</c:v>
                </c:pt>
                <c:pt idx="825">
                  <c:v>-44.791640000000001</c:v>
                </c:pt>
                <c:pt idx="826">
                  <c:v>-38.865859999999998</c:v>
                </c:pt>
                <c:pt idx="827">
                  <c:v>-31.7804</c:v>
                </c:pt>
                <c:pt idx="828">
                  <c:v>-24.328710000000001</c:v>
                </c:pt>
                <c:pt idx="829">
                  <c:v>-17.00835</c:v>
                </c:pt>
                <c:pt idx="830">
                  <c:v>-8.7796179999999993</c:v>
                </c:pt>
                <c:pt idx="831">
                  <c:v>-0.45398149999999998</c:v>
                </c:pt>
                <c:pt idx="832">
                  <c:v>7.0095530000000004</c:v>
                </c:pt>
                <c:pt idx="833">
                  <c:v>14.64227</c:v>
                </c:pt>
                <c:pt idx="834">
                  <c:v>21.933430000000001</c:v>
                </c:pt>
                <c:pt idx="835">
                  <c:v>29.155239999999999</c:v>
                </c:pt>
                <c:pt idx="836">
                  <c:v>36.196199999999997</c:v>
                </c:pt>
                <c:pt idx="837">
                  <c:v>43.08128</c:v>
                </c:pt>
                <c:pt idx="838">
                  <c:v>49.721159999999998</c:v>
                </c:pt>
                <c:pt idx="839">
                  <c:v>56.321899999999999</c:v>
                </c:pt>
                <c:pt idx="840">
                  <c:v>62.920929999999998</c:v>
                </c:pt>
                <c:pt idx="841">
                  <c:v>69.354709999999997</c:v>
                </c:pt>
                <c:pt idx="842">
                  <c:v>75.50967</c:v>
                </c:pt>
                <c:pt idx="843">
                  <c:v>81.485230000000001</c:v>
                </c:pt>
                <c:pt idx="844">
                  <c:v>87.682079999999999</c:v>
                </c:pt>
                <c:pt idx="845">
                  <c:v>93.83569</c:v>
                </c:pt>
                <c:pt idx="846">
                  <c:v>99.524159999999995</c:v>
                </c:pt>
                <c:pt idx="847">
                  <c:v>105.3647</c:v>
                </c:pt>
                <c:pt idx="848">
                  <c:v>111.4473</c:v>
                </c:pt>
                <c:pt idx="849">
                  <c:v>117.46550000000001</c:v>
                </c:pt>
                <c:pt idx="850">
                  <c:v>123.44450000000001</c:v>
                </c:pt>
                <c:pt idx="851">
                  <c:v>129.32300000000001</c:v>
                </c:pt>
                <c:pt idx="852">
                  <c:v>135.19390000000001</c:v>
                </c:pt>
                <c:pt idx="853">
                  <c:v>141.0693</c:v>
                </c:pt>
                <c:pt idx="854">
                  <c:v>146.94839999999999</c:v>
                </c:pt>
                <c:pt idx="855">
                  <c:v>149.99510000000001</c:v>
                </c:pt>
                <c:pt idx="856">
                  <c:v>152.84819999999999</c:v>
                </c:pt>
                <c:pt idx="857">
                  <c:v>154.56710000000001</c:v>
                </c:pt>
                <c:pt idx="858">
                  <c:v>154.56710000000001</c:v>
                </c:pt>
                <c:pt idx="859">
                  <c:v>154.38290000000001</c:v>
                </c:pt>
                <c:pt idx="860">
                  <c:v>148.05840000000001</c:v>
                </c:pt>
                <c:pt idx="861">
                  <c:v>141.51910000000001</c:v>
                </c:pt>
                <c:pt idx="862">
                  <c:v>135.37049999999999</c:v>
                </c:pt>
                <c:pt idx="863">
                  <c:v>128.81620000000001</c:v>
                </c:pt>
                <c:pt idx="864">
                  <c:v>122.7264</c:v>
                </c:pt>
                <c:pt idx="865">
                  <c:v>116.08759999999999</c:v>
                </c:pt>
                <c:pt idx="866">
                  <c:v>109.3948</c:v>
                </c:pt>
                <c:pt idx="867">
                  <c:v>102.6819</c:v>
                </c:pt>
                <c:pt idx="868">
                  <c:v>95.911779999999993</c:v>
                </c:pt>
                <c:pt idx="869">
                  <c:v>89.118819999999999</c:v>
                </c:pt>
                <c:pt idx="870">
                  <c:v>82.196569999999994</c:v>
                </c:pt>
                <c:pt idx="871">
                  <c:v>75.167500000000004</c:v>
                </c:pt>
                <c:pt idx="872">
                  <c:v>68.143749999999997</c:v>
                </c:pt>
                <c:pt idx="873">
                  <c:v>61.967970000000001</c:v>
                </c:pt>
                <c:pt idx="874">
                  <c:v>55.948680000000003</c:v>
                </c:pt>
                <c:pt idx="875">
                  <c:v>50.091349999999998</c:v>
                </c:pt>
                <c:pt idx="876">
                  <c:v>43.56344</c:v>
                </c:pt>
                <c:pt idx="877">
                  <c:v>36.872549999999997</c:v>
                </c:pt>
                <c:pt idx="878">
                  <c:v>29.4251</c:v>
                </c:pt>
                <c:pt idx="879">
                  <c:v>21.515170000000001</c:v>
                </c:pt>
                <c:pt idx="880">
                  <c:v>13.81143</c:v>
                </c:pt>
                <c:pt idx="881">
                  <c:v>6.0874730000000001</c:v>
                </c:pt>
                <c:pt idx="882">
                  <c:v>-1.94072</c:v>
                </c:pt>
                <c:pt idx="883">
                  <c:v>-9.9250579999999999</c:v>
                </c:pt>
                <c:pt idx="884">
                  <c:v>-17.911380000000001</c:v>
                </c:pt>
                <c:pt idx="885">
                  <c:v>-25.476189999999999</c:v>
                </c:pt>
                <c:pt idx="886">
                  <c:v>-31.60108</c:v>
                </c:pt>
                <c:pt idx="887">
                  <c:v>-38.003489999999999</c:v>
                </c:pt>
                <c:pt idx="888">
                  <c:v>-44.065559999999998</c:v>
                </c:pt>
                <c:pt idx="889">
                  <c:v>-50.149320000000003</c:v>
                </c:pt>
                <c:pt idx="890">
                  <c:v>-56.106740000000002</c:v>
                </c:pt>
                <c:pt idx="891">
                  <c:v>-62.066270000000003</c:v>
                </c:pt>
                <c:pt idx="892">
                  <c:v>-68.014920000000004</c:v>
                </c:pt>
                <c:pt idx="893">
                  <c:v>-73.730580000000003</c:v>
                </c:pt>
                <c:pt idx="894">
                  <c:v>-79.540959999999998</c:v>
                </c:pt>
                <c:pt idx="895">
                  <c:v>-85.278099999999995</c:v>
                </c:pt>
                <c:pt idx="896">
                  <c:v>-90.978099999999998</c:v>
                </c:pt>
                <c:pt idx="897">
                  <c:v>-96.535160000000005</c:v>
                </c:pt>
                <c:pt idx="898">
                  <c:v>-102.10639999999999</c:v>
                </c:pt>
                <c:pt idx="899">
                  <c:v>-107.9699</c:v>
                </c:pt>
                <c:pt idx="900">
                  <c:v>-112.952</c:v>
                </c:pt>
                <c:pt idx="901">
                  <c:v>-118.3266</c:v>
                </c:pt>
                <c:pt idx="902">
                  <c:v>-123.49639999999999</c:v>
                </c:pt>
                <c:pt idx="903">
                  <c:v>-128.7123</c:v>
                </c:pt>
                <c:pt idx="904">
                  <c:v>-133.7518</c:v>
                </c:pt>
                <c:pt idx="905">
                  <c:v>-139.00110000000001</c:v>
                </c:pt>
                <c:pt idx="906">
                  <c:v>-142.2319</c:v>
                </c:pt>
                <c:pt idx="907">
                  <c:v>-144.68469999999999</c:v>
                </c:pt>
                <c:pt idx="908">
                  <c:v>-146.69460000000001</c:v>
                </c:pt>
                <c:pt idx="909">
                  <c:v>-146.69460000000001</c:v>
                </c:pt>
                <c:pt idx="910">
                  <c:v>-146.50970000000001</c:v>
                </c:pt>
                <c:pt idx="911">
                  <c:v>-140.61500000000001</c:v>
                </c:pt>
                <c:pt idx="912">
                  <c:v>-134.7269</c:v>
                </c:pt>
                <c:pt idx="913">
                  <c:v>-129.23490000000001</c:v>
                </c:pt>
                <c:pt idx="914">
                  <c:v>-123.3638</c:v>
                </c:pt>
                <c:pt idx="915">
                  <c:v>-117.3869</c:v>
                </c:pt>
                <c:pt idx="916">
                  <c:v>-111.33929999999999</c:v>
                </c:pt>
                <c:pt idx="917">
                  <c:v>-105.2406</c:v>
                </c:pt>
                <c:pt idx="918">
                  <c:v>-99.148120000000006</c:v>
                </c:pt>
                <c:pt idx="919">
                  <c:v>-93.412509999999997</c:v>
                </c:pt>
                <c:pt idx="920">
                  <c:v>-87.619320000000002</c:v>
                </c:pt>
                <c:pt idx="921">
                  <c:v>-81.208920000000006</c:v>
                </c:pt>
                <c:pt idx="922">
                  <c:v>-74.666889999999995</c:v>
                </c:pt>
                <c:pt idx="923">
                  <c:v>-68.173140000000004</c:v>
                </c:pt>
                <c:pt idx="924">
                  <c:v>-62.05462</c:v>
                </c:pt>
                <c:pt idx="925">
                  <c:v>-56.413800000000002</c:v>
                </c:pt>
                <c:pt idx="926">
                  <c:v>-51.1524</c:v>
                </c:pt>
                <c:pt idx="927">
                  <c:v>-45.688310000000001</c:v>
                </c:pt>
                <c:pt idx="928">
                  <c:v>-39.512459999999997</c:v>
                </c:pt>
                <c:pt idx="929">
                  <c:v>-32.290559999999999</c:v>
                </c:pt>
                <c:pt idx="930">
                  <c:v>-24.556229999999999</c:v>
                </c:pt>
                <c:pt idx="931">
                  <c:v>-17.125769999999999</c:v>
                </c:pt>
                <c:pt idx="932">
                  <c:v>-10.37269</c:v>
                </c:pt>
                <c:pt idx="933">
                  <c:v>-2.7152500000000002</c:v>
                </c:pt>
                <c:pt idx="934">
                  <c:v>5.049639</c:v>
                </c:pt>
                <c:pt idx="935">
                  <c:v>12.90119</c:v>
                </c:pt>
                <c:pt idx="936">
                  <c:v>20.26464</c:v>
                </c:pt>
                <c:pt idx="937">
                  <c:v>27.375640000000001</c:v>
                </c:pt>
                <c:pt idx="938">
                  <c:v>34.277180000000001</c:v>
                </c:pt>
                <c:pt idx="939">
                  <c:v>40.810220000000001</c:v>
                </c:pt>
                <c:pt idx="940">
                  <c:v>47.099910000000001</c:v>
                </c:pt>
                <c:pt idx="941">
                  <c:v>54.016170000000002</c:v>
                </c:pt>
                <c:pt idx="942">
                  <c:v>60.727820000000001</c:v>
                </c:pt>
                <c:pt idx="943">
                  <c:v>67.536190000000005</c:v>
                </c:pt>
                <c:pt idx="944">
                  <c:v>74.398880000000005</c:v>
                </c:pt>
                <c:pt idx="945">
                  <c:v>80.951849999999993</c:v>
                </c:pt>
                <c:pt idx="946">
                  <c:v>87.110929999999996</c:v>
                </c:pt>
                <c:pt idx="947">
                  <c:v>93.692509999999999</c:v>
                </c:pt>
                <c:pt idx="948">
                  <c:v>100.1014</c:v>
                </c:pt>
                <c:pt idx="949">
                  <c:v>106.7419</c:v>
                </c:pt>
                <c:pt idx="950">
                  <c:v>113.2401</c:v>
                </c:pt>
                <c:pt idx="951">
                  <c:v>119.71</c:v>
                </c:pt>
                <c:pt idx="952">
                  <c:v>126.15730000000001</c:v>
                </c:pt>
                <c:pt idx="953">
                  <c:v>132.3133</c:v>
                </c:pt>
                <c:pt idx="954">
                  <c:v>138.6174</c:v>
                </c:pt>
                <c:pt idx="955">
                  <c:v>144.94210000000001</c:v>
                </c:pt>
                <c:pt idx="956">
                  <c:v>151.27209999999999</c:v>
                </c:pt>
                <c:pt idx="957">
                  <c:v>155.70869999999999</c:v>
                </c:pt>
                <c:pt idx="958">
                  <c:v>157.47999999999999</c:v>
                </c:pt>
                <c:pt idx="959">
                  <c:v>142.32</c:v>
                </c:pt>
                <c:pt idx="960">
                  <c:v>145.10599999999999</c:v>
                </c:pt>
                <c:pt idx="961">
                  <c:v>145.10599999999999</c:v>
                </c:pt>
                <c:pt idx="962">
                  <c:v>145.03620000000001</c:v>
                </c:pt>
                <c:pt idx="963">
                  <c:v>137.70160000000001</c:v>
                </c:pt>
                <c:pt idx="964">
                  <c:v>130.40639999999999</c:v>
                </c:pt>
                <c:pt idx="965">
                  <c:v>123.0885</c:v>
                </c:pt>
                <c:pt idx="966">
                  <c:v>115.74420000000001</c:v>
                </c:pt>
                <c:pt idx="967">
                  <c:v>108.0998</c:v>
                </c:pt>
                <c:pt idx="968">
                  <c:v>100.59520000000001</c:v>
                </c:pt>
                <c:pt idx="969">
                  <c:v>93.379679999999993</c:v>
                </c:pt>
                <c:pt idx="970">
                  <c:v>86.359530000000007</c:v>
                </c:pt>
                <c:pt idx="971">
                  <c:v>78.691500000000005</c:v>
                </c:pt>
                <c:pt idx="972">
                  <c:v>71.148120000000006</c:v>
                </c:pt>
                <c:pt idx="973">
                  <c:v>63.561779999999999</c:v>
                </c:pt>
                <c:pt idx="974">
                  <c:v>57.018419999999999</c:v>
                </c:pt>
                <c:pt idx="975">
                  <c:v>51.045569999999998</c:v>
                </c:pt>
                <c:pt idx="976">
                  <c:v>45.485610000000001</c:v>
                </c:pt>
                <c:pt idx="977">
                  <c:v>40.009039999999999</c:v>
                </c:pt>
                <c:pt idx="978">
                  <c:v>34.644410000000001</c:v>
                </c:pt>
                <c:pt idx="979">
                  <c:v>28.819859999999998</c:v>
                </c:pt>
                <c:pt idx="980">
                  <c:v>22.089870000000001</c:v>
                </c:pt>
                <c:pt idx="981">
                  <c:v>15.477029999999999</c:v>
                </c:pt>
                <c:pt idx="982">
                  <c:v>7.8054740000000002</c:v>
                </c:pt>
                <c:pt idx="983">
                  <c:v>0.20847950000000001</c:v>
                </c:pt>
                <c:pt idx="984">
                  <c:v>-7.1642219999999996</c:v>
                </c:pt>
                <c:pt idx="985">
                  <c:v>-13.972759999999999</c:v>
                </c:pt>
                <c:pt idx="986">
                  <c:v>-20.754020000000001</c:v>
                </c:pt>
                <c:pt idx="987">
                  <c:v>-27.06099</c:v>
                </c:pt>
                <c:pt idx="988">
                  <c:v>-32.929830000000003</c:v>
                </c:pt>
                <c:pt idx="989">
                  <c:v>-38.688189999999999</c:v>
                </c:pt>
                <c:pt idx="990">
                  <c:v>-44.252609999999997</c:v>
                </c:pt>
                <c:pt idx="991">
                  <c:v>-49.730150000000002</c:v>
                </c:pt>
                <c:pt idx="992">
                  <c:v>-54.87238</c:v>
                </c:pt>
                <c:pt idx="993">
                  <c:v>-60.50714</c:v>
                </c:pt>
                <c:pt idx="994">
                  <c:v>-65.342870000000005</c:v>
                </c:pt>
                <c:pt idx="995">
                  <c:v>-70.991489999999999</c:v>
                </c:pt>
                <c:pt idx="996">
                  <c:v>-76.984470000000002</c:v>
                </c:pt>
                <c:pt idx="997">
                  <c:v>-82.695340000000002</c:v>
                </c:pt>
                <c:pt idx="998">
                  <c:v>-88.448390000000003</c:v>
                </c:pt>
                <c:pt idx="999">
                  <c:v>-94.038480000000007</c:v>
                </c:pt>
                <c:pt idx="1000">
                  <c:v>-99.599209999999999</c:v>
                </c:pt>
                <c:pt idx="1001">
                  <c:v>-105.4995</c:v>
                </c:pt>
                <c:pt idx="1002">
                  <c:v>-110.5391</c:v>
                </c:pt>
                <c:pt idx="1003">
                  <c:v>-115.92400000000001</c:v>
                </c:pt>
                <c:pt idx="1004">
                  <c:v>-121.27800000000001</c:v>
                </c:pt>
                <c:pt idx="1005">
                  <c:v>-126.6122</c:v>
                </c:pt>
                <c:pt idx="1006">
                  <c:v>-131.82509999999999</c:v>
                </c:pt>
                <c:pt idx="1007">
                  <c:v>-136.68610000000001</c:v>
                </c:pt>
                <c:pt idx="1008">
                  <c:v>-127.5934</c:v>
                </c:pt>
                <c:pt idx="1009">
                  <c:v>-131.87139999999999</c:v>
                </c:pt>
                <c:pt idx="1010">
                  <c:v>-134.232</c:v>
                </c:pt>
                <c:pt idx="1011">
                  <c:v>-135.98159999999999</c:v>
                </c:pt>
                <c:pt idx="1012">
                  <c:v>-124.9898</c:v>
                </c:pt>
                <c:pt idx="1013">
                  <c:v>-124.9898</c:v>
                </c:pt>
                <c:pt idx="1014">
                  <c:v>-124.9448</c:v>
                </c:pt>
                <c:pt idx="1015">
                  <c:v>-118.8913</c:v>
                </c:pt>
                <c:pt idx="1016">
                  <c:v>-112.8192</c:v>
                </c:pt>
                <c:pt idx="1017">
                  <c:v>-106.9747</c:v>
                </c:pt>
                <c:pt idx="1018">
                  <c:v>-101.4303</c:v>
                </c:pt>
                <c:pt idx="1019">
                  <c:v>-95.37191</c:v>
                </c:pt>
                <c:pt idx="1020">
                  <c:v>-89.297939999999997</c:v>
                </c:pt>
                <c:pt idx="1021">
                  <c:v>-83.076269999999994</c:v>
                </c:pt>
                <c:pt idx="1022">
                  <c:v>-76.876480000000001</c:v>
                </c:pt>
                <c:pt idx="1023">
                  <c:v>-70.519310000000004</c:v>
                </c:pt>
                <c:pt idx="1024">
                  <c:v>-64.357320000000001</c:v>
                </c:pt>
                <c:pt idx="1025">
                  <c:v>-58.23659</c:v>
                </c:pt>
                <c:pt idx="1026">
                  <c:v>-53.122160000000001</c:v>
                </c:pt>
                <c:pt idx="1027">
                  <c:v>-48.248159999999999</c:v>
                </c:pt>
                <c:pt idx="1028">
                  <c:v>-43.21322</c:v>
                </c:pt>
                <c:pt idx="1029">
                  <c:v>-38.24062</c:v>
                </c:pt>
                <c:pt idx="1030">
                  <c:v>-33.59722</c:v>
                </c:pt>
                <c:pt idx="1031">
                  <c:v>-28.52843</c:v>
                </c:pt>
                <c:pt idx="1032">
                  <c:v>-22.988379999999999</c:v>
                </c:pt>
                <c:pt idx="1033">
                  <c:v>-17.138480000000001</c:v>
                </c:pt>
                <c:pt idx="1034">
                  <c:v>-11.49563</c:v>
                </c:pt>
                <c:pt idx="1035">
                  <c:v>-5.4783609999999996</c:v>
                </c:pt>
                <c:pt idx="1036">
                  <c:v>0.35741990000000001</c:v>
                </c:pt>
                <c:pt idx="1037">
                  <c:v>5.9962330000000001</c:v>
                </c:pt>
                <c:pt idx="1038">
                  <c:v>11.11622</c:v>
                </c:pt>
                <c:pt idx="1039">
                  <c:v>15.88627</c:v>
                </c:pt>
                <c:pt idx="1040">
                  <c:v>20.85877</c:v>
                </c:pt>
                <c:pt idx="1041">
                  <c:v>25.897860000000001</c:v>
                </c:pt>
                <c:pt idx="1042">
                  <c:v>30.939139999999998</c:v>
                </c:pt>
                <c:pt idx="1043">
                  <c:v>36.488439999999997</c:v>
                </c:pt>
                <c:pt idx="1044">
                  <c:v>41.771769999999997</c:v>
                </c:pt>
                <c:pt idx="1045">
                  <c:v>47.45384</c:v>
                </c:pt>
                <c:pt idx="1046">
                  <c:v>53.474260000000001</c:v>
                </c:pt>
                <c:pt idx="1047">
                  <c:v>59.849319999999999</c:v>
                </c:pt>
                <c:pt idx="1048">
                  <c:v>66.153130000000004</c:v>
                </c:pt>
                <c:pt idx="1049">
                  <c:v>72.315790000000007</c:v>
                </c:pt>
                <c:pt idx="1050">
                  <c:v>78.935940000000002</c:v>
                </c:pt>
                <c:pt idx="1051">
                  <c:v>84.849500000000006</c:v>
                </c:pt>
                <c:pt idx="1052">
                  <c:v>91.134389999999996</c:v>
                </c:pt>
                <c:pt idx="1053">
                  <c:v>97.493269999999995</c:v>
                </c:pt>
                <c:pt idx="1054">
                  <c:v>103.83110000000001</c:v>
                </c:pt>
                <c:pt idx="1055">
                  <c:v>109.97620000000001</c:v>
                </c:pt>
                <c:pt idx="1056">
                  <c:v>116.6062</c:v>
                </c:pt>
                <c:pt idx="1057">
                  <c:v>122.0701</c:v>
                </c:pt>
                <c:pt idx="1058">
                  <c:v>127.7244</c:v>
                </c:pt>
                <c:pt idx="1059">
                  <c:v>133.35990000000001</c:v>
                </c:pt>
                <c:pt idx="1060">
                  <c:v>138.77369999999999</c:v>
                </c:pt>
                <c:pt idx="1061">
                  <c:v>143.91239999999999</c:v>
                </c:pt>
                <c:pt idx="1062">
                  <c:v>147.33070000000001</c:v>
                </c:pt>
                <c:pt idx="1063">
                  <c:v>136.8912</c:v>
                </c:pt>
                <c:pt idx="1064">
                  <c:v>138.54830000000001</c:v>
                </c:pt>
                <c:pt idx="1065">
                  <c:v>138.54830000000001</c:v>
                </c:pt>
                <c:pt idx="1066">
                  <c:v>138.55529999999999</c:v>
                </c:pt>
                <c:pt idx="1067">
                  <c:v>131.50819999999999</c:v>
                </c:pt>
                <c:pt idx="1068">
                  <c:v>124.7961</c:v>
                </c:pt>
                <c:pt idx="1069">
                  <c:v>117.553</c:v>
                </c:pt>
                <c:pt idx="1070">
                  <c:v>110.3013</c:v>
                </c:pt>
                <c:pt idx="1071">
                  <c:v>103.0878</c:v>
                </c:pt>
                <c:pt idx="1072">
                  <c:v>95.995689999999996</c:v>
                </c:pt>
                <c:pt idx="1073">
                  <c:v>89.594309999999993</c:v>
                </c:pt>
                <c:pt idx="1074">
                  <c:v>83.02158</c:v>
                </c:pt>
                <c:pt idx="1075">
                  <c:v>76.062929999999994</c:v>
                </c:pt>
                <c:pt idx="1076">
                  <c:v>69.325800000000001</c:v>
                </c:pt>
                <c:pt idx="1077">
                  <c:v>63.74194</c:v>
                </c:pt>
                <c:pt idx="1078">
                  <c:v>57.734729999999999</c:v>
                </c:pt>
                <c:pt idx="1079">
                  <c:v>52.097709999999999</c:v>
                </c:pt>
                <c:pt idx="1080">
                  <c:v>46.73216</c:v>
                </c:pt>
                <c:pt idx="1081">
                  <c:v>41.596649999999997</c:v>
                </c:pt>
                <c:pt idx="1082">
                  <c:v>36.365189999999998</c:v>
                </c:pt>
                <c:pt idx="1083">
                  <c:v>31.011310000000002</c:v>
                </c:pt>
                <c:pt idx="1084">
                  <c:v>25.876629999999999</c:v>
                </c:pt>
                <c:pt idx="1085">
                  <c:v>20.31962</c:v>
                </c:pt>
                <c:pt idx="1086">
                  <c:v>14.60195</c:v>
                </c:pt>
                <c:pt idx="1087">
                  <c:v>8.9708509999999997</c:v>
                </c:pt>
                <c:pt idx="1088">
                  <c:v>3.561223</c:v>
                </c:pt>
                <c:pt idx="1089">
                  <c:v>-2.2232620000000001</c:v>
                </c:pt>
                <c:pt idx="1090">
                  <c:v>-7.5658570000000003</c:v>
                </c:pt>
                <c:pt idx="1091">
                  <c:v>-12.64091</c:v>
                </c:pt>
                <c:pt idx="1092">
                  <c:v>-17.51811</c:v>
                </c:pt>
                <c:pt idx="1093">
                  <c:v>-22.52674</c:v>
                </c:pt>
                <c:pt idx="1094">
                  <c:v>-27.599509999999999</c:v>
                </c:pt>
                <c:pt idx="1095">
                  <c:v>-32.53978</c:v>
                </c:pt>
                <c:pt idx="1096">
                  <c:v>-37.749139999999997</c:v>
                </c:pt>
                <c:pt idx="1097">
                  <c:v>-42.691659999999999</c:v>
                </c:pt>
                <c:pt idx="1098">
                  <c:v>-47.772370000000002</c:v>
                </c:pt>
                <c:pt idx="1099">
                  <c:v>-52.913350000000001</c:v>
                </c:pt>
                <c:pt idx="1100">
                  <c:v>-58.202269999999999</c:v>
                </c:pt>
                <c:pt idx="1101">
                  <c:v>-63.18618</c:v>
                </c:pt>
                <c:pt idx="1102">
                  <c:v>-67.910929999999993</c:v>
                </c:pt>
                <c:pt idx="1103">
                  <c:v>-73.436070000000001</c:v>
                </c:pt>
                <c:pt idx="1104">
                  <c:v>-78.280559999999994</c:v>
                </c:pt>
                <c:pt idx="1105">
                  <c:v>-83.278099999999995</c:v>
                </c:pt>
                <c:pt idx="1106">
                  <c:v>-88.275949999999995</c:v>
                </c:pt>
                <c:pt idx="1107">
                  <c:v>-93.1357</c:v>
                </c:pt>
                <c:pt idx="1108">
                  <c:v>-98.003680000000003</c:v>
                </c:pt>
                <c:pt idx="1109">
                  <c:v>-102.89870000000001</c:v>
                </c:pt>
                <c:pt idx="1110">
                  <c:v>-107.7963</c:v>
                </c:pt>
                <c:pt idx="1111">
                  <c:v>-112.688</c:v>
                </c:pt>
                <c:pt idx="1112">
                  <c:v>-117.5885</c:v>
                </c:pt>
                <c:pt idx="1113">
                  <c:v>-122.089</c:v>
                </c:pt>
                <c:pt idx="1114">
                  <c:v>-125.65</c:v>
                </c:pt>
                <c:pt idx="1115">
                  <c:v>-128.08279999999999</c:v>
                </c:pt>
                <c:pt idx="1116">
                  <c:v>-128.08279999999999</c:v>
                </c:pt>
                <c:pt idx="1117">
                  <c:v>-128.10759999999999</c:v>
                </c:pt>
                <c:pt idx="1118">
                  <c:v>-121.6572</c:v>
                </c:pt>
                <c:pt idx="1119">
                  <c:v>-115.1833</c:v>
                </c:pt>
                <c:pt idx="1120">
                  <c:v>-108.7013</c:v>
                </c:pt>
                <c:pt idx="1121">
                  <c:v>-102.6789</c:v>
                </c:pt>
                <c:pt idx="1122">
                  <c:v>-96.202910000000003</c:v>
                </c:pt>
                <c:pt idx="1123">
                  <c:v>-89.700360000000003</c:v>
                </c:pt>
                <c:pt idx="1124">
                  <c:v>-83.168090000000007</c:v>
                </c:pt>
                <c:pt idx="1125">
                  <c:v>-76.441040000000001</c:v>
                </c:pt>
                <c:pt idx="1126">
                  <c:v>-69.703019999999995</c:v>
                </c:pt>
                <c:pt idx="1127">
                  <c:v>-63.318579999999997</c:v>
                </c:pt>
                <c:pt idx="1128">
                  <c:v>-58.054549999999999</c:v>
                </c:pt>
                <c:pt idx="1129">
                  <c:v>-52.993049999999997</c:v>
                </c:pt>
                <c:pt idx="1130">
                  <c:v>-48.38438</c:v>
                </c:pt>
                <c:pt idx="1131">
                  <c:v>-43.20279</c:v>
                </c:pt>
                <c:pt idx="1132">
                  <c:v>-37.888689999999997</c:v>
                </c:pt>
                <c:pt idx="1133">
                  <c:v>-32.43806</c:v>
                </c:pt>
                <c:pt idx="1134">
                  <c:v>-26.889600000000002</c:v>
                </c:pt>
                <c:pt idx="1135">
                  <c:v>-20.979790000000001</c:v>
                </c:pt>
                <c:pt idx="1136">
                  <c:v>-14.94824</c:v>
                </c:pt>
                <c:pt idx="1137">
                  <c:v>-9.4136629999999997</c:v>
                </c:pt>
                <c:pt idx="1138">
                  <c:v>-3.8352240000000002</c:v>
                </c:pt>
                <c:pt idx="1139">
                  <c:v>1.7623279999999999</c:v>
                </c:pt>
                <c:pt idx="1140">
                  <c:v>6.995622</c:v>
                </c:pt>
                <c:pt idx="1141">
                  <c:v>12.037089999999999</c:v>
                </c:pt>
                <c:pt idx="1142">
                  <c:v>16.89359</c:v>
                </c:pt>
                <c:pt idx="1143">
                  <c:v>21.996040000000001</c:v>
                </c:pt>
                <c:pt idx="1144">
                  <c:v>26.939319999999999</c:v>
                </c:pt>
                <c:pt idx="1145">
                  <c:v>32.605460000000001</c:v>
                </c:pt>
                <c:pt idx="1146">
                  <c:v>38.456679999999999</c:v>
                </c:pt>
                <c:pt idx="1147">
                  <c:v>43.916260000000001</c:v>
                </c:pt>
                <c:pt idx="1148">
                  <c:v>49.796529999999997</c:v>
                </c:pt>
                <c:pt idx="1149">
                  <c:v>55.85566</c:v>
                </c:pt>
                <c:pt idx="1150">
                  <c:v>61.77467</c:v>
                </c:pt>
                <c:pt idx="1151">
                  <c:v>67.59366</c:v>
                </c:pt>
                <c:pt idx="1152">
                  <c:v>73.117270000000005</c:v>
                </c:pt>
                <c:pt idx="1153">
                  <c:v>78.618750000000006</c:v>
                </c:pt>
                <c:pt idx="1154">
                  <c:v>84.212739999999997</c:v>
                </c:pt>
                <c:pt idx="1155">
                  <c:v>89.799199999999999</c:v>
                </c:pt>
                <c:pt idx="1156">
                  <c:v>94.929100000000005</c:v>
                </c:pt>
                <c:pt idx="1157">
                  <c:v>100.4547</c:v>
                </c:pt>
                <c:pt idx="1158">
                  <c:v>105.6019</c:v>
                </c:pt>
                <c:pt idx="1159">
                  <c:v>111.2893</c:v>
                </c:pt>
                <c:pt idx="1160">
                  <c:v>116.9712</c:v>
                </c:pt>
                <c:pt idx="1161">
                  <c:v>122.4821</c:v>
                </c:pt>
                <c:pt idx="1162">
                  <c:v>128.01339999999999</c:v>
                </c:pt>
                <c:pt idx="1163">
                  <c:v>133.5479</c:v>
                </c:pt>
                <c:pt idx="1164">
                  <c:v>138.2302</c:v>
                </c:pt>
                <c:pt idx="1165">
                  <c:v>140.11199999999999</c:v>
                </c:pt>
                <c:pt idx="1166">
                  <c:v>141.6489</c:v>
                </c:pt>
                <c:pt idx="1167">
                  <c:v>142.99270000000001</c:v>
                </c:pt>
                <c:pt idx="1168">
                  <c:v>142.99270000000001</c:v>
                </c:pt>
                <c:pt idx="1169">
                  <c:v>142.8691</c:v>
                </c:pt>
                <c:pt idx="1170">
                  <c:v>135.102</c:v>
                </c:pt>
                <c:pt idx="1171">
                  <c:v>127.1561</c:v>
                </c:pt>
                <c:pt idx="1172">
                  <c:v>119.2093</c:v>
                </c:pt>
                <c:pt idx="1173">
                  <c:v>111.33240000000001</c:v>
                </c:pt>
                <c:pt idx="1174">
                  <c:v>103.6421</c:v>
                </c:pt>
                <c:pt idx="1175">
                  <c:v>95.961780000000005</c:v>
                </c:pt>
                <c:pt idx="1176">
                  <c:v>88.15419</c:v>
                </c:pt>
                <c:pt idx="1177">
                  <c:v>80.643389999999997</c:v>
                </c:pt>
                <c:pt idx="1178">
                  <c:v>73.566400000000002</c:v>
                </c:pt>
                <c:pt idx="1179">
                  <c:v>66.782420000000002</c:v>
                </c:pt>
                <c:pt idx="1180">
                  <c:v>60.311100000000003</c:v>
                </c:pt>
                <c:pt idx="1181">
                  <c:v>54.293909999999997</c:v>
                </c:pt>
                <c:pt idx="1182">
                  <c:v>48.476930000000003</c:v>
                </c:pt>
                <c:pt idx="1183">
                  <c:v>43.015250000000002</c:v>
                </c:pt>
                <c:pt idx="1184">
                  <c:v>37.447629999999997</c:v>
                </c:pt>
                <c:pt idx="1185">
                  <c:v>31.875160000000001</c:v>
                </c:pt>
                <c:pt idx="1186">
                  <c:v>27.004020000000001</c:v>
                </c:pt>
                <c:pt idx="1187">
                  <c:v>22.075220000000002</c:v>
                </c:pt>
                <c:pt idx="1188">
                  <c:v>17.42906</c:v>
                </c:pt>
                <c:pt idx="1189">
                  <c:v>13.107670000000001</c:v>
                </c:pt>
                <c:pt idx="1190">
                  <c:v>7.9740080000000004</c:v>
                </c:pt>
                <c:pt idx="1191">
                  <c:v>2.4853149999999999</c:v>
                </c:pt>
                <c:pt idx="1192">
                  <c:v>-3.6013799999999998</c:v>
                </c:pt>
                <c:pt idx="1193">
                  <c:v>-9.1041480000000004</c:v>
                </c:pt>
                <c:pt idx="1194">
                  <c:v>-14.205830000000001</c:v>
                </c:pt>
                <c:pt idx="1195">
                  <c:v>-18.7758</c:v>
                </c:pt>
                <c:pt idx="1196">
                  <c:v>-23.013639999999999</c:v>
                </c:pt>
                <c:pt idx="1197">
                  <c:v>-27.464320000000001</c:v>
                </c:pt>
                <c:pt idx="1198">
                  <c:v>-31.66461</c:v>
                </c:pt>
                <c:pt idx="1199">
                  <c:v>-36.284759999999999</c:v>
                </c:pt>
                <c:pt idx="1200">
                  <c:v>-41.317300000000003</c:v>
                </c:pt>
                <c:pt idx="1201">
                  <c:v>-46.686529999999998</c:v>
                </c:pt>
                <c:pt idx="1202">
                  <c:v>-51.92342</c:v>
                </c:pt>
                <c:pt idx="1203">
                  <c:v>-57.243409999999997</c:v>
                </c:pt>
                <c:pt idx="1204">
                  <c:v>-62.86553</c:v>
                </c:pt>
                <c:pt idx="1205">
                  <c:v>-68.511399999999995</c:v>
                </c:pt>
                <c:pt idx="1206">
                  <c:v>-73.917779999999993</c:v>
                </c:pt>
                <c:pt idx="1207">
                  <c:v>-79.139160000000004</c:v>
                </c:pt>
                <c:pt idx="1208">
                  <c:v>-84.429850000000002</c:v>
                </c:pt>
                <c:pt idx="1209">
                  <c:v>-89.721289999999996</c:v>
                </c:pt>
                <c:pt idx="1210">
                  <c:v>-94.868520000000004</c:v>
                </c:pt>
                <c:pt idx="1211">
                  <c:v>-100.0425</c:v>
                </c:pt>
                <c:pt idx="1212">
                  <c:v>-105.21980000000001</c:v>
                </c:pt>
                <c:pt idx="1213">
                  <c:v>-110.3776</c:v>
                </c:pt>
                <c:pt idx="1214">
                  <c:v>-115.5097</c:v>
                </c:pt>
                <c:pt idx="1215">
                  <c:v>-120.634</c:v>
                </c:pt>
                <c:pt idx="1216">
                  <c:v>-125.70659999999999</c:v>
                </c:pt>
                <c:pt idx="1217">
                  <c:v>-129.10980000000001</c:v>
                </c:pt>
                <c:pt idx="1218">
                  <c:v>-130.7989</c:v>
                </c:pt>
                <c:pt idx="1219">
                  <c:v>-132.31139999999999</c:v>
                </c:pt>
                <c:pt idx="1220">
                  <c:v>-132.31139999999999</c:v>
                </c:pt>
                <c:pt idx="1221">
                  <c:v>-132.21</c:v>
                </c:pt>
                <c:pt idx="1222">
                  <c:v>-125.3156</c:v>
                </c:pt>
                <c:pt idx="1223">
                  <c:v>-118.3092</c:v>
                </c:pt>
                <c:pt idx="1224">
                  <c:v>-111.29510000000001</c:v>
                </c:pt>
                <c:pt idx="1225">
                  <c:v>-104.26260000000001</c:v>
                </c:pt>
                <c:pt idx="1226">
                  <c:v>-97.21123</c:v>
                </c:pt>
                <c:pt idx="1227">
                  <c:v>-90.150379999999998</c:v>
                </c:pt>
                <c:pt idx="1228">
                  <c:v>-82.961759999999998</c:v>
                </c:pt>
                <c:pt idx="1229">
                  <c:v>-75.635639999999995</c:v>
                </c:pt>
                <c:pt idx="1230">
                  <c:v>-68.948070000000001</c:v>
                </c:pt>
                <c:pt idx="1231">
                  <c:v>-62.925280000000001</c:v>
                </c:pt>
                <c:pt idx="1232">
                  <c:v>-57.174169999999997</c:v>
                </c:pt>
                <c:pt idx="1233">
                  <c:v>-52.167769999999997</c:v>
                </c:pt>
                <c:pt idx="1234">
                  <c:v>-47.510179999999998</c:v>
                </c:pt>
                <c:pt idx="1235">
                  <c:v>-42.166800000000002</c:v>
                </c:pt>
                <c:pt idx="1236">
                  <c:v>-36.550260000000002</c:v>
                </c:pt>
                <c:pt idx="1237">
                  <c:v>-31.02899</c:v>
                </c:pt>
                <c:pt idx="1238">
                  <c:v>-25.590109999999999</c:v>
                </c:pt>
                <c:pt idx="1239">
                  <c:v>-19.880569999999999</c:v>
                </c:pt>
                <c:pt idx="1240">
                  <c:v>-14.68136</c:v>
                </c:pt>
                <c:pt idx="1241">
                  <c:v>-9.8909909999999996</c:v>
                </c:pt>
                <c:pt idx="1242">
                  <c:v>-4.2118969999999996</c:v>
                </c:pt>
                <c:pt idx="1243">
                  <c:v>1.5314430000000001</c:v>
                </c:pt>
                <c:pt idx="1244">
                  <c:v>6.919645</c:v>
                </c:pt>
                <c:pt idx="1245">
                  <c:v>11.492319999999999</c:v>
                </c:pt>
                <c:pt idx="1246">
                  <c:v>16.195260000000001</c:v>
                </c:pt>
                <c:pt idx="1247">
                  <c:v>21.077179999999998</c:v>
                </c:pt>
                <c:pt idx="1248">
                  <c:v>26.51529</c:v>
                </c:pt>
                <c:pt idx="1249">
                  <c:v>32.109900000000003</c:v>
                </c:pt>
                <c:pt idx="1250">
                  <c:v>38.00788</c:v>
                </c:pt>
                <c:pt idx="1251">
                  <c:v>43.506210000000003</c:v>
                </c:pt>
                <c:pt idx="1252">
                  <c:v>49.39949</c:v>
                </c:pt>
                <c:pt idx="1253">
                  <c:v>55.297759999999997</c:v>
                </c:pt>
                <c:pt idx="1254">
                  <c:v>61.260770000000001</c:v>
                </c:pt>
                <c:pt idx="1255">
                  <c:v>67.522739999999999</c:v>
                </c:pt>
                <c:pt idx="1256">
                  <c:v>73.455799999999996</c:v>
                </c:pt>
                <c:pt idx="1257">
                  <c:v>79.134619999999998</c:v>
                </c:pt>
                <c:pt idx="1258">
                  <c:v>84.903549999999996</c:v>
                </c:pt>
                <c:pt idx="1259">
                  <c:v>90.659710000000004</c:v>
                </c:pt>
                <c:pt idx="1260">
                  <c:v>96.181910000000002</c:v>
                </c:pt>
                <c:pt idx="1261">
                  <c:v>101.7415</c:v>
                </c:pt>
                <c:pt idx="1262">
                  <c:v>107.2307</c:v>
                </c:pt>
                <c:pt idx="1263">
                  <c:v>112.6853</c:v>
                </c:pt>
                <c:pt idx="1264">
                  <c:v>118.2319</c:v>
                </c:pt>
                <c:pt idx="1265">
                  <c:v>123.8699</c:v>
                </c:pt>
                <c:pt idx="1266">
                  <c:v>129.56620000000001</c:v>
                </c:pt>
                <c:pt idx="1267">
                  <c:v>134.56540000000001</c:v>
                </c:pt>
                <c:pt idx="1268">
                  <c:v>139.4187</c:v>
                </c:pt>
                <c:pt idx="1269">
                  <c:v>143.5119</c:v>
                </c:pt>
                <c:pt idx="1270">
                  <c:v>129.12530000000001</c:v>
                </c:pt>
                <c:pt idx="1271">
                  <c:v>132.6</c:v>
                </c:pt>
                <c:pt idx="1272">
                  <c:v>132.6</c:v>
                </c:pt>
                <c:pt idx="1273">
                  <c:v>132.53210000000001</c:v>
                </c:pt>
                <c:pt idx="1274">
                  <c:v>123.82989999999999</c:v>
                </c:pt>
                <c:pt idx="1275">
                  <c:v>115.7795</c:v>
                </c:pt>
                <c:pt idx="1276">
                  <c:v>108.0844</c:v>
                </c:pt>
                <c:pt idx="1277">
                  <c:v>99.826970000000003</c:v>
                </c:pt>
                <c:pt idx="1278">
                  <c:v>91.58569</c:v>
                </c:pt>
                <c:pt idx="1279">
                  <c:v>83.644419999999997</c:v>
                </c:pt>
                <c:pt idx="1280">
                  <c:v>75.467960000000005</c:v>
                </c:pt>
                <c:pt idx="1281">
                  <c:v>67.255489999999995</c:v>
                </c:pt>
                <c:pt idx="1282">
                  <c:v>61.130540000000003</c:v>
                </c:pt>
                <c:pt idx="1283">
                  <c:v>54.353819999999999</c:v>
                </c:pt>
                <c:pt idx="1284">
                  <c:v>48.31438</c:v>
                </c:pt>
                <c:pt idx="1285">
                  <c:v>42.818449999999999</c:v>
                </c:pt>
                <c:pt idx="1286">
                  <c:v>37.243519999999997</c:v>
                </c:pt>
                <c:pt idx="1287">
                  <c:v>32.37867</c:v>
                </c:pt>
                <c:pt idx="1288">
                  <c:v>27.564440000000001</c:v>
                </c:pt>
                <c:pt idx="1289">
                  <c:v>22.668700000000001</c:v>
                </c:pt>
                <c:pt idx="1290">
                  <c:v>18.269960000000001</c:v>
                </c:pt>
                <c:pt idx="1291">
                  <c:v>14.27121</c:v>
                </c:pt>
                <c:pt idx="1292">
                  <c:v>9.7898130000000005</c:v>
                </c:pt>
                <c:pt idx="1293">
                  <c:v>5.3040349999999998</c:v>
                </c:pt>
                <c:pt idx="1294">
                  <c:v>0.45571509999999998</c:v>
                </c:pt>
                <c:pt idx="1295">
                  <c:v>-5.4265090000000002</c:v>
                </c:pt>
                <c:pt idx="1296">
                  <c:v>-11.039099999999999</c:v>
                </c:pt>
                <c:pt idx="1297">
                  <c:v>-16.469439999999999</c:v>
                </c:pt>
                <c:pt idx="1298">
                  <c:v>-21.74532</c:v>
                </c:pt>
                <c:pt idx="1299">
                  <c:v>-26.371980000000001</c:v>
                </c:pt>
                <c:pt idx="1300">
                  <c:v>-30.706720000000001</c:v>
                </c:pt>
                <c:pt idx="1301">
                  <c:v>-35.03857</c:v>
                </c:pt>
                <c:pt idx="1302">
                  <c:v>-39.528129999999997</c:v>
                </c:pt>
                <c:pt idx="1303">
                  <c:v>-44.352139999999999</c:v>
                </c:pt>
                <c:pt idx="1304">
                  <c:v>-49.377789999999997</c:v>
                </c:pt>
                <c:pt idx="1305">
                  <c:v>-54.484340000000003</c:v>
                </c:pt>
                <c:pt idx="1306">
                  <c:v>-59.807729999999999</c:v>
                </c:pt>
                <c:pt idx="1307">
                  <c:v>-64.952860000000001</c:v>
                </c:pt>
                <c:pt idx="1308">
                  <c:v>-70.013630000000006</c:v>
                </c:pt>
                <c:pt idx="1309">
                  <c:v>-75.198939999999993</c:v>
                </c:pt>
                <c:pt idx="1310">
                  <c:v>-80.278350000000003</c:v>
                </c:pt>
                <c:pt idx="1311">
                  <c:v>-85.385379999999998</c:v>
                </c:pt>
                <c:pt idx="1312">
                  <c:v>-90.628240000000005</c:v>
                </c:pt>
                <c:pt idx="1313">
                  <c:v>-95.725179999999995</c:v>
                </c:pt>
                <c:pt idx="1314">
                  <c:v>-100.839</c:v>
                </c:pt>
                <c:pt idx="1315">
                  <c:v>-105.9408</c:v>
                </c:pt>
                <c:pt idx="1316">
                  <c:v>-111.0095</c:v>
                </c:pt>
                <c:pt idx="1317">
                  <c:v>-104.1708</c:v>
                </c:pt>
                <c:pt idx="1318">
                  <c:v>-109.8815</c:v>
                </c:pt>
                <c:pt idx="1319">
                  <c:v>-114.6336</c:v>
                </c:pt>
                <c:pt idx="1320">
                  <c:v>-118.8077</c:v>
                </c:pt>
                <c:pt idx="1321">
                  <c:v>-109.88930000000001</c:v>
                </c:pt>
                <c:pt idx="1322">
                  <c:v>-112.5938</c:v>
                </c:pt>
                <c:pt idx="1323">
                  <c:v>-112.5938</c:v>
                </c:pt>
                <c:pt idx="1324">
                  <c:v>-112.502</c:v>
                </c:pt>
                <c:pt idx="1325">
                  <c:v>-105.5403</c:v>
                </c:pt>
                <c:pt idx="1326">
                  <c:v>-98.605789999999999</c:v>
                </c:pt>
                <c:pt idx="1327">
                  <c:v>-92.215760000000003</c:v>
                </c:pt>
                <c:pt idx="1328">
                  <c:v>-85.150099999999995</c:v>
                </c:pt>
                <c:pt idx="1329">
                  <c:v>-77.986320000000006</c:v>
                </c:pt>
                <c:pt idx="1330">
                  <c:v>-71.429239999999993</c:v>
                </c:pt>
                <c:pt idx="1331">
                  <c:v>-64.088579999999993</c:v>
                </c:pt>
                <c:pt idx="1332">
                  <c:v>-57.169370000000001</c:v>
                </c:pt>
                <c:pt idx="1333">
                  <c:v>-51.195410000000003</c:v>
                </c:pt>
                <c:pt idx="1334">
                  <c:v>-45.830309999999997</c:v>
                </c:pt>
                <c:pt idx="1335">
                  <c:v>-41.225409999999997</c:v>
                </c:pt>
                <c:pt idx="1336">
                  <c:v>-36.842089999999999</c:v>
                </c:pt>
                <c:pt idx="1337">
                  <c:v>-32.507730000000002</c:v>
                </c:pt>
                <c:pt idx="1338">
                  <c:v>-27.7834</c:v>
                </c:pt>
                <c:pt idx="1339">
                  <c:v>-23.655989999999999</c:v>
                </c:pt>
                <c:pt idx="1340">
                  <c:v>-19.13373</c:v>
                </c:pt>
                <c:pt idx="1341">
                  <c:v>-14.28608</c:v>
                </c:pt>
                <c:pt idx="1342">
                  <c:v>-9.9530770000000004</c:v>
                </c:pt>
                <c:pt idx="1343">
                  <c:v>-5.841469</c:v>
                </c:pt>
                <c:pt idx="1344">
                  <c:v>-1.2826789999999999</c:v>
                </c:pt>
                <c:pt idx="1345">
                  <c:v>2.7085170000000001</c:v>
                </c:pt>
                <c:pt idx="1346">
                  <c:v>6.8354540000000004</c:v>
                </c:pt>
                <c:pt idx="1347">
                  <c:v>11.18465</c:v>
                </c:pt>
                <c:pt idx="1348">
                  <c:v>15.765890000000001</c:v>
                </c:pt>
                <c:pt idx="1349">
                  <c:v>20.68102</c:v>
                </c:pt>
                <c:pt idx="1350">
                  <c:v>26.014779999999998</c:v>
                </c:pt>
                <c:pt idx="1351">
                  <c:v>31.15174</c:v>
                </c:pt>
                <c:pt idx="1352">
                  <c:v>36.379109999999997</c:v>
                </c:pt>
                <c:pt idx="1353">
                  <c:v>41.780700000000003</c:v>
                </c:pt>
                <c:pt idx="1354">
                  <c:v>46.925350000000002</c:v>
                </c:pt>
                <c:pt idx="1355">
                  <c:v>52.363399999999999</c:v>
                </c:pt>
                <c:pt idx="1356">
                  <c:v>57.975659999999998</c:v>
                </c:pt>
                <c:pt idx="1357">
                  <c:v>62.973869999999998</c:v>
                </c:pt>
                <c:pt idx="1358">
                  <c:v>68.013149999999996</c:v>
                </c:pt>
                <c:pt idx="1359">
                  <c:v>72.812860000000001</c:v>
                </c:pt>
                <c:pt idx="1360">
                  <c:v>77.242320000000007</c:v>
                </c:pt>
                <c:pt idx="1361">
                  <c:v>82.003320000000002</c:v>
                </c:pt>
                <c:pt idx="1362">
                  <c:v>86.702820000000003</c:v>
                </c:pt>
                <c:pt idx="1363">
                  <c:v>91.575109999999995</c:v>
                </c:pt>
                <c:pt idx="1364">
                  <c:v>96.638050000000007</c:v>
                </c:pt>
                <c:pt idx="1365">
                  <c:v>101.7762</c:v>
                </c:pt>
                <c:pt idx="1366">
                  <c:v>106.8686</c:v>
                </c:pt>
                <c:pt idx="1367">
                  <c:v>111.86409999999999</c:v>
                </c:pt>
                <c:pt idx="1368">
                  <c:v>116.57689999999999</c:v>
                </c:pt>
                <c:pt idx="1369">
                  <c:v>115.3125</c:v>
                </c:pt>
                <c:pt idx="1370">
                  <c:v>119.2941</c:v>
                </c:pt>
                <c:pt idx="1371">
                  <c:v>122.5437</c:v>
                </c:pt>
                <c:pt idx="1372">
                  <c:v>125.1437</c:v>
                </c:pt>
                <c:pt idx="1373">
                  <c:v>127.0868</c:v>
                </c:pt>
                <c:pt idx="1374">
                  <c:v>127.0868</c:v>
                </c:pt>
                <c:pt idx="1375">
                  <c:v>127.0895</c:v>
                </c:pt>
                <c:pt idx="1376">
                  <c:v>119.31829999999999</c:v>
                </c:pt>
                <c:pt idx="1377">
                  <c:v>111.4123</c:v>
                </c:pt>
                <c:pt idx="1378">
                  <c:v>103.491</c:v>
                </c:pt>
                <c:pt idx="1379">
                  <c:v>95.526380000000003</c:v>
                </c:pt>
                <c:pt idx="1380">
                  <c:v>87.549059999999997</c:v>
                </c:pt>
                <c:pt idx="1381">
                  <c:v>79.567239999999998</c:v>
                </c:pt>
                <c:pt idx="1382">
                  <c:v>71.378659999999996</c:v>
                </c:pt>
                <c:pt idx="1383">
                  <c:v>63.255940000000002</c:v>
                </c:pt>
                <c:pt idx="1384">
                  <c:v>56.860529999999997</c:v>
                </c:pt>
                <c:pt idx="1385">
                  <c:v>51.806669999999997</c:v>
                </c:pt>
                <c:pt idx="1386">
                  <c:v>47.185139999999997</c:v>
                </c:pt>
                <c:pt idx="1387">
                  <c:v>42.15784</c:v>
                </c:pt>
                <c:pt idx="1388">
                  <c:v>37.16234</c:v>
                </c:pt>
                <c:pt idx="1389">
                  <c:v>32.192189999999997</c:v>
                </c:pt>
                <c:pt idx="1390">
                  <c:v>27.57009</c:v>
                </c:pt>
                <c:pt idx="1391">
                  <c:v>22.365629999999999</c:v>
                </c:pt>
                <c:pt idx="1392">
                  <c:v>18.138179999999998</c:v>
                </c:pt>
                <c:pt idx="1393">
                  <c:v>14.523059999999999</c:v>
                </c:pt>
                <c:pt idx="1394">
                  <c:v>10.70687</c:v>
                </c:pt>
                <c:pt idx="1395">
                  <c:v>7.295299</c:v>
                </c:pt>
                <c:pt idx="1396">
                  <c:v>3.462358</c:v>
                </c:pt>
                <c:pt idx="1397">
                  <c:v>-0.70529989999999998</c:v>
                </c:pt>
                <c:pt idx="1398">
                  <c:v>-4.5914970000000004</c:v>
                </c:pt>
                <c:pt idx="1399">
                  <c:v>-8.9492410000000007</c:v>
                </c:pt>
                <c:pt idx="1400">
                  <c:v>-13.75694</c:v>
                </c:pt>
                <c:pt idx="1401">
                  <c:v>-18.514240000000001</c:v>
                </c:pt>
                <c:pt idx="1402">
                  <c:v>-22.550699999999999</c:v>
                </c:pt>
                <c:pt idx="1403">
                  <c:v>-26.570609999999999</c:v>
                </c:pt>
                <c:pt idx="1404">
                  <c:v>-30.783470000000001</c:v>
                </c:pt>
                <c:pt idx="1405">
                  <c:v>-35.055160000000001</c:v>
                </c:pt>
                <c:pt idx="1406">
                  <c:v>-39.76482</c:v>
                </c:pt>
                <c:pt idx="1407">
                  <c:v>-44.47607</c:v>
                </c:pt>
                <c:pt idx="1408">
                  <c:v>-48.681530000000002</c:v>
                </c:pt>
                <c:pt idx="1409">
                  <c:v>-53.039630000000002</c:v>
                </c:pt>
                <c:pt idx="1410">
                  <c:v>-57.549100000000003</c:v>
                </c:pt>
                <c:pt idx="1411">
                  <c:v>-62.40305</c:v>
                </c:pt>
                <c:pt idx="1412">
                  <c:v>-67.424809999999994</c:v>
                </c:pt>
                <c:pt idx="1413">
                  <c:v>-72.278499999999994</c:v>
                </c:pt>
                <c:pt idx="1414">
                  <c:v>-77.200599999999994</c:v>
                </c:pt>
                <c:pt idx="1415">
                  <c:v>-82.085509999999999</c:v>
                </c:pt>
                <c:pt idx="1416">
                  <c:v>-86.905330000000006</c:v>
                </c:pt>
                <c:pt idx="1417">
                  <c:v>-91.638239999999996</c:v>
                </c:pt>
                <c:pt idx="1418">
                  <c:v>-96.423240000000007</c:v>
                </c:pt>
                <c:pt idx="1419">
                  <c:v>-100.8736</c:v>
                </c:pt>
                <c:pt idx="1420">
                  <c:v>-105.4178</c:v>
                </c:pt>
                <c:pt idx="1421">
                  <c:v>-109.5415</c:v>
                </c:pt>
                <c:pt idx="1422">
                  <c:v>-112.53660000000001</c:v>
                </c:pt>
                <c:pt idx="1423">
                  <c:v>-114.2218</c:v>
                </c:pt>
                <c:pt idx="1424">
                  <c:v>-115.64579999999999</c:v>
                </c:pt>
                <c:pt idx="1425">
                  <c:v>-117.01090000000001</c:v>
                </c:pt>
                <c:pt idx="1426">
                  <c:v>-117.01090000000001</c:v>
                </c:pt>
                <c:pt idx="1427">
                  <c:v>-116.7161</c:v>
                </c:pt>
                <c:pt idx="1428">
                  <c:v>-109.84690000000001</c:v>
                </c:pt>
                <c:pt idx="1429">
                  <c:v>-102.497</c:v>
                </c:pt>
                <c:pt idx="1430">
                  <c:v>-95.147030000000001</c:v>
                </c:pt>
                <c:pt idx="1431">
                  <c:v>-87.791929999999994</c:v>
                </c:pt>
                <c:pt idx="1432">
                  <c:v>-80.339699999999993</c:v>
                </c:pt>
                <c:pt idx="1433">
                  <c:v>-72.853809999999996</c:v>
                </c:pt>
                <c:pt idx="1434">
                  <c:v>-65.125630000000001</c:v>
                </c:pt>
                <c:pt idx="1435">
                  <c:v>-57.482950000000002</c:v>
                </c:pt>
                <c:pt idx="1436">
                  <c:v>-50.892389999999999</c:v>
                </c:pt>
                <c:pt idx="1437">
                  <c:v>-46.198929999999997</c:v>
                </c:pt>
                <c:pt idx="1438">
                  <c:v>-41.824120000000001</c:v>
                </c:pt>
                <c:pt idx="1439">
                  <c:v>-37.358350000000002</c:v>
                </c:pt>
                <c:pt idx="1440">
                  <c:v>-32.376620000000003</c:v>
                </c:pt>
                <c:pt idx="1441">
                  <c:v>-27.24813</c:v>
                </c:pt>
                <c:pt idx="1442">
                  <c:v>-21.30179</c:v>
                </c:pt>
                <c:pt idx="1443">
                  <c:v>-17.087789999999998</c:v>
                </c:pt>
                <c:pt idx="1444">
                  <c:v>-12.833830000000001</c:v>
                </c:pt>
                <c:pt idx="1445">
                  <c:v>-8.4764099999999996</c:v>
                </c:pt>
                <c:pt idx="1446">
                  <c:v>-4.859769</c:v>
                </c:pt>
                <c:pt idx="1447">
                  <c:v>-1.43832</c:v>
                </c:pt>
                <c:pt idx="1448">
                  <c:v>1.681074</c:v>
                </c:pt>
                <c:pt idx="1449">
                  <c:v>5.1834829999999998</c:v>
                </c:pt>
                <c:pt idx="1450">
                  <c:v>9.7662879999999994</c:v>
                </c:pt>
                <c:pt idx="1451">
                  <c:v>14.370100000000001</c:v>
                </c:pt>
                <c:pt idx="1452">
                  <c:v>19.041129999999999</c:v>
                </c:pt>
                <c:pt idx="1453">
                  <c:v>23.674469999999999</c:v>
                </c:pt>
                <c:pt idx="1454">
                  <c:v>28.648129999999998</c:v>
                </c:pt>
                <c:pt idx="1455">
                  <c:v>33.018239999999999</c:v>
                </c:pt>
                <c:pt idx="1456">
                  <c:v>37.183970000000002</c:v>
                </c:pt>
                <c:pt idx="1457">
                  <c:v>42.017159999999997</c:v>
                </c:pt>
                <c:pt idx="1458">
                  <c:v>46.335000000000001</c:v>
                </c:pt>
                <c:pt idx="1459">
                  <c:v>50.39911</c:v>
                </c:pt>
                <c:pt idx="1460">
                  <c:v>55.529290000000003</c:v>
                </c:pt>
                <c:pt idx="1461">
                  <c:v>60.299509999999998</c:v>
                </c:pt>
                <c:pt idx="1462">
                  <c:v>65.408569999999997</c:v>
                </c:pt>
                <c:pt idx="1463">
                  <c:v>70.453429999999997</c:v>
                </c:pt>
                <c:pt idx="1464">
                  <c:v>75.376840000000001</c:v>
                </c:pt>
                <c:pt idx="1465">
                  <c:v>80.208770000000001</c:v>
                </c:pt>
                <c:pt idx="1466">
                  <c:v>84.73</c:v>
                </c:pt>
                <c:pt idx="1467">
                  <c:v>89.461960000000005</c:v>
                </c:pt>
                <c:pt idx="1468">
                  <c:v>94.147289999999998</c:v>
                </c:pt>
                <c:pt idx="1469">
                  <c:v>98.846729999999994</c:v>
                </c:pt>
                <c:pt idx="1470">
                  <c:v>103.19759999999999</c:v>
                </c:pt>
                <c:pt idx="1471">
                  <c:v>107.3621</c:v>
                </c:pt>
                <c:pt idx="1472">
                  <c:v>111.10209999999999</c:v>
                </c:pt>
                <c:pt idx="1473">
                  <c:v>115.1477</c:v>
                </c:pt>
                <c:pt idx="1474">
                  <c:v>118.94540000000001</c:v>
                </c:pt>
                <c:pt idx="1475">
                  <c:v>122.0548</c:v>
                </c:pt>
                <c:pt idx="1476">
                  <c:v>124.7161</c:v>
                </c:pt>
                <c:pt idx="1477">
                  <c:v>124.7161</c:v>
                </c:pt>
                <c:pt idx="1478">
                  <c:v>124.70050000000001</c:v>
                </c:pt>
                <c:pt idx="1479">
                  <c:v>116.4499</c:v>
                </c:pt>
                <c:pt idx="1480">
                  <c:v>107.9435</c:v>
                </c:pt>
                <c:pt idx="1481">
                  <c:v>99.474819999999994</c:v>
                </c:pt>
                <c:pt idx="1482">
                  <c:v>91.038150000000002</c:v>
                </c:pt>
                <c:pt idx="1483">
                  <c:v>82.793049999999994</c:v>
                </c:pt>
                <c:pt idx="1484">
                  <c:v>74.191760000000002</c:v>
                </c:pt>
                <c:pt idx="1485">
                  <c:v>65.354140000000001</c:v>
                </c:pt>
                <c:pt idx="1486">
                  <c:v>58.094070000000002</c:v>
                </c:pt>
                <c:pt idx="1487">
                  <c:v>52.720739999999999</c:v>
                </c:pt>
                <c:pt idx="1488">
                  <c:v>47.445889999999999</c:v>
                </c:pt>
                <c:pt idx="1489">
                  <c:v>41.95973</c:v>
                </c:pt>
                <c:pt idx="1490">
                  <c:v>36.696109999999997</c:v>
                </c:pt>
                <c:pt idx="1491">
                  <c:v>31.369289999999999</c:v>
                </c:pt>
                <c:pt idx="1492">
                  <c:v>25.404530000000001</c:v>
                </c:pt>
                <c:pt idx="1493">
                  <c:v>20.618839999999999</c:v>
                </c:pt>
                <c:pt idx="1494">
                  <c:v>16.663879999999999</c:v>
                </c:pt>
                <c:pt idx="1495">
                  <c:v>12.583259999999999</c:v>
                </c:pt>
                <c:pt idx="1496">
                  <c:v>8.0244429999999998</c:v>
                </c:pt>
                <c:pt idx="1497">
                  <c:v>4.4898740000000004</c:v>
                </c:pt>
                <c:pt idx="1498">
                  <c:v>0.79809430000000003</c:v>
                </c:pt>
                <c:pt idx="1499">
                  <c:v>-2.9489079999999999</c:v>
                </c:pt>
                <c:pt idx="1500">
                  <c:v>-7.3694110000000004</c:v>
                </c:pt>
                <c:pt idx="1501">
                  <c:v>-11.4298</c:v>
                </c:pt>
                <c:pt idx="1502">
                  <c:v>-15.707470000000001</c:v>
                </c:pt>
                <c:pt idx="1503">
                  <c:v>-19.709540000000001</c:v>
                </c:pt>
                <c:pt idx="1504">
                  <c:v>-23.796890000000001</c:v>
                </c:pt>
                <c:pt idx="1505">
                  <c:v>-27.6113</c:v>
                </c:pt>
                <c:pt idx="1506">
                  <c:v>-32.137700000000002</c:v>
                </c:pt>
                <c:pt idx="1507">
                  <c:v>-36.847279999999998</c:v>
                </c:pt>
                <c:pt idx="1508">
                  <c:v>-41.716970000000003</c:v>
                </c:pt>
                <c:pt idx="1509">
                  <c:v>-46.028080000000003</c:v>
                </c:pt>
                <c:pt idx="1510">
                  <c:v>-50.43974</c:v>
                </c:pt>
                <c:pt idx="1511">
                  <c:v>-54.860300000000002</c:v>
                </c:pt>
                <c:pt idx="1512">
                  <c:v>-59.429290000000002</c:v>
                </c:pt>
                <c:pt idx="1513">
                  <c:v>-64.045760000000001</c:v>
                </c:pt>
                <c:pt idx="1514">
                  <c:v>-68.944680000000005</c:v>
                </c:pt>
                <c:pt idx="1515">
                  <c:v>-73.524799999999999</c:v>
                </c:pt>
                <c:pt idx="1516">
                  <c:v>-78.388199999999998</c:v>
                </c:pt>
                <c:pt idx="1517">
                  <c:v>-83.211619999999996</c:v>
                </c:pt>
                <c:pt idx="1518">
                  <c:v>-87.607380000000006</c:v>
                </c:pt>
                <c:pt idx="1519">
                  <c:v>-92.023060000000001</c:v>
                </c:pt>
                <c:pt idx="1520">
                  <c:v>-96.088729999999998</c:v>
                </c:pt>
                <c:pt idx="1521">
                  <c:v>-100.08929999999999</c:v>
                </c:pt>
                <c:pt idx="1522">
                  <c:v>-104.0896</c:v>
                </c:pt>
                <c:pt idx="1523">
                  <c:v>-108.1161</c:v>
                </c:pt>
                <c:pt idx="1524">
                  <c:v>-112.1384</c:v>
                </c:pt>
                <c:pt idx="1525">
                  <c:v>-116.163</c:v>
                </c:pt>
                <c:pt idx="1526">
                  <c:v>-117.96639999999999</c:v>
                </c:pt>
                <c:pt idx="1527">
                  <c:v>-118.6062</c:v>
                </c:pt>
                <c:pt idx="1528">
                  <c:v>-119.3211</c:v>
                </c:pt>
                <c:pt idx="1529">
                  <c:v>-119.3211</c:v>
                </c:pt>
                <c:pt idx="1530">
                  <c:v>-119.181</c:v>
                </c:pt>
                <c:pt idx="1531">
                  <c:v>-111.6807</c:v>
                </c:pt>
                <c:pt idx="1532">
                  <c:v>-103.85290000000001</c:v>
                </c:pt>
                <c:pt idx="1533">
                  <c:v>-96.600300000000004</c:v>
                </c:pt>
                <c:pt idx="1534">
                  <c:v>-88.714749999999995</c:v>
                </c:pt>
                <c:pt idx="1535">
                  <c:v>-80.743939999999995</c:v>
                </c:pt>
                <c:pt idx="1536">
                  <c:v>-72.688630000000003</c:v>
                </c:pt>
                <c:pt idx="1537">
                  <c:v>-64.694389999999999</c:v>
                </c:pt>
                <c:pt idx="1538">
                  <c:v>-56.449300000000001</c:v>
                </c:pt>
                <c:pt idx="1539">
                  <c:v>-50.078040000000001</c:v>
                </c:pt>
                <c:pt idx="1540">
                  <c:v>-44.84395</c:v>
                </c:pt>
                <c:pt idx="1541">
                  <c:v>-39.764249999999997</c:v>
                </c:pt>
                <c:pt idx="1542">
                  <c:v>-34.543599999999998</c:v>
                </c:pt>
                <c:pt idx="1543">
                  <c:v>-29.764610000000001</c:v>
                </c:pt>
                <c:pt idx="1544">
                  <c:v>-24.658629999999999</c:v>
                </c:pt>
                <c:pt idx="1545">
                  <c:v>-19.298909999999999</c:v>
                </c:pt>
                <c:pt idx="1546">
                  <c:v>-15.77881</c:v>
                </c:pt>
                <c:pt idx="1547">
                  <c:v>-11.87843</c:v>
                </c:pt>
                <c:pt idx="1548">
                  <c:v>-7.8722640000000004</c:v>
                </c:pt>
                <c:pt idx="1549">
                  <c:v>-4.4445509999999997</c:v>
                </c:pt>
                <c:pt idx="1550">
                  <c:v>-0.82377829999999996</c:v>
                </c:pt>
                <c:pt idx="1551">
                  <c:v>2.5523940000000001</c:v>
                </c:pt>
                <c:pt idx="1552">
                  <c:v>6.2967490000000002</c:v>
                </c:pt>
                <c:pt idx="1553">
                  <c:v>10.69722</c:v>
                </c:pt>
                <c:pt idx="1554">
                  <c:v>14.622820000000001</c:v>
                </c:pt>
                <c:pt idx="1555">
                  <c:v>18.764019999999999</c:v>
                </c:pt>
                <c:pt idx="1556">
                  <c:v>23.078330000000001</c:v>
                </c:pt>
                <c:pt idx="1557">
                  <c:v>27.672529999999998</c:v>
                </c:pt>
                <c:pt idx="1558">
                  <c:v>32.613039999999998</c:v>
                </c:pt>
                <c:pt idx="1559">
                  <c:v>37.565770000000001</c:v>
                </c:pt>
                <c:pt idx="1560">
                  <c:v>42.16516</c:v>
                </c:pt>
                <c:pt idx="1561">
                  <c:v>47.218029999999999</c:v>
                </c:pt>
                <c:pt idx="1562">
                  <c:v>51.387430000000002</c:v>
                </c:pt>
                <c:pt idx="1563">
                  <c:v>56.086959999999998</c:v>
                </c:pt>
                <c:pt idx="1564">
                  <c:v>60.554549999999999</c:v>
                </c:pt>
                <c:pt idx="1565">
                  <c:v>65.046319999999994</c:v>
                </c:pt>
                <c:pt idx="1566">
                  <c:v>69.276669999999996</c:v>
                </c:pt>
                <c:pt idx="1567">
                  <c:v>74.316159999999996</c:v>
                </c:pt>
                <c:pt idx="1568">
                  <c:v>79.287520000000001</c:v>
                </c:pt>
                <c:pt idx="1569">
                  <c:v>84.019159999999999</c:v>
                </c:pt>
                <c:pt idx="1570">
                  <c:v>88.510980000000004</c:v>
                </c:pt>
                <c:pt idx="1571">
                  <c:v>92.797110000000004</c:v>
                </c:pt>
                <c:pt idx="1572">
                  <c:v>97.048019999999994</c:v>
                </c:pt>
                <c:pt idx="1573">
                  <c:v>101.3399</c:v>
                </c:pt>
                <c:pt idx="1574">
                  <c:v>105.6318</c:v>
                </c:pt>
                <c:pt idx="1575">
                  <c:v>109.9233</c:v>
                </c:pt>
                <c:pt idx="1576">
                  <c:v>114.2758</c:v>
                </c:pt>
                <c:pt idx="1577">
                  <c:v>118.6456</c:v>
                </c:pt>
                <c:pt idx="1578">
                  <c:v>122.3437</c:v>
                </c:pt>
                <c:pt idx="1579">
                  <c:v>124.86799999999999</c:v>
                </c:pt>
                <c:pt idx="1580">
                  <c:v>126.9701</c:v>
                </c:pt>
                <c:pt idx="1581">
                  <c:v>126.9701</c:v>
                </c:pt>
                <c:pt idx="1582">
                  <c:v>126.78879999999999</c:v>
                </c:pt>
                <c:pt idx="1583">
                  <c:v>118.1052</c:v>
                </c:pt>
                <c:pt idx="1584">
                  <c:v>109.0457</c:v>
                </c:pt>
                <c:pt idx="1585">
                  <c:v>100.1876</c:v>
                </c:pt>
                <c:pt idx="1586">
                  <c:v>91.15025</c:v>
                </c:pt>
                <c:pt idx="1587">
                  <c:v>82.129329999999996</c:v>
                </c:pt>
                <c:pt idx="1588">
                  <c:v>73.25076</c:v>
                </c:pt>
                <c:pt idx="1589">
                  <c:v>63.862639999999999</c:v>
                </c:pt>
                <c:pt idx="1590">
                  <c:v>56.344250000000002</c:v>
                </c:pt>
                <c:pt idx="1591">
                  <c:v>50.55247</c:v>
                </c:pt>
                <c:pt idx="1592">
                  <c:v>44.701099999999997</c:v>
                </c:pt>
                <c:pt idx="1593">
                  <c:v>38.972630000000002</c:v>
                </c:pt>
                <c:pt idx="1594">
                  <c:v>33.317720000000001</c:v>
                </c:pt>
                <c:pt idx="1595">
                  <c:v>28.072679999999998</c:v>
                </c:pt>
                <c:pt idx="1596">
                  <c:v>22.146260000000002</c:v>
                </c:pt>
                <c:pt idx="1597">
                  <c:v>17.564060000000001</c:v>
                </c:pt>
                <c:pt idx="1598">
                  <c:v>14.02956</c:v>
                </c:pt>
                <c:pt idx="1599">
                  <c:v>10.237730000000001</c:v>
                </c:pt>
                <c:pt idx="1600">
                  <c:v>6.331537</c:v>
                </c:pt>
                <c:pt idx="1601">
                  <c:v>2.3354200000000001</c:v>
                </c:pt>
                <c:pt idx="1602">
                  <c:v>-1.4789760000000001</c:v>
                </c:pt>
                <c:pt idx="1603">
                  <c:v>-4.8659429999999997</c:v>
                </c:pt>
                <c:pt idx="1604">
                  <c:v>-8.4848909999999993</c:v>
                </c:pt>
                <c:pt idx="1605">
                  <c:v>-12.380100000000001</c:v>
                </c:pt>
                <c:pt idx="1606">
                  <c:v>-16.297699999999999</c:v>
                </c:pt>
                <c:pt idx="1607">
                  <c:v>-20.695219999999999</c:v>
                </c:pt>
                <c:pt idx="1608">
                  <c:v>-25.293500000000002</c:v>
                </c:pt>
                <c:pt idx="1609">
                  <c:v>-29.868580000000001</c:v>
                </c:pt>
                <c:pt idx="1610">
                  <c:v>-34.887279999999997</c:v>
                </c:pt>
                <c:pt idx="1611">
                  <c:v>-39.905999999999999</c:v>
                </c:pt>
                <c:pt idx="1612">
                  <c:v>-45.087940000000003</c:v>
                </c:pt>
                <c:pt idx="1613">
                  <c:v>-48.895740000000004</c:v>
                </c:pt>
                <c:pt idx="1614">
                  <c:v>-53.219760000000001</c:v>
                </c:pt>
                <c:pt idx="1615">
                  <c:v>-57.193350000000002</c:v>
                </c:pt>
                <c:pt idx="1616">
                  <c:v>-61.291800000000002</c:v>
                </c:pt>
                <c:pt idx="1617">
                  <c:v>-65.159319999999994</c:v>
                </c:pt>
                <c:pt idx="1618">
                  <c:v>-68.707040000000006</c:v>
                </c:pt>
                <c:pt idx="1619">
                  <c:v>-73.004480000000001</c:v>
                </c:pt>
                <c:pt idx="1620">
                  <c:v>-77.295330000000007</c:v>
                </c:pt>
                <c:pt idx="1621">
                  <c:v>-81.592150000000004</c:v>
                </c:pt>
                <c:pt idx="1622">
                  <c:v>-85.903409999999994</c:v>
                </c:pt>
                <c:pt idx="1623">
                  <c:v>-90.077799999999996</c:v>
                </c:pt>
                <c:pt idx="1624">
                  <c:v>-94.143659999999997</c:v>
                </c:pt>
                <c:pt idx="1625">
                  <c:v>-98.178849999999997</c:v>
                </c:pt>
                <c:pt idx="1626">
                  <c:v>-102.2338</c:v>
                </c:pt>
                <c:pt idx="1627">
                  <c:v>-106.2818</c:v>
                </c:pt>
                <c:pt idx="1628">
                  <c:v>-110.33920000000001</c:v>
                </c:pt>
                <c:pt idx="1629">
                  <c:v>-114.39749999999999</c:v>
                </c:pt>
                <c:pt idx="1630">
                  <c:v>-118.4541</c:v>
                </c:pt>
                <c:pt idx="1631">
                  <c:v>-119.9619</c:v>
                </c:pt>
                <c:pt idx="1632">
                  <c:v>-120.4828</c:v>
                </c:pt>
                <c:pt idx="1633">
                  <c:v>-120.4828</c:v>
                </c:pt>
                <c:pt idx="1634">
                  <c:v>-120.3411</c:v>
                </c:pt>
                <c:pt idx="1635">
                  <c:v>-112.35</c:v>
                </c:pt>
                <c:pt idx="1636">
                  <c:v>-104.0142</c:v>
                </c:pt>
                <c:pt idx="1637">
                  <c:v>-95.634349999999998</c:v>
                </c:pt>
                <c:pt idx="1638">
                  <c:v>-87.855159999999998</c:v>
                </c:pt>
                <c:pt idx="1639">
                  <c:v>-79.336160000000007</c:v>
                </c:pt>
                <c:pt idx="1640">
                  <c:v>-70.716409999999996</c:v>
                </c:pt>
                <c:pt idx="1641">
                  <c:v>-62.472900000000003</c:v>
                </c:pt>
                <c:pt idx="1642">
                  <c:v>-53.72045</c:v>
                </c:pt>
                <c:pt idx="1643">
                  <c:v>-47.85604</c:v>
                </c:pt>
                <c:pt idx="1644">
                  <c:v>-42.850450000000002</c:v>
                </c:pt>
                <c:pt idx="1645">
                  <c:v>-37.450409999999998</c:v>
                </c:pt>
                <c:pt idx="1646">
                  <c:v>-32.206679999999999</c:v>
                </c:pt>
                <c:pt idx="1647">
                  <c:v>-26.796230000000001</c:v>
                </c:pt>
                <c:pt idx="1648">
                  <c:v>-21.505780000000001</c:v>
                </c:pt>
                <c:pt idx="1649">
                  <c:v>-17.243549999999999</c:v>
                </c:pt>
                <c:pt idx="1650">
                  <c:v>-13.44605</c:v>
                </c:pt>
                <c:pt idx="1651">
                  <c:v>-10.38715</c:v>
                </c:pt>
                <c:pt idx="1652">
                  <c:v>-6.9552170000000002</c:v>
                </c:pt>
                <c:pt idx="1653">
                  <c:v>-3.0589499999999998</c:v>
                </c:pt>
                <c:pt idx="1654">
                  <c:v>0.70466700000000004</c:v>
                </c:pt>
                <c:pt idx="1655">
                  <c:v>3.9494039999999999</c:v>
                </c:pt>
                <c:pt idx="1656">
                  <c:v>7.6443890000000003</c:v>
                </c:pt>
                <c:pt idx="1657">
                  <c:v>11.13358</c:v>
                </c:pt>
                <c:pt idx="1658">
                  <c:v>15.32729</c:v>
                </c:pt>
                <c:pt idx="1659">
                  <c:v>19.845549999999999</c:v>
                </c:pt>
                <c:pt idx="1660">
                  <c:v>24.776129999999998</c:v>
                </c:pt>
                <c:pt idx="1661">
                  <c:v>29.588270000000001</c:v>
                </c:pt>
                <c:pt idx="1662">
                  <c:v>34.780540000000002</c:v>
                </c:pt>
                <c:pt idx="1663">
                  <c:v>39.823149999999998</c:v>
                </c:pt>
                <c:pt idx="1664">
                  <c:v>44.78839</c:v>
                </c:pt>
                <c:pt idx="1665">
                  <c:v>49.585189999999997</c:v>
                </c:pt>
                <c:pt idx="1666">
                  <c:v>53.745489999999997</c:v>
                </c:pt>
                <c:pt idx="1667">
                  <c:v>58.703380000000003</c:v>
                </c:pt>
                <c:pt idx="1668">
                  <c:v>62.874049999999997</c:v>
                </c:pt>
                <c:pt idx="1669">
                  <c:v>66.288650000000004</c:v>
                </c:pt>
                <c:pt idx="1670">
                  <c:v>70.690520000000006</c:v>
                </c:pt>
                <c:pt idx="1671">
                  <c:v>75.368099999999998</c:v>
                </c:pt>
                <c:pt idx="1672">
                  <c:v>79.979140000000001</c:v>
                </c:pt>
                <c:pt idx="1673">
                  <c:v>84.668840000000003</c:v>
                </c:pt>
                <c:pt idx="1674">
                  <c:v>89.39873</c:v>
                </c:pt>
                <c:pt idx="1675">
                  <c:v>93.712100000000007</c:v>
                </c:pt>
                <c:pt idx="1676">
                  <c:v>98.268569999999997</c:v>
                </c:pt>
                <c:pt idx="1677">
                  <c:v>102.7406</c:v>
                </c:pt>
                <c:pt idx="1678">
                  <c:v>107.2137</c:v>
                </c:pt>
                <c:pt idx="1679">
                  <c:v>111.7394</c:v>
                </c:pt>
                <c:pt idx="1680">
                  <c:v>116.31480000000001</c:v>
                </c:pt>
                <c:pt idx="1681">
                  <c:v>120.5471</c:v>
                </c:pt>
                <c:pt idx="1682">
                  <c:v>124.5608</c:v>
                </c:pt>
                <c:pt idx="1683">
                  <c:v>126.2672</c:v>
                </c:pt>
                <c:pt idx="1684">
                  <c:v>126.9466</c:v>
                </c:pt>
                <c:pt idx="1685">
                  <c:v>126.9466</c:v>
                </c:pt>
                <c:pt idx="1686">
                  <c:v>126.7137</c:v>
                </c:pt>
                <c:pt idx="1687">
                  <c:v>117.48820000000001</c:v>
                </c:pt>
                <c:pt idx="1688">
                  <c:v>107.8189</c:v>
                </c:pt>
                <c:pt idx="1689">
                  <c:v>98.136979999999994</c:v>
                </c:pt>
                <c:pt idx="1690">
                  <c:v>88.33954</c:v>
                </c:pt>
                <c:pt idx="1691">
                  <c:v>78.40128</c:v>
                </c:pt>
                <c:pt idx="1692">
                  <c:v>68.693359999999998</c:v>
                </c:pt>
                <c:pt idx="1693">
                  <c:v>58.620539999999998</c:v>
                </c:pt>
                <c:pt idx="1694">
                  <c:v>51.429119999999998</c:v>
                </c:pt>
                <c:pt idx="1695">
                  <c:v>45.295569999999998</c:v>
                </c:pt>
                <c:pt idx="1696">
                  <c:v>39.602589999999999</c:v>
                </c:pt>
                <c:pt idx="1697">
                  <c:v>33.578670000000002</c:v>
                </c:pt>
                <c:pt idx="1698">
                  <c:v>27.958189999999998</c:v>
                </c:pt>
                <c:pt idx="1699">
                  <c:v>22.403410000000001</c:v>
                </c:pt>
                <c:pt idx="1700">
                  <c:v>17.255549999999999</c:v>
                </c:pt>
                <c:pt idx="1701">
                  <c:v>13.530620000000001</c:v>
                </c:pt>
                <c:pt idx="1702">
                  <c:v>10.35225</c:v>
                </c:pt>
                <c:pt idx="1703">
                  <c:v>7.3574080000000004</c:v>
                </c:pt>
                <c:pt idx="1704">
                  <c:v>4.0583669999999996</c:v>
                </c:pt>
                <c:pt idx="1705">
                  <c:v>0.71794040000000003</c:v>
                </c:pt>
                <c:pt idx="1706">
                  <c:v>-3.4558369999999998</c:v>
                </c:pt>
                <c:pt idx="1707">
                  <c:v>-7.4208809999999996</c:v>
                </c:pt>
                <c:pt idx="1708">
                  <c:v>-11.289709999999999</c:v>
                </c:pt>
                <c:pt idx="1709">
                  <c:v>-15.675079999999999</c:v>
                </c:pt>
                <c:pt idx="1710">
                  <c:v>-19.571539999999999</c:v>
                </c:pt>
                <c:pt idx="1711">
                  <c:v>-23.770610000000001</c:v>
                </c:pt>
                <c:pt idx="1712">
                  <c:v>-28.56549</c:v>
                </c:pt>
                <c:pt idx="1713">
                  <c:v>-33.471789999999999</c:v>
                </c:pt>
                <c:pt idx="1714">
                  <c:v>-38.479370000000003</c:v>
                </c:pt>
                <c:pt idx="1715">
                  <c:v>-43.012729999999998</c:v>
                </c:pt>
                <c:pt idx="1716">
                  <c:v>-47.364409999999999</c:v>
                </c:pt>
                <c:pt idx="1717">
                  <c:v>-51.326050000000002</c:v>
                </c:pt>
                <c:pt idx="1718">
                  <c:v>-55.088970000000003</c:v>
                </c:pt>
                <c:pt idx="1719">
                  <c:v>-58.065449999999998</c:v>
                </c:pt>
                <c:pt idx="1720">
                  <c:v>-61.26408</c:v>
                </c:pt>
                <c:pt idx="1721">
                  <c:v>-64.486059999999995</c:v>
                </c:pt>
                <c:pt idx="1722">
                  <c:v>-68.671239999999997</c:v>
                </c:pt>
                <c:pt idx="1723">
                  <c:v>-73.076040000000006</c:v>
                </c:pt>
                <c:pt idx="1724">
                  <c:v>-77.455759999999998</c:v>
                </c:pt>
                <c:pt idx="1725">
                  <c:v>-81.759479999999996</c:v>
                </c:pt>
                <c:pt idx="1726">
                  <c:v>-85.944490000000002</c:v>
                </c:pt>
                <c:pt idx="1727">
                  <c:v>-90.220770000000002</c:v>
                </c:pt>
                <c:pt idx="1728">
                  <c:v>-94.504559999999998</c:v>
                </c:pt>
                <c:pt idx="1729">
                  <c:v>-98.564899999999994</c:v>
                </c:pt>
                <c:pt idx="1730">
                  <c:v>-102.6524</c:v>
                </c:pt>
                <c:pt idx="1731">
                  <c:v>-106.71599999999999</c:v>
                </c:pt>
                <c:pt idx="1732">
                  <c:v>-110.79640000000001</c:v>
                </c:pt>
                <c:pt idx="1733">
                  <c:v>-114.8777</c:v>
                </c:pt>
                <c:pt idx="1734">
                  <c:v>-118.9602</c:v>
                </c:pt>
                <c:pt idx="1735">
                  <c:v>-120.8189</c:v>
                </c:pt>
                <c:pt idx="1736">
                  <c:v>-120.8189</c:v>
                </c:pt>
                <c:pt idx="1737">
                  <c:v>-120.7388</c:v>
                </c:pt>
                <c:pt idx="1738">
                  <c:v>-112.2092</c:v>
                </c:pt>
                <c:pt idx="1739">
                  <c:v>-104.16889999999999</c:v>
                </c:pt>
                <c:pt idx="1740">
                  <c:v>-95.286910000000006</c:v>
                </c:pt>
                <c:pt idx="1741">
                  <c:v>-86.87491</c:v>
                </c:pt>
                <c:pt idx="1742">
                  <c:v>-78.530940000000001</c:v>
                </c:pt>
                <c:pt idx="1743">
                  <c:v>-69.163089999999997</c:v>
                </c:pt>
                <c:pt idx="1744">
                  <c:v>-59.547440000000002</c:v>
                </c:pt>
                <c:pt idx="1745">
                  <c:v>-51.025910000000003</c:v>
                </c:pt>
                <c:pt idx="1746">
                  <c:v>-45.13673</c:v>
                </c:pt>
                <c:pt idx="1747">
                  <c:v>-39.562860000000001</c:v>
                </c:pt>
                <c:pt idx="1748">
                  <c:v>-33.718000000000004</c:v>
                </c:pt>
                <c:pt idx="1749">
                  <c:v>-27.949539999999999</c:v>
                </c:pt>
                <c:pt idx="1750">
                  <c:v>-22.361830000000001</c:v>
                </c:pt>
                <c:pt idx="1751">
                  <c:v>-17.565899999999999</c:v>
                </c:pt>
                <c:pt idx="1752">
                  <c:v>-13.670529999999999</c:v>
                </c:pt>
                <c:pt idx="1753">
                  <c:v>-10.409050000000001</c:v>
                </c:pt>
                <c:pt idx="1754">
                  <c:v>-7.2426079999999997</c:v>
                </c:pt>
                <c:pt idx="1755">
                  <c:v>-3.5792099999999998</c:v>
                </c:pt>
                <c:pt idx="1756">
                  <c:v>0.490041</c:v>
                </c:pt>
                <c:pt idx="1757">
                  <c:v>4.146763</c:v>
                </c:pt>
                <c:pt idx="1758">
                  <c:v>8.2490199999999998</c:v>
                </c:pt>
                <c:pt idx="1759">
                  <c:v>12.426970000000001</c:v>
                </c:pt>
                <c:pt idx="1760">
                  <c:v>17.025970000000001</c:v>
                </c:pt>
                <c:pt idx="1761">
                  <c:v>21.809560000000001</c:v>
                </c:pt>
                <c:pt idx="1762">
                  <c:v>27.274080000000001</c:v>
                </c:pt>
                <c:pt idx="1763">
                  <c:v>32.557699999999997</c:v>
                </c:pt>
                <c:pt idx="1764">
                  <c:v>37.814979999999998</c:v>
                </c:pt>
                <c:pt idx="1765">
                  <c:v>42.927199999999999</c:v>
                </c:pt>
                <c:pt idx="1766">
                  <c:v>47.792180000000002</c:v>
                </c:pt>
                <c:pt idx="1767">
                  <c:v>51.512810000000002</c:v>
                </c:pt>
                <c:pt idx="1768">
                  <c:v>54.730249999999998</c:v>
                </c:pt>
                <c:pt idx="1769">
                  <c:v>57.934989999999999</c:v>
                </c:pt>
                <c:pt idx="1770">
                  <c:v>61.492660000000001</c:v>
                </c:pt>
                <c:pt idx="1771">
                  <c:v>65.437740000000005</c:v>
                </c:pt>
                <c:pt idx="1772">
                  <c:v>70.269319999999993</c:v>
                </c:pt>
                <c:pt idx="1773">
                  <c:v>75.077960000000004</c:v>
                </c:pt>
                <c:pt idx="1774">
                  <c:v>79.527919999999995</c:v>
                </c:pt>
                <c:pt idx="1775">
                  <c:v>84.395610000000005</c:v>
                </c:pt>
                <c:pt idx="1776">
                  <c:v>89.331630000000004</c:v>
                </c:pt>
                <c:pt idx="1777">
                  <c:v>94.030959999999993</c:v>
                </c:pt>
                <c:pt idx="1778">
                  <c:v>98.655429999999996</c:v>
                </c:pt>
                <c:pt idx="1779">
                  <c:v>103.27970000000001</c:v>
                </c:pt>
                <c:pt idx="1780">
                  <c:v>107.9282</c:v>
                </c:pt>
                <c:pt idx="1781">
                  <c:v>112.66670000000001</c:v>
                </c:pt>
                <c:pt idx="1782">
                  <c:v>117.371</c:v>
                </c:pt>
                <c:pt idx="1783">
                  <c:v>121.5508</c:v>
                </c:pt>
                <c:pt idx="1784">
                  <c:v>125.1748</c:v>
                </c:pt>
                <c:pt idx="1785">
                  <c:v>127.1088</c:v>
                </c:pt>
                <c:pt idx="1786">
                  <c:v>127.5458</c:v>
                </c:pt>
                <c:pt idx="1787">
                  <c:v>127.5215</c:v>
                </c:pt>
                <c:pt idx="1788">
                  <c:v>127.5215</c:v>
                </c:pt>
                <c:pt idx="1789">
                  <c:v>127.35209999999999</c:v>
                </c:pt>
                <c:pt idx="1790">
                  <c:v>117.34780000000001</c:v>
                </c:pt>
                <c:pt idx="1791">
                  <c:v>106.7597</c:v>
                </c:pt>
                <c:pt idx="1792">
                  <c:v>96.102270000000004</c:v>
                </c:pt>
                <c:pt idx="1793">
                  <c:v>85.652060000000006</c:v>
                </c:pt>
                <c:pt idx="1794">
                  <c:v>75.182680000000005</c:v>
                </c:pt>
                <c:pt idx="1795">
                  <c:v>64.571240000000003</c:v>
                </c:pt>
                <c:pt idx="1796">
                  <c:v>54.586970000000001</c:v>
                </c:pt>
                <c:pt idx="1797">
                  <c:v>48.216380000000001</c:v>
                </c:pt>
                <c:pt idx="1798">
                  <c:v>41.88832</c:v>
                </c:pt>
                <c:pt idx="1799">
                  <c:v>36.023240000000001</c:v>
                </c:pt>
                <c:pt idx="1800">
                  <c:v>30.381900000000002</c:v>
                </c:pt>
                <c:pt idx="1801">
                  <c:v>24.909079999999999</c:v>
                </c:pt>
                <c:pt idx="1802">
                  <c:v>20.479949999999999</c:v>
                </c:pt>
                <c:pt idx="1803">
                  <c:v>16.316690000000001</c:v>
                </c:pt>
                <c:pt idx="1804">
                  <c:v>12.73038</c:v>
                </c:pt>
                <c:pt idx="1805">
                  <c:v>9.7679130000000001</c:v>
                </c:pt>
                <c:pt idx="1806">
                  <c:v>6.7783660000000001</c:v>
                </c:pt>
                <c:pt idx="1807">
                  <c:v>3.9029289999999999</c:v>
                </c:pt>
                <c:pt idx="1808">
                  <c:v>0.71011089999999999</c:v>
                </c:pt>
                <c:pt idx="1809">
                  <c:v>-2.8639640000000002</c:v>
                </c:pt>
                <c:pt idx="1810">
                  <c:v>-6.4773490000000002</c:v>
                </c:pt>
                <c:pt idx="1811">
                  <c:v>-10.34667</c:v>
                </c:pt>
                <c:pt idx="1812">
                  <c:v>-13.278600000000001</c:v>
                </c:pt>
                <c:pt idx="1813">
                  <c:v>-17.21895</c:v>
                </c:pt>
                <c:pt idx="1814">
                  <c:v>-21.389620000000001</c:v>
                </c:pt>
                <c:pt idx="1815">
                  <c:v>-25.678090000000001</c:v>
                </c:pt>
                <c:pt idx="1816">
                  <c:v>-30.40709</c:v>
                </c:pt>
                <c:pt idx="1817">
                  <c:v>-35.445509999999999</c:v>
                </c:pt>
                <c:pt idx="1818">
                  <c:v>-40.221069999999997</c:v>
                </c:pt>
                <c:pt idx="1819">
                  <c:v>-44.829099999999997</c:v>
                </c:pt>
                <c:pt idx="1820">
                  <c:v>-49.167009999999998</c:v>
                </c:pt>
                <c:pt idx="1821">
                  <c:v>-52.555729999999997</c:v>
                </c:pt>
                <c:pt idx="1822">
                  <c:v>-55.478389999999997</c:v>
                </c:pt>
                <c:pt idx="1823">
                  <c:v>-58.543340000000001</c:v>
                </c:pt>
                <c:pt idx="1824">
                  <c:v>-61.592970000000001</c:v>
                </c:pt>
                <c:pt idx="1825">
                  <c:v>-66.089290000000005</c:v>
                </c:pt>
                <c:pt idx="1826">
                  <c:v>-70.621430000000004</c:v>
                </c:pt>
                <c:pt idx="1827">
                  <c:v>-75.025919999999999</c:v>
                </c:pt>
                <c:pt idx="1828">
                  <c:v>-79.555030000000002</c:v>
                </c:pt>
                <c:pt idx="1829">
                  <c:v>-84.103939999999994</c:v>
                </c:pt>
                <c:pt idx="1830">
                  <c:v>-88.689390000000003</c:v>
                </c:pt>
                <c:pt idx="1831">
                  <c:v>-93.193079999999995</c:v>
                </c:pt>
                <c:pt idx="1832">
                  <c:v>-97.759020000000007</c:v>
                </c:pt>
                <c:pt idx="1833">
                  <c:v>-102.3242</c:v>
                </c:pt>
                <c:pt idx="1834">
                  <c:v>-106.62569999999999</c:v>
                </c:pt>
                <c:pt idx="1835">
                  <c:v>-110.908</c:v>
                </c:pt>
                <c:pt idx="1836">
                  <c:v>-115.0535</c:v>
                </c:pt>
                <c:pt idx="1837">
                  <c:v>-118.87820000000001</c:v>
                </c:pt>
                <c:pt idx="1838">
                  <c:v>-120.6865</c:v>
                </c:pt>
                <c:pt idx="1839">
                  <c:v>-120.6865</c:v>
                </c:pt>
                <c:pt idx="1840">
                  <c:v>-120.6683</c:v>
                </c:pt>
                <c:pt idx="1841">
                  <c:v>-112.31570000000001</c:v>
                </c:pt>
                <c:pt idx="1842">
                  <c:v>-102.8892</c:v>
                </c:pt>
                <c:pt idx="1843">
                  <c:v>-93.433959999999999</c:v>
                </c:pt>
                <c:pt idx="1844">
                  <c:v>-84.372380000000007</c:v>
                </c:pt>
                <c:pt idx="1845">
                  <c:v>-74.163560000000004</c:v>
                </c:pt>
                <c:pt idx="1846">
                  <c:v>-64.171549999999996</c:v>
                </c:pt>
                <c:pt idx="1847">
                  <c:v>-54.485430000000001</c:v>
                </c:pt>
                <c:pt idx="1848">
                  <c:v>-47.327550000000002</c:v>
                </c:pt>
                <c:pt idx="1849">
                  <c:v>-41.179130000000001</c:v>
                </c:pt>
                <c:pt idx="1850">
                  <c:v>-35.022449999999999</c:v>
                </c:pt>
                <c:pt idx="1851">
                  <c:v>-28.96519</c:v>
                </c:pt>
                <c:pt idx="1852">
                  <c:v>-23.194990000000001</c:v>
                </c:pt>
                <c:pt idx="1853">
                  <c:v>-18.119509999999998</c:v>
                </c:pt>
                <c:pt idx="1854">
                  <c:v>-13.91549</c:v>
                </c:pt>
                <c:pt idx="1855">
                  <c:v>-10.60885</c:v>
                </c:pt>
                <c:pt idx="1856">
                  <c:v>-7.9743760000000004</c:v>
                </c:pt>
                <c:pt idx="1857">
                  <c:v>-4.4858690000000001</c:v>
                </c:pt>
                <c:pt idx="1858">
                  <c:v>-0.25499949999999999</c:v>
                </c:pt>
                <c:pt idx="1859">
                  <c:v>3.7706360000000001</c:v>
                </c:pt>
                <c:pt idx="1860">
                  <c:v>8.3118459999999992</c:v>
                </c:pt>
                <c:pt idx="1861">
                  <c:v>12.18444</c:v>
                </c:pt>
                <c:pt idx="1862">
                  <c:v>16.944210000000002</c:v>
                </c:pt>
                <c:pt idx="1863">
                  <c:v>21.517769999999999</c:v>
                </c:pt>
                <c:pt idx="1864">
                  <c:v>26.467749999999999</c:v>
                </c:pt>
                <c:pt idx="1865">
                  <c:v>31.859380000000002</c:v>
                </c:pt>
                <c:pt idx="1866">
                  <c:v>37.2119</c:v>
                </c:pt>
                <c:pt idx="1867">
                  <c:v>41.778939999999999</c:v>
                </c:pt>
                <c:pt idx="1868">
                  <c:v>45.39096</c:v>
                </c:pt>
                <c:pt idx="1869">
                  <c:v>48.639499999999998</c:v>
                </c:pt>
                <c:pt idx="1870">
                  <c:v>52.061390000000003</c:v>
                </c:pt>
                <c:pt idx="1871">
                  <c:v>55.44952</c:v>
                </c:pt>
                <c:pt idx="1872">
                  <c:v>58.993670000000002</c:v>
                </c:pt>
                <c:pt idx="1873">
                  <c:v>63.767490000000002</c:v>
                </c:pt>
                <c:pt idx="1874">
                  <c:v>68.572069999999997</c:v>
                </c:pt>
                <c:pt idx="1875">
                  <c:v>73.428420000000003</c:v>
                </c:pt>
                <c:pt idx="1876">
                  <c:v>78.188649999999996</c:v>
                </c:pt>
                <c:pt idx="1877">
                  <c:v>83.165570000000002</c:v>
                </c:pt>
                <c:pt idx="1878">
                  <c:v>88.177459999999996</c:v>
                </c:pt>
                <c:pt idx="1879">
                  <c:v>92.970070000000007</c:v>
                </c:pt>
                <c:pt idx="1880">
                  <c:v>97.562129999999996</c:v>
                </c:pt>
                <c:pt idx="1881">
                  <c:v>102.11499999999999</c:v>
                </c:pt>
                <c:pt idx="1882">
                  <c:v>106.74850000000001</c:v>
                </c:pt>
                <c:pt idx="1883">
                  <c:v>111.00190000000001</c:v>
                </c:pt>
                <c:pt idx="1884">
                  <c:v>114.7527</c:v>
                </c:pt>
                <c:pt idx="1885">
                  <c:v>118.49550000000001</c:v>
                </c:pt>
                <c:pt idx="1886">
                  <c:v>122.23869999999999</c:v>
                </c:pt>
                <c:pt idx="1887">
                  <c:v>125.9832</c:v>
                </c:pt>
                <c:pt idx="1888">
                  <c:v>127.7705</c:v>
                </c:pt>
                <c:pt idx="1889">
                  <c:v>127.9714</c:v>
                </c:pt>
                <c:pt idx="1890">
                  <c:v>128.1806</c:v>
                </c:pt>
                <c:pt idx="1891">
                  <c:v>128.1806</c:v>
                </c:pt>
                <c:pt idx="1892">
                  <c:v>127.98399999999999</c:v>
                </c:pt>
                <c:pt idx="1893">
                  <c:v>117.03319999999999</c:v>
                </c:pt>
                <c:pt idx="1894">
                  <c:v>105.83669999999999</c:v>
                </c:pt>
                <c:pt idx="1895">
                  <c:v>94.995490000000004</c:v>
                </c:pt>
                <c:pt idx="1896">
                  <c:v>83.838390000000004</c:v>
                </c:pt>
                <c:pt idx="1897">
                  <c:v>73.482190000000003</c:v>
                </c:pt>
                <c:pt idx="1898">
                  <c:v>62.291130000000003</c:v>
                </c:pt>
                <c:pt idx="1899">
                  <c:v>52.973880000000001</c:v>
                </c:pt>
                <c:pt idx="1900">
                  <c:v>46.724209999999999</c:v>
                </c:pt>
                <c:pt idx="1901">
                  <c:v>40.894500000000001</c:v>
                </c:pt>
                <c:pt idx="1902">
                  <c:v>35.707810000000002</c:v>
                </c:pt>
                <c:pt idx="1903">
                  <c:v>30.023219999999998</c:v>
                </c:pt>
                <c:pt idx="1904">
                  <c:v>24.340389999999999</c:v>
                </c:pt>
                <c:pt idx="1905">
                  <c:v>19.665410000000001</c:v>
                </c:pt>
                <c:pt idx="1906">
                  <c:v>15.64551</c:v>
                </c:pt>
                <c:pt idx="1907">
                  <c:v>11.75001</c:v>
                </c:pt>
                <c:pt idx="1908">
                  <c:v>8.4704899999999999</c:v>
                </c:pt>
                <c:pt idx="1909">
                  <c:v>5.4073719999999996</c:v>
                </c:pt>
                <c:pt idx="1910">
                  <c:v>2.108609</c:v>
                </c:pt>
                <c:pt idx="1911">
                  <c:v>-0.37123050000000002</c:v>
                </c:pt>
                <c:pt idx="1912">
                  <c:v>-2.3852690000000001</c:v>
                </c:pt>
                <c:pt idx="1913">
                  <c:v>-4.3801160000000001</c:v>
                </c:pt>
                <c:pt idx="1914">
                  <c:v>-6.8506910000000003</c:v>
                </c:pt>
                <c:pt idx="1915">
                  <c:v>-9.7153930000000006</c:v>
                </c:pt>
                <c:pt idx="1916">
                  <c:v>-12.49868</c:v>
                </c:pt>
                <c:pt idx="1917">
                  <c:v>-17.419630000000002</c:v>
                </c:pt>
                <c:pt idx="1918">
                  <c:v>-22.46144</c:v>
                </c:pt>
                <c:pt idx="1919">
                  <c:v>-26.985499999999998</c:v>
                </c:pt>
                <c:pt idx="1920">
                  <c:v>-31.911650000000002</c:v>
                </c:pt>
                <c:pt idx="1921">
                  <c:v>-36.604709999999997</c:v>
                </c:pt>
                <c:pt idx="1922">
                  <c:v>-41.46743</c:v>
                </c:pt>
                <c:pt idx="1923">
                  <c:v>-45.88888</c:v>
                </c:pt>
                <c:pt idx="1924">
                  <c:v>-49.194400000000002</c:v>
                </c:pt>
                <c:pt idx="1925">
                  <c:v>-52.07226</c:v>
                </c:pt>
                <c:pt idx="1926">
                  <c:v>-55.408670000000001</c:v>
                </c:pt>
                <c:pt idx="1927">
                  <c:v>-58.827860000000001</c:v>
                </c:pt>
                <c:pt idx="1928">
                  <c:v>-63.157859999999999</c:v>
                </c:pt>
                <c:pt idx="1929">
                  <c:v>-67.561660000000003</c:v>
                </c:pt>
                <c:pt idx="1930">
                  <c:v>-71.995900000000006</c:v>
                </c:pt>
                <c:pt idx="1931">
                  <c:v>-76.72475</c:v>
                </c:pt>
                <c:pt idx="1932">
                  <c:v>-81.473789999999994</c:v>
                </c:pt>
                <c:pt idx="1933">
                  <c:v>-86.265699999999995</c:v>
                </c:pt>
                <c:pt idx="1934">
                  <c:v>-91.020750000000007</c:v>
                </c:pt>
                <c:pt idx="1935">
                  <c:v>-95.832440000000005</c:v>
                </c:pt>
                <c:pt idx="1936">
                  <c:v>-100.538</c:v>
                </c:pt>
                <c:pt idx="1937">
                  <c:v>-105.30889999999999</c:v>
                </c:pt>
                <c:pt idx="1938">
                  <c:v>-109.1658</c:v>
                </c:pt>
                <c:pt idx="1939">
                  <c:v>-113.5638</c:v>
                </c:pt>
                <c:pt idx="1940">
                  <c:v>-117.41549999999999</c:v>
                </c:pt>
                <c:pt idx="1941">
                  <c:v>-120.0835</c:v>
                </c:pt>
                <c:pt idx="1942">
                  <c:v>-120.0835</c:v>
                </c:pt>
                <c:pt idx="1943">
                  <c:v>-120.0163</c:v>
                </c:pt>
                <c:pt idx="1944">
                  <c:v>-110.4705</c:v>
                </c:pt>
                <c:pt idx="1945">
                  <c:v>-100.5103</c:v>
                </c:pt>
                <c:pt idx="1946">
                  <c:v>-90.280140000000003</c:v>
                </c:pt>
                <c:pt idx="1947">
                  <c:v>-80.399119999999996</c:v>
                </c:pt>
                <c:pt idx="1948">
                  <c:v>-69.91422</c:v>
                </c:pt>
                <c:pt idx="1949">
                  <c:v>-59.27149</c:v>
                </c:pt>
                <c:pt idx="1950">
                  <c:v>-49.630470000000003</c:v>
                </c:pt>
                <c:pt idx="1951">
                  <c:v>-43.781199999999998</c:v>
                </c:pt>
                <c:pt idx="1952">
                  <c:v>-37.776699999999998</c:v>
                </c:pt>
                <c:pt idx="1953">
                  <c:v>-31.687470000000001</c:v>
                </c:pt>
                <c:pt idx="1954">
                  <c:v>-25.05585</c:v>
                </c:pt>
                <c:pt idx="1955">
                  <c:v>-19.632400000000001</c:v>
                </c:pt>
                <c:pt idx="1956">
                  <c:v>-14.95818</c:v>
                </c:pt>
                <c:pt idx="1957">
                  <c:v>-11.65639</c:v>
                </c:pt>
                <c:pt idx="1958">
                  <c:v>-9.290286</c:v>
                </c:pt>
                <c:pt idx="1959">
                  <c:v>-6.1585279999999996</c:v>
                </c:pt>
                <c:pt idx="1960">
                  <c:v>-2.1242640000000002</c:v>
                </c:pt>
                <c:pt idx="1961">
                  <c:v>2.160593</c:v>
                </c:pt>
                <c:pt idx="1962">
                  <c:v>7.1590499999999997</c:v>
                </c:pt>
                <c:pt idx="1963">
                  <c:v>11.72214</c:v>
                </c:pt>
                <c:pt idx="1964">
                  <c:v>16.878019999999999</c:v>
                </c:pt>
                <c:pt idx="1965">
                  <c:v>22.092189999999999</c:v>
                </c:pt>
                <c:pt idx="1966">
                  <c:v>27.160219999999999</c:v>
                </c:pt>
                <c:pt idx="1967">
                  <c:v>32.414929999999998</c:v>
                </c:pt>
                <c:pt idx="1968">
                  <c:v>37.04759</c:v>
                </c:pt>
                <c:pt idx="1969">
                  <c:v>40.0304</c:v>
                </c:pt>
                <c:pt idx="1970">
                  <c:v>43.091050000000003</c:v>
                </c:pt>
                <c:pt idx="1971">
                  <c:v>46.363990000000001</c:v>
                </c:pt>
                <c:pt idx="1972">
                  <c:v>49.860900000000001</c:v>
                </c:pt>
                <c:pt idx="1973">
                  <c:v>53.583710000000004</c:v>
                </c:pt>
                <c:pt idx="1974">
                  <c:v>57.395780000000002</c:v>
                </c:pt>
                <c:pt idx="1975">
                  <c:v>62.167079999999999</c:v>
                </c:pt>
                <c:pt idx="1976">
                  <c:v>67.069829999999996</c:v>
                </c:pt>
                <c:pt idx="1977">
                  <c:v>71.848169999999996</c:v>
                </c:pt>
                <c:pt idx="1978">
                  <c:v>76.706379999999996</c:v>
                </c:pt>
                <c:pt idx="1979">
                  <c:v>81.654340000000005</c:v>
                </c:pt>
                <c:pt idx="1980">
                  <c:v>86.608050000000006</c:v>
                </c:pt>
                <c:pt idx="1981">
                  <c:v>91.390079999999998</c:v>
                </c:pt>
                <c:pt idx="1982">
                  <c:v>95.837410000000006</c:v>
                </c:pt>
                <c:pt idx="1983">
                  <c:v>99.80838</c:v>
                </c:pt>
                <c:pt idx="1984">
                  <c:v>102.7338</c:v>
                </c:pt>
                <c:pt idx="1985">
                  <c:v>106.4663</c:v>
                </c:pt>
                <c:pt idx="1986">
                  <c:v>110.2229</c:v>
                </c:pt>
                <c:pt idx="1987">
                  <c:v>113.9601</c:v>
                </c:pt>
                <c:pt idx="1988">
                  <c:v>117.7052</c:v>
                </c:pt>
                <c:pt idx="1989">
                  <c:v>121.3845</c:v>
                </c:pt>
                <c:pt idx="1990">
                  <c:v>125.224</c:v>
                </c:pt>
                <c:pt idx="1991">
                  <c:v>128.18729999999999</c:v>
                </c:pt>
                <c:pt idx="1992">
                  <c:v>128.39490000000001</c:v>
                </c:pt>
                <c:pt idx="1993">
                  <c:v>127.9101</c:v>
                </c:pt>
                <c:pt idx="1994">
                  <c:v>127.9101</c:v>
                </c:pt>
                <c:pt idx="1995">
                  <c:v>127.4271</c:v>
                </c:pt>
                <c:pt idx="1996">
                  <c:v>116.2769</c:v>
                </c:pt>
                <c:pt idx="1997">
                  <c:v>104.49460000000001</c:v>
                </c:pt>
                <c:pt idx="1998">
                  <c:v>93.669060000000002</c:v>
                </c:pt>
                <c:pt idx="1999">
                  <c:v>81.970230000000001</c:v>
                </c:pt>
                <c:pt idx="2000">
                  <c:v>70.361540000000005</c:v>
                </c:pt>
                <c:pt idx="2001">
                  <c:v>59.985509999999998</c:v>
                </c:pt>
                <c:pt idx="2002">
                  <c:v>51.110669999999999</c:v>
                </c:pt>
                <c:pt idx="2003">
                  <c:v>45.137549999999997</c:v>
                </c:pt>
                <c:pt idx="2004">
                  <c:v>39.583350000000003</c:v>
                </c:pt>
                <c:pt idx="2005">
                  <c:v>33.687330000000003</c:v>
                </c:pt>
                <c:pt idx="2006">
                  <c:v>27.322890000000001</c:v>
                </c:pt>
                <c:pt idx="2007">
                  <c:v>21.73199</c:v>
                </c:pt>
                <c:pt idx="2008">
                  <c:v>17.211290000000002</c:v>
                </c:pt>
                <c:pt idx="2009">
                  <c:v>13.112170000000001</c:v>
                </c:pt>
                <c:pt idx="2010">
                  <c:v>10.29927</c:v>
                </c:pt>
                <c:pt idx="2011">
                  <c:v>8.0105850000000007</c:v>
                </c:pt>
                <c:pt idx="2012">
                  <c:v>6.2257759999999998</c:v>
                </c:pt>
                <c:pt idx="2013">
                  <c:v>4.3576639999999998</c:v>
                </c:pt>
                <c:pt idx="2014">
                  <c:v>2.453735</c:v>
                </c:pt>
                <c:pt idx="2015">
                  <c:v>0.3070987</c:v>
                </c:pt>
                <c:pt idx="2016">
                  <c:v>-1.846889</c:v>
                </c:pt>
                <c:pt idx="2017">
                  <c:v>-3.88775</c:v>
                </c:pt>
                <c:pt idx="2018">
                  <c:v>-6.8444909999999997</c:v>
                </c:pt>
                <c:pt idx="2019">
                  <c:v>-9.7014630000000004</c:v>
                </c:pt>
                <c:pt idx="2020">
                  <c:v>-13.32752</c:v>
                </c:pt>
                <c:pt idx="2021">
                  <c:v>-18.468710000000002</c:v>
                </c:pt>
                <c:pt idx="2022">
                  <c:v>-24.069880000000001</c:v>
                </c:pt>
                <c:pt idx="2023">
                  <c:v>-29.31241</c:v>
                </c:pt>
                <c:pt idx="2024">
                  <c:v>-34.222050000000003</c:v>
                </c:pt>
                <c:pt idx="2025">
                  <c:v>-38.79551</c:v>
                </c:pt>
                <c:pt idx="2026">
                  <c:v>-43.40746</c:v>
                </c:pt>
                <c:pt idx="2027">
                  <c:v>-46.752049999999997</c:v>
                </c:pt>
                <c:pt idx="2028">
                  <c:v>-49.867579999999997</c:v>
                </c:pt>
                <c:pt idx="2029">
                  <c:v>-53.274090000000001</c:v>
                </c:pt>
                <c:pt idx="2030">
                  <c:v>-56.627290000000002</c:v>
                </c:pt>
                <c:pt idx="2031">
                  <c:v>-61.530900000000003</c:v>
                </c:pt>
                <c:pt idx="2032">
                  <c:v>-66.462180000000004</c:v>
                </c:pt>
                <c:pt idx="2033">
                  <c:v>-71.413989999999998</c:v>
                </c:pt>
                <c:pt idx="2034">
                  <c:v>-76.352580000000003</c:v>
                </c:pt>
                <c:pt idx="2035">
                  <c:v>-81.319710000000001</c:v>
                </c:pt>
                <c:pt idx="2036">
                  <c:v>-86.316850000000002</c:v>
                </c:pt>
                <c:pt idx="2037">
                  <c:v>-91.301730000000006</c:v>
                </c:pt>
                <c:pt idx="2038">
                  <c:v>-96.316429999999997</c:v>
                </c:pt>
                <c:pt idx="2039">
                  <c:v>-101.3163</c:v>
                </c:pt>
                <c:pt idx="2040">
                  <c:v>-106.1829</c:v>
                </c:pt>
                <c:pt idx="2041">
                  <c:v>-110.2512</c:v>
                </c:pt>
                <c:pt idx="2042">
                  <c:v>-114.1527</c:v>
                </c:pt>
                <c:pt idx="2043">
                  <c:v>-118.0553</c:v>
                </c:pt>
                <c:pt idx="2044">
                  <c:v>-119.8203</c:v>
                </c:pt>
                <c:pt idx="2045">
                  <c:v>-120.41379999999999</c:v>
                </c:pt>
                <c:pt idx="2046">
                  <c:v>-120.41379999999999</c:v>
                </c:pt>
                <c:pt idx="2047">
                  <c:v>-120.3579</c:v>
                </c:pt>
                <c:pt idx="2048">
                  <c:v>-109.85809999999999</c:v>
                </c:pt>
                <c:pt idx="2049">
                  <c:v>-99.092150000000004</c:v>
                </c:pt>
                <c:pt idx="2050">
                  <c:v>-88.294690000000003</c:v>
                </c:pt>
                <c:pt idx="2051">
                  <c:v>-77.431659999999994</c:v>
                </c:pt>
                <c:pt idx="2052">
                  <c:v>-67.417820000000006</c:v>
                </c:pt>
                <c:pt idx="2053">
                  <c:v>-56.278550000000003</c:v>
                </c:pt>
                <c:pt idx="2054">
                  <c:v>-46.724040000000002</c:v>
                </c:pt>
                <c:pt idx="2055">
                  <c:v>-39.98827</c:v>
                </c:pt>
                <c:pt idx="2056">
                  <c:v>-33.365859999999998</c:v>
                </c:pt>
                <c:pt idx="2057">
                  <c:v>-27.876560000000001</c:v>
                </c:pt>
                <c:pt idx="2058">
                  <c:v>-21.656459999999999</c:v>
                </c:pt>
                <c:pt idx="2059">
                  <c:v>-17.607569999999999</c:v>
                </c:pt>
                <c:pt idx="2060">
                  <c:v>-14.07423</c:v>
                </c:pt>
                <c:pt idx="2061">
                  <c:v>-11.28782</c:v>
                </c:pt>
                <c:pt idx="2062">
                  <c:v>-8.3944469999999995</c:v>
                </c:pt>
                <c:pt idx="2063">
                  <c:v>-5.1101970000000003</c:v>
                </c:pt>
                <c:pt idx="2064">
                  <c:v>-1.6279619999999999</c:v>
                </c:pt>
                <c:pt idx="2065">
                  <c:v>2.34843</c:v>
                </c:pt>
                <c:pt idx="2066">
                  <c:v>6.867693</c:v>
                </c:pt>
                <c:pt idx="2067">
                  <c:v>11.601739999999999</c:v>
                </c:pt>
                <c:pt idx="2068">
                  <c:v>16.82141</c:v>
                </c:pt>
                <c:pt idx="2069">
                  <c:v>21.847239999999999</c:v>
                </c:pt>
                <c:pt idx="2070">
                  <c:v>26.4481</c:v>
                </c:pt>
                <c:pt idx="2071">
                  <c:v>30.767499999999998</c:v>
                </c:pt>
                <c:pt idx="2072">
                  <c:v>34.165889999999997</c:v>
                </c:pt>
                <c:pt idx="2073">
                  <c:v>37.41113</c:v>
                </c:pt>
                <c:pt idx="2074">
                  <c:v>40.475259999999999</c:v>
                </c:pt>
                <c:pt idx="2075">
                  <c:v>43.469619999999999</c:v>
                </c:pt>
                <c:pt idx="2076">
                  <c:v>46.661850000000001</c:v>
                </c:pt>
                <c:pt idx="2077">
                  <c:v>50.158290000000001</c:v>
                </c:pt>
                <c:pt idx="2078">
                  <c:v>53.918379999999999</c:v>
                </c:pt>
                <c:pt idx="2079">
                  <c:v>58.72287</c:v>
                </c:pt>
                <c:pt idx="2080">
                  <c:v>63.309890000000003</c:v>
                </c:pt>
                <c:pt idx="2081">
                  <c:v>67.690160000000006</c:v>
                </c:pt>
                <c:pt idx="2082">
                  <c:v>72.018420000000006</c:v>
                </c:pt>
                <c:pt idx="2083">
                  <c:v>76.956419999999994</c:v>
                </c:pt>
                <c:pt idx="2084">
                  <c:v>81.959680000000006</c:v>
                </c:pt>
                <c:pt idx="2085">
                  <c:v>86.973590000000002</c:v>
                </c:pt>
                <c:pt idx="2086">
                  <c:v>91.394289999999998</c:v>
                </c:pt>
                <c:pt idx="2087">
                  <c:v>94.53931</c:v>
                </c:pt>
                <c:pt idx="2088">
                  <c:v>98.366119999999995</c:v>
                </c:pt>
                <c:pt idx="2089">
                  <c:v>102.1926</c:v>
                </c:pt>
                <c:pt idx="2090">
                  <c:v>106.011</c:v>
                </c:pt>
                <c:pt idx="2091">
                  <c:v>109.8329</c:v>
                </c:pt>
                <c:pt idx="2092">
                  <c:v>113.5962</c:v>
                </c:pt>
                <c:pt idx="2093">
                  <c:v>117.3815</c:v>
                </c:pt>
                <c:pt idx="2094">
                  <c:v>121.1999</c:v>
                </c:pt>
                <c:pt idx="2095">
                  <c:v>124.79049999999999</c:v>
                </c:pt>
                <c:pt idx="2096">
                  <c:v>127.47839999999999</c:v>
                </c:pt>
                <c:pt idx="2097">
                  <c:v>127.47839999999999</c:v>
                </c:pt>
                <c:pt idx="2098">
                  <c:v>127.1801</c:v>
                </c:pt>
                <c:pt idx="2099">
                  <c:v>115.0433</c:v>
                </c:pt>
                <c:pt idx="2100">
                  <c:v>103.00830000000001</c:v>
                </c:pt>
                <c:pt idx="2101">
                  <c:v>91.034689999999998</c:v>
                </c:pt>
                <c:pt idx="2102">
                  <c:v>79.555189999999996</c:v>
                </c:pt>
                <c:pt idx="2103">
                  <c:v>68.592839999999995</c:v>
                </c:pt>
                <c:pt idx="2104">
                  <c:v>57.156379999999999</c:v>
                </c:pt>
                <c:pt idx="2105">
                  <c:v>48.547669999999997</c:v>
                </c:pt>
                <c:pt idx="2106">
                  <c:v>42.379899999999999</c:v>
                </c:pt>
                <c:pt idx="2107">
                  <c:v>36.43515</c:v>
                </c:pt>
                <c:pt idx="2108">
                  <c:v>30.130089999999999</c:v>
                </c:pt>
                <c:pt idx="2109">
                  <c:v>23.72964</c:v>
                </c:pt>
                <c:pt idx="2110">
                  <c:v>18.606619999999999</c:v>
                </c:pt>
                <c:pt idx="2111">
                  <c:v>14.247529999999999</c:v>
                </c:pt>
                <c:pt idx="2112">
                  <c:v>10.61454</c:v>
                </c:pt>
                <c:pt idx="2113">
                  <c:v>7.9430319999999996</c:v>
                </c:pt>
                <c:pt idx="2114">
                  <c:v>6.0657550000000002</c:v>
                </c:pt>
                <c:pt idx="2115">
                  <c:v>4.1166729999999996</c:v>
                </c:pt>
                <c:pt idx="2116">
                  <c:v>2.1771609999999999</c:v>
                </c:pt>
                <c:pt idx="2117" formatCode="0.00E+00">
                  <c:v>7.5684580000000001E-2</c:v>
                </c:pt>
                <c:pt idx="2118">
                  <c:v>-2.1408</c:v>
                </c:pt>
                <c:pt idx="2119">
                  <c:v>-4.3847569999999996</c:v>
                </c:pt>
                <c:pt idx="2120">
                  <c:v>-7.6007569999999998</c:v>
                </c:pt>
                <c:pt idx="2121">
                  <c:v>-10.63026</c:v>
                </c:pt>
                <c:pt idx="2122">
                  <c:v>-15.157299999999999</c:v>
                </c:pt>
                <c:pt idx="2123">
                  <c:v>-20.491430000000001</c:v>
                </c:pt>
                <c:pt idx="2124">
                  <c:v>-26.343150000000001</c:v>
                </c:pt>
                <c:pt idx="2125">
                  <c:v>-30.5809</c:v>
                </c:pt>
                <c:pt idx="2126">
                  <c:v>-34.960380000000001</c:v>
                </c:pt>
                <c:pt idx="2127">
                  <c:v>-39.161230000000003</c:v>
                </c:pt>
                <c:pt idx="2128">
                  <c:v>-42.598799999999997</c:v>
                </c:pt>
                <c:pt idx="2129">
                  <c:v>-45.889499999999998</c:v>
                </c:pt>
                <c:pt idx="2130">
                  <c:v>-49.206499999999998</c:v>
                </c:pt>
                <c:pt idx="2131">
                  <c:v>-52.149380000000001</c:v>
                </c:pt>
                <c:pt idx="2132">
                  <c:v>-56.151539999999997</c:v>
                </c:pt>
                <c:pt idx="2133">
                  <c:v>-61.194240000000001</c:v>
                </c:pt>
                <c:pt idx="2134">
                  <c:v>-65.986540000000005</c:v>
                </c:pt>
                <c:pt idx="2135">
                  <c:v>-71.025180000000006</c:v>
                </c:pt>
                <c:pt idx="2136">
                  <c:v>-76.045649999999995</c:v>
                </c:pt>
                <c:pt idx="2137">
                  <c:v>-81.108180000000004</c:v>
                </c:pt>
                <c:pt idx="2138">
                  <c:v>-86.196399999999997</c:v>
                </c:pt>
                <c:pt idx="2139">
                  <c:v>-91.156909999999996</c:v>
                </c:pt>
                <c:pt idx="2140">
                  <c:v>-96.266419999999997</c:v>
                </c:pt>
                <c:pt idx="2141">
                  <c:v>-101.3009</c:v>
                </c:pt>
                <c:pt idx="2142">
                  <c:v>-105.87649999999999</c:v>
                </c:pt>
                <c:pt idx="2143">
                  <c:v>-109.7231</c:v>
                </c:pt>
                <c:pt idx="2144">
                  <c:v>-113.6687</c:v>
                </c:pt>
                <c:pt idx="2145">
                  <c:v>-117.61969999999999</c:v>
                </c:pt>
                <c:pt idx="2146">
                  <c:v>-120.6049</c:v>
                </c:pt>
                <c:pt idx="2147">
                  <c:v>-121.0123</c:v>
                </c:pt>
                <c:pt idx="2148">
                  <c:v>-121.45440000000001</c:v>
                </c:pt>
                <c:pt idx="2149">
                  <c:v>-121.45440000000001</c:v>
                </c:pt>
                <c:pt idx="2150">
                  <c:v>-121.3302</c:v>
                </c:pt>
                <c:pt idx="2151">
                  <c:v>-110.1375</c:v>
                </c:pt>
                <c:pt idx="2152">
                  <c:v>-98.84554</c:v>
                </c:pt>
                <c:pt idx="2153">
                  <c:v>-87.639859999999999</c:v>
                </c:pt>
                <c:pt idx="2154">
                  <c:v>-76.340299999999999</c:v>
                </c:pt>
                <c:pt idx="2155">
                  <c:v>-65.015929999999997</c:v>
                </c:pt>
                <c:pt idx="2156">
                  <c:v>-53.45675</c:v>
                </c:pt>
                <c:pt idx="2157">
                  <c:v>-44.873919999999998</c:v>
                </c:pt>
                <c:pt idx="2158">
                  <c:v>-38.663980000000002</c:v>
                </c:pt>
                <c:pt idx="2159">
                  <c:v>-32.554310000000001</c:v>
                </c:pt>
                <c:pt idx="2160">
                  <c:v>-26.549440000000001</c:v>
                </c:pt>
                <c:pt idx="2161">
                  <c:v>-21.476500000000001</c:v>
                </c:pt>
                <c:pt idx="2162">
                  <c:v>-17.427679999999999</c:v>
                </c:pt>
                <c:pt idx="2163">
                  <c:v>-14.35956</c:v>
                </c:pt>
                <c:pt idx="2164">
                  <c:v>-11.576040000000001</c:v>
                </c:pt>
                <c:pt idx="2165">
                  <c:v>-8.1634720000000005</c:v>
                </c:pt>
                <c:pt idx="2166">
                  <c:v>-4.8922800000000004</c:v>
                </c:pt>
                <c:pt idx="2167">
                  <c:v>-2.0052449999999999</c:v>
                </c:pt>
                <c:pt idx="2168">
                  <c:v>1.3094060000000001</c:v>
                </c:pt>
                <c:pt idx="2169">
                  <c:v>5.8014140000000003</c:v>
                </c:pt>
                <c:pt idx="2170">
                  <c:v>9.9024540000000005</c:v>
                </c:pt>
                <c:pt idx="2171">
                  <c:v>13.46166</c:v>
                </c:pt>
                <c:pt idx="2172">
                  <c:v>18.529129999999999</c:v>
                </c:pt>
                <c:pt idx="2173">
                  <c:v>23.324750000000002</c:v>
                </c:pt>
                <c:pt idx="2174">
                  <c:v>27.884</c:v>
                </c:pt>
                <c:pt idx="2175">
                  <c:v>31.2272</c:v>
                </c:pt>
                <c:pt idx="2176">
                  <c:v>34.435639999999999</c:v>
                </c:pt>
                <c:pt idx="2177">
                  <c:v>37.717570000000002</c:v>
                </c:pt>
                <c:pt idx="2178">
                  <c:v>40.894539999999999</c:v>
                </c:pt>
                <c:pt idx="2179">
                  <c:v>44.042209999999997</c:v>
                </c:pt>
                <c:pt idx="2180">
                  <c:v>47.359720000000003</c:v>
                </c:pt>
                <c:pt idx="2181">
                  <c:v>51.140270000000001</c:v>
                </c:pt>
                <c:pt idx="2182">
                  <c:v>56.206699999999998</c:v>
                </c:pt>
                <c:pt idx="2183">
                  <c:v>61.218339999999998</c:v>
                </c:pt>
                <c:pt idx="2184">
                  <c:v>66.225430000000003</c:v>
                </c:pt>
                <c:pt idx="2185">
                  <c:v>70.778540000000007</c:v>
                </c:pt>
                <c:pt idx="2186">
                  <c:v>75.519199999999998</c:v>
                </c:pt>
                <c:pt idx="2187">
                  <c:v>80.672579999999996</c:v>
                </c:pt>
                <c:pt idx="2188">
                  <c:v>85.595849999999999</c:v>
                </c:pt>
                <c:pt idx="2189">
                  <c:v>90.794820000000001</c:v>
                </c:pt>
                <c:pt idx="2190">
                  <c:v>94.399559999999994</c:v>
                </c:pt>
                <c:pt idx="2191">
                  <c:v>98.417869999999994</c:v>
                </c:pt>
                <c:pt idx="2192">
                  <c:v>102.4504</c:v>
                </c:pt>
                <c:pt idx="2193">
                  <c:v>106.557</c:v>
                </c:pt>
                <c:pt idx="2194">
                  <c:v>110.6705</c:v>
                </c:pt>
                <c:pt idx="2195">
                  <c:v>114.6155</c:v>
                </c:pt>
                <c:pt idx="2196">
                  <c:v>118.54179999999999</c:v>
                </c:pt>
                <c:pt idx="2197">
                  <c:v>122.52160000000001</c:v>
                </c:pt>
                <c:pt idx="2198">
                  <c:v>125.54510000000001</c:v>
                </c:pt>
                <c:pt idx="2199">
                  <c:v>127.3867</c:v>
                </c:pt>
                <c:pt idx="2200">
                  <c:v>127.3867</c:v>
                </c:pt>
                <c:pt idx="2201">
                  <c:v>127.0853</c:v>
                </c:pt>
                <c:pt idx="2202">
                  <c:v>115.4542</c:v>
                </c:pt>
                <c:pt idx="2203">
                  <c:v>102.75749999999999</c:v>
                </c:pt>
                <c:pt idx="2204">
                  <c:v>90.505049999999997</c:v>
                </c:pt>
                <c:pt idx="2205">
                  <c:v>77.943520000000007</c:v>
                </c:pt>
                <c:pt idx="2206">
                  <c:v>65.786879999999996</c:v>
                </c:pt>
                <c:pt idx="2207">
                  <c:v>54.584150000000001</c:v>
                </c:pt>
                <c:pt idx="2208">
                  <c:v>46.901719999999997</c:v>
                </c:pt>
                <c:pt idx="2209">
                  <c:v>40.387050000000002</c:v>
                </c:pt>
                <c:pt idx="2210">
                  <c:v>34.393709999999999</c:v>
                </c:pt>
                <c:pt idx="2211">
                  <c:v>27.680489999999999</c:v>
                </c:pt>
                <c:pt idx="2212">
                  <c:v>21.502020000000002</c:v>
                </c:pt>
                <c:pt idx="2213">
                  <c:v>16.545839999999998</c:v>
                </c:pt>
                <c:pt idx="2214">
                  <c:v>12.36036</c:v>
                </c:pt>
                <c:pt idx="2215">
                  <c:v>8.8456519999999994</c:v>
                </c:pt>
                <c:pt idx="2216">
                  <c:v>6.7379030000000002</c:v>
                </c:pt>
                <c:pt idx="2217">
                  <c:v>4.7983380000000002</c:v>
                </c:pt>
                <c:pt idx="2218">
                  <c:v>2.7936570000000001</c:v>
                </c:pt>
                <c:pt idx="2219">
                  <c:v>0.49056739999999999</c:v>
                </c:pt>
                <c:pt idx="2220">
                  <c:v>-1.8288169999999999</c:v>
                </c:pt>
                <c:pt idx="2221">
                  <c:v>-3.9282520000000001</c:v>
                </c:pt>
                <c:pt idx="2222">
                  <c:v>-6.9153349999999998</c:v>
                </c:pt>
                <c:pt idx="2223">
                  <c:v>-10.17788</c:v>
                </c:pt>
                <c:pt idx="2224">
                  <c:v>-14.844939999999999</c:v>
                </c:pt>
                <c:pt idx="2225">
                  <c:v>-19.653490000000001</c:v>
                </c:pt>
                <c:pt idx="2226">
                  <c:v>-24.838840000000001</c:v>
                </c:pt>
                <c:pt idx="2227">
                  <c:v>-29.17381</c:v>
                </c:pt>
                <c:pt idx="2228">
                  <c:v>-32.727229999999999</c:v>
                </c:pt>
                <c:pt idx="2229">
                  <c:v>-36.065100000000001</c:v>
                </c:pt>
                <c:pt idx="2230">
                  <c:v>-39.446510000000004</c:v>
                </c:pt>
                <c:pt idx="2231">
                  <c:v>-42.90099</c:v>
                </c:pt>
                <c:pt idx="2232">
                  <c:v>-46.22654</c:v>
                </c:pt>
                <c:pt idx="2233">
                  <c:v>-49.076819999999998</c:v>
                </c:pt>
                <c:pt idx="2234">
                  <c:v>-52.322319999999998</c:v>
                </c:pt>
                <c:pt idx="2235">
                  <c:v>-56.463419999999999</c:v>
                </c:pt>
                <c:pt idx="2236">
                  <c:v>-61.500210000000003</c:v>
                </c:pt>
                <c:pt idx="2237">
                  <c:v>-66.501400000000004</c:v>
                </c:pt>
                <c:pt idx="2238">
                  <c:v>-71.510120000000001</c:v>
                </c:pt>
                <c:pt idx="2239">
                  <c:v>-76.543329999999997</c:v>
                </c:pt>
                <c:pt idx="2240">
                  <c:v>-81.580579999999998</c:v>
                </c:pt>
                <c:pt idx="2241">
                  <c:v>-86.389520000000005</c:v>
                </c:pt>
                <c:pt idx="2242">
                  <c:v>-91.420850000000002</c:v>
                </c:pt>
                <c:pt idx="2243">
                  <c:v>-96.42192</c:v>
                </c:pt>
                <c:pt idx="2244">
                  <c:v>-101.1238</c:v>
                </c:pt>
                <c:pt idx="2245">
                  <c:v>-105.0339</c:v>
                </c:pt>
                <c:pt idx="2246">
                  <c:v>-108.9401</c:v>
                </c:pt>
                <c:pt idx="2247">
                  <c:v>-112.6884</c:v>
                </c:pt>
                <c:pt idx="2248">
                  <c:v>-116.7433</c:v>
                </c:pt>
                <c:pt idx="2249">
                  <c:v>-120.6096</c:v>
                </c:pt>
                <c:pt idx="2250">
                  <c:v>-121.6156</c:v>
                </c:pt>
                <c:pt idx="2251">
                  <c:v>-121.67230000000001</c:v>
                </c:pt>
                <c:pt idx="2252">
                  <c:v>-121.67230000000001</c:v>
                </c:pt>
                <c:pt idx="2253">
                  <c:v>-121.2778</c:v>
                </c:pt>
                <c:pt idx="2254">
                  <c:v>-110.11360000000001</c:v>
                </c:pt>
                <c:pt idx="2255">
                  <c:v>-98.466819999999998</c:v>
                </c:pt>
                <c:pt idx="2256">
                  <c:v>-86.704220000000007</c:v>
                </c:pt>
                <c:pt idx="2257">
                  <c:v>-75.571349999999995</c:v>
                </c:pt>
                <c:pt idx="2258">
                  <c:v>-64.554419999999993</c:v>
                </c:pt>
                <c:pt idx="2259">
                  <c:v>-52.98977</c:v>
                </c:pt>
                <c:pt idx="2260">
                  <c:v>-45.049379999999999</c:v>
                </c:pt>
                <c:pt idx="2261">
                  <c:v>-38.874760000000002</c:v>
                </c:pt>
                <c:pt idx="2262">
                  <c:v>-32.476939999999999</c:v>
                </c:pt>
                <c:pt idx="2263">
                  <c:v>-26.2346</c:v>
                </c:pt>
                <c:pt idx="2264">
                  <c:v>-20.949719999999999</c:v>
                </c:pt>
                <c:pt idx="2265">
                  <c:v>-17.244409999999998</c:v>
                </c:pt>
                <c:pt idx="2266">
                  <c:v>-14.58596</c:v>
                </c:pt>
                <c:pt idx="2267">
                  <c:v>-11.55898</c:v>
                </c:pt>
                <c:pt idx="2268">
                  <c:v>-8.3646449999999994</c:v>
                </c:pt>
                <c:pt idx="2269">
                  <c:v>-5.1807790000000002</c:v>
                </c:pt>
                <c:pt idx="2270">
                  <c:v>-1.918039</c:v>
                </c:pt>
                <c:pt idx="2271">
                  <c:v>1.522197</c:v>
                </c:pt>
                <c:pt idx="2272">
                  <c:v>4.6012630000000003</c:v>
                </c:pt>
                <c:pt idx="2273">
                  <c:v>7.7811079999999997</c:v>
                </c:pt>
                <c:pt idx="2274">
                  <c:v>11.248889999999999</c:v>
                </c:pt>
                <c:pt idx="2275">
                  <c:v>16.11919</c:v>
                </c:pt>
                <c:pt idx="2276">
                  <c:v>20.599409999999999</c:v>
                </c:pt>
                <c:pt idx="2277">
                  <c:v>24.688310000000001</c:v>
                </c:pt>
                <c:pt idx="2278">
                  <c:v>28.169609999999999</c:v>
                </c:pt>
                <c:pt idx="2279">
                  <c:v>31.709019999999999</c:v>
                </c:pt>
                <c:pt idx="2280">
                  <c:v>34.932189999999999</c:v>
                </c:pt>
                <c:pt idx="2281">
                  <c:v>38.023380000000003</c:v>
                </c:pt>
                <c:pt idx="2282">
                  <c:v>41.14461</c:v>
                </c:pt>
                <c:pt idx="2283">
                  <c:v>44.490479999999998</c:v>
                </c:pt>
                <c:pt idx="2284">
                  <c:v>47.795180000000002</c:v>
                </c:pt>
                <c:pt idx="2285">
                  <c:v>52.372410000000002</c:v>
                </c:pt>
                <c:pt idx="2286">
                  <c:v>57.397069999999999</c:v>
                </c:pt>
                <c:pt idx="2287">
                  <c:v>62.283819999999999</c:v>
                </c:pt>
                <c:pt idx="2288">
                  <c:v>67.483890000000002</c:v>
                </c:pt>
                <c:pt idx="2289">
                  <c:v>72.36354</c:v>
                </c:pt>
                <c:pt idx="2290">
                  <c:v>77.580659999999995</c:v>
                </c:pt>
                <c:pt idx="2291">
                  <c:v>82.873829999999998</c:v>
                </c:pt>
                <c:pt idx="2292">
                  <c:v>88.232749999999996</c:v>
                </c:pt>
                <c:pt idx="2293">
                  <c:v>92.921469999999999</c:v>
                </c:pt>
                <c:pt idx="2294">
                  <c:v>97.088970000000003</c:v>
                </c:pt>
                <c:pt idx="2295">
                  <c:v>101.258</c:v>
                </c:pt>
                <c:pt idx="2296">
                  <c:v>105.23480000000001</c:v>
                </c:pt>
                <c:pt idx="2297">
                  <c:v>109.5059</c:v>
                </c:pt>
                <c:pt idx="2298">
                  <c:v>113.7696</c:v>
                </c:pt>
                <c:pt idx="2299">
                  <c:v>118.0253</c:v>
                </c:pt>
                <c:pt idx="2300">
                  <c:v>121.6846</c:v>
                </c:pt>
                <c:pt idx="2301">
                  <c:v>124.6828</c:v>
                </c:pt>
                <c:pt idx="2302">
                  <c:v>126.92449999999999</c:v>
                </c:pt>
                <c:pt idx="2303">
                  <c:v>126.92449999999999</c:v>
                </c:pt>
                <c:pt idx="2304">
                  <c:v>126.61499999999999</c:v>
                </c:pt>
                <c:pt idx="2305">
                  <c:v>113.8004</c:v>
                </c:pt>
                <c:pt idx="2306">
                  <c:v>101.5954</c:v>
                </c:pt>
                <c:pt idx="2307">
                  <c:v>88.300650000000005</c:v>
                </c:pt>
                <c:pt idx="2308">
                  <c:v>75.702579999999998</c:v>
                </c:pt>
                <c:pt idx="2309">
                  <c:v>62.651519999999998</c:v>
                </c:pt>
                <c:pt idx="2310">
                  <c:v>52.171840000000003</c:v>
                </c:pt>
                <c:pt idx="2311">
                  <c:v>45.177880000000002</c:v>
                </c:pt>
                <c:pt idx="2312">
                  <c:v>38.364199999999997</c:v>
                </c:pt>
                <c:pt idx="2313">
                  <c:v>31.657550000000001</c:v>
                </c:pt>
                <c:pt idx="2314">
                  <c:v>24.672129999999999</c:v>
                </c:pt>
                <c:pt idx="2315">
                  <c:v>19.166149999999998</c:v>
                </c:pt>
                <c:pt idx="2316">
                  <c:v>14.708130000000001</c:v>
                </c:pt>
                <c:pt idx="2317">
                  <c:v>10.484579999999999</c:v>
                </c:pt>
                <c:pt idx="2318">
                  <c:v>7.4341280000000003</c:v>
                </c:pt>
                <c:pt idx="2319">
                  <c:v>5.4354620000000002</c:v>
                </c:pt>
                <c:pt idx="2320">
                  <c:v>3.282502</c:v>
                </c:pt>
                <c:pt idx="2321">
                  <c:v>0.90882810000000003</c:v>
                </c:pt>
                <c:pt idx="2322">
                  <c:v>-1.3080480000000001</c:v>
                </c:pt>
                <c:pt idx="2323">
                  <c:v>-3.3089569999999999</c:v>
                </c:pt>
                <c:pt idx="2324">
                  <c:v>-6.6026920000000002</c:v>
                </c:pt>
                <c:pt idx="2325">
                  <c:v>-9.8664810000000003</c:v>
                </c:pt>
                <c:pt idx="2326">
                  <c:v>-14.64189</c:v>
                </c:pt>
                <c:pt idx="2327">
                  <c:v>-19.23114</c:v>
                </c:pt>
                <c:pt idx="2328">
                  <c:v>-23.780449999999998</c:v>
                </c:pt>
                <c:pt idx="2329">
                  <c:v>-27.801580000000001</c:v>
                </c:pt>
                <c:pt idx="2330">
                  <c:v>-30.674189999999999</c:v>
                </c:pt>
                <c:pt idx="2331">
                  <c:v>-34.108649999999997</c:v>
                </c:pt>
                <c:pt idx="2332">
                  <c:v>-37.510019999999997</c:v>
                </c:pt>
                <c:pt idx="2333">
                  <c:v>-41.001060000000003</c:v>
                </c:pt>
                <c:pt idx="2334">
                  <c:v>-43.884860000000003</c:v>
                </c:pt>
                <c:pt idx="2335">
                  <c:v>-46.900109999999998</c:v>
                </c:pt>
                <c:pt idx="2336">
                  <c:v>-50.280880000000003</c:v>
                </c:pt>
                <c:pt idx="2337">
                  <c:v>-54.303600000000003</c:v>
                </c:pt>
                <c:pt idx="2338">
                  <c:v>-59.38843</c:v>
                </c:pt>
                <c:pt idx="2339">
                  <c:v>-64.446460000000002</c:v>
                </c:pt>
                <c:pt idx="2340">
                  <c:v>-69.504710000000003</c:v>
                </c:pt>
                <c:pt idx="2341">
                  <c:v>-74.507109999999997</c:v>
                </c:pt>
                <c:pt idx="2342">
                  <c:v>-79.472200000000001</c:v>
                </c:pt>
                <c:pt idx="2343">
                  <c:v>-84.190640000000002</c:v>
                </c:pt>
                <c:pt idx="2344">
                  <c:v>-89.147800000000004</c:v>
                </c:pt>
                <c:pt idx="2345">
                  <c:v>-94.211029999999994</c:v>
                </c:pt>
                <c:pt idx="2346">
                  <c:v>-98.628389999999996</c:v>
                </c:pt>
                <c:pt idx="2347">
                  <c:v>-102.6276</c:v>
                </c:pt>
                <c:pt idx="2348">
                  <c:v>-106.53579999999999</c:v>
                </c:pt>
                <c:pt idx="2349">
                  <c:v>-110.4494</c:v>
                </c:pt>
                <c:pt idx="2350">
                  <c:v>-114.36369999999999</c:v>
                </c:pt>
                <c:pt idx="2351">
                  <c:v>-118.2718</c:v>
                </c:pt>
                <c:pt idx="2352">
                  <c:v>-121.753</c:v>
                </c:pt>
                <c:pt idx="2353">
                  <c:v>-121.9474</c:v>
                </c:pt>
                <c:pt idx="2354">
                  <c:v>-122.0438</c:v>
                </c:pt>
                <c:pt idx="2355">
                  <c:v>-122.0438</c:v>
                </c:pt>
                <c:pt idx="2356">
                  <c:v>-121.56489999999999</c:v>
                </c:pt>
                <c:pt idx="2357">
                  <c:v>-109.8348</c:v>
                </c:pt>
                <c:pt idx="2358">
                  <c:v>-97.878969999999995</c:v>
                </c:pt>
                <c:pt idx="2359">
                  <c:v>-85.814030000000002</c:v>
                </c:pt>
                <c:pt idx="2360">
                  <c:v>-74.846239999999995</c:v>
                </c:pt>
                <c:pt idx="2361">
                  <c:v>-62.719369999999998</c:v>
                </c:pt>
                <c:pt idx="2362">
                  <c:v>-51.566519999999997</c:v>
                </c:pt>
                <c:pt idx="2363">
                  <c:v>-44.050539999999998</c:v>
                </c:pt>
                <c:pt idx="2364">
                  <c:v>-37.63252</c:v>
                </c:pt>
                <c:pt idx="2365">
                  <c:v>-30.9925</c:v>
                </c:pt>
                <c:pt idx="2366">
                  <c:v>-24.88916</c:v>
                </c:pt>
                <c:pt idx="2367">
                  <c:v>-20.147490000000001</c:v>
                </c:pt>
                <c:pt idx="2368">
                  <c:v>-15.87787</c:v>
                </c:pt>
                <c:pt idx="2369">
                  <c:v>-12.732279999999999</c:v>
                </c:pt>
                <c:pt idx="2370">
                  <c:v>-9.9366500000000002</c:v>
                </c:pt>
                <c:pt idx="2371">
                  <c:v>-6.6533389999999999</c:v>
                </c:pt>
                <c:pt idx="2372">
                  <c:v>-3.7364419999999998</c:v>
                </c:pt>
                <c:pt idx="2373">
                  <c:v>-1.6625719999999999</c:v>
                </c:pt>
                <c:pt idx="2374">
                  <c:v>0.72326760000000001</c:v>
                </c:pt>
                <c:pt idx="2375">
                  <c:v>2.9141889999999999</c:v>
                </c:pt>
                <c:pt idx="2376">
                  <c:v>5.3574450000000002</c:v>
                </c:pt>
                <c:pt idx="2377">
                  <c:v>8.6468059999999998</c:v>
                </c:pt>
                <c:pt idx="2378">
                  <c:v>12.46241</c:v>
                </c:pt>
                <c:pt idx="2379">
                  <c:v>17.388870000000001</c:v>
                </c:pt>
                <c:pt idx="2380">
                  <c:v>21.904599999999999</c:v>
                </c:pt>
                <c:pt idx="2381">
                  <c:v>26.431550000000001</c:v>
                </c:pt>
                <c:pt idx="2382">
                  <c:v>29.382239999999999</c:v>
                </c:pt>
                <c:pt idx="2383">
                  <c:v>32.533099999999997</c:v>
                </c:pt>
                <c:pt idx="2384">
                  <c:v>35.702280000000002</c:v>
                </c:pt>
                <c:pt idx="2385">
                  <c:v>38.926360000000003</c:v>
                </c:pt>
                <c:pt idx="2386">
                  <c:v>42.229179999999999</c:v>
                </c:pt>
                <c:pt idx="2387">
                  <c:v>45.633270000000003</c:v>
                </c:pt>
                <c:pt idx="2388">
                  <c:v>49.146680000000003</c:v>
                </c:pt>
                <c:pt idx="2389">
                  <c:v>54.122599999999998</c:v>
                </c:pt>
                <c:pt idx="2390">
                  <c:v>59.669840000000001</c:v>
                </c:pt>
                <c:pt idx="2391">
                  <c:v>64.608789999999999</c:v>
                </c:pt>
                <c:pt idx="2392">
                  <c:v>70.025599999999997</c:v>
                </c:pt>
                <c:pt idx="2393">
                  <c:v>75.034509999999997</c:v>
                </c:pt>
                <c:pt idx="2394">
                  <c:v>80.475790000000003</c:v>
                </c:pt>
                <c:pt idx="2395">
                  <c:v>85.936260000000004</c:v>
                </c:pt>
                <c:pt idx="2396">
                  <c:v>91.370699999999999</c:v>
                </c:pt>
                <c:pt idx="2397">
                  <c:v>95.622739999999993</c:v>
                </c:pt>
                <c:pt idx="2398">
                  <c:v>99.803790000000006</c:v>
                </c:pt>
                <c:pt idx="2399">
                  <c:v>103.98779999999999</c:v>
                </c:pt>
                <c:pt idx="2400">
                  <c:v>108.22499999999999</c:v>
                </c:pt>
                <c:pt idx="2401">
                  <c:v>112.5009</c:v>
                </c:pt>
                <c:pt idx="2402">
                  <c:v>116.77290000000001</c:v>
                </c:pt>
                <c:pt idx="2403">
                  <c:v>120.2086</c:v>
                </c:pt>
                <c:pt idx="2404">
                  <c:v>123.4145</c:v>
                </c:pt>
                <c:pt idx="2405">
                  <c:v>126.3476</c:v>
                </c:pt>
                <c:pt idx="2406">
                  <c:v>126.3476</c:v>
                </c:pt>
                <c:pt idx="2407">
                  <c:v>125.99720000000001</c:v>
                </c:pt>
                <c:pt idx="2408">
                  <c:v>112.1559</c:v>
                </c:pt>
                <c:pt idx="2409">
                  <c:v>98.062029999999993</c:v>
                </c:pt>
                <c:pt idx="2410">
                  <c:v>84.995400000000004</c:v>
                </c:pt>
                <c:pt idx="2411">
                  <c:v>72.284589999999994</c:v>
                </c:pt>
                <c:pt idx="2412">
                  <c:v>58.93506</c:v>
                </c:pt>
                <c:pt idx="2413">
                  <c:v>48.855229999999999</c:v>
                </c:pt>
                <c:pt idx="2414">
                  <c:v>41.512009999999997</c:v>
                </c:pt>
                <c:pt idx="2415">
                  <c:v>34.49353</c:v>
                </c:pt>
                <c:pt idx="2416">
                  <c:v>27.539660000000001</c:v>
                </c:pt>
                <c:pt idx="2417">
                  <c:v>20.792850000000001</c:v>
                </c:pt>
                <c:pt idx="2418">
                  <c:v>15.90085</c:v>
                </c:pt>
                <c:pt idx="2419">
                  <c:v>11.80078</c:v>
                </c:pt>
                <c:pt idx="2420">
                  <c:v>8.0451259999999998</c:v>
                </c:pt>
                <c:pt idx="2421">
                  <c:v>5.8260949999999996</c:v>
                </c:pt>
                <c:pt idx="2422">
                  <c:v>3.6305969999999999</c:v>
                </c:pt>
                <c:pt idx="2423">
                  <c:v>1.2760210000000001</c:v>
                </c:pt>
                <c:pt idx="2424">
                  <c:v>-1.1024590000000001</c:v>
                </c:pt>
                <c:pt idx="2425">
                  <c:v>-3.3547799999999999</c:v>
                </c:pt>
                <c:pt idx="2426">
                  <c:v>-6.6029299999999997</c:v>
                </c:pt>
                <c:pt idx="2427">
                  <c:v>-9.8372550000000007</c:v>
                </c:pt>
                <c:pt idx="2428">
                  <c:v>-14.580299999999999</c:v>
                </c:pt>
                <c:pt idx="2429">
                  <c:v>-19.425329999999999</c:v>
                </c:pt>
                <c:pt idx="2430">
                  <c:v>-23.78444</c:v>
                </c:pt>
                <c:pt idx="2431">
                  <c:v>-27.5975</c:v>
                </c:pt>
                <c:pt idx="2432">
                  <c:v>-30.474340000000002</c:v>
                </c:pt>
                <c:pt idx="2433">
                  <c:v>-33.8491</c:v>
                </c:pt>
                <c:pt idx="2434">
                  <c:v>-37.057090000000002</c:v>
                </c:pt>
                <c:pt idx="2435">
                  <c:v>-40.17145</c:v>
                </c:pt>
                <c:pt idx="2436">
                  <c:v>-43.421469999999999</c:v>
                </c:pt>
                <c:pt idx="2437">
                  <c:v>-46.633499999999998</c:v>
                </c:pt>
                <c:pt idx="2438">
                  <c:v>-50.00732</c:v>
                </c:pt>
                <c:pt idx="2439">
                  <c:v>-54.773679999999999</c:v>
                </c:pt>
                <c:pt idx="2440">
                  <c:v>-59.858310000000003</c:v>
                </c:pt>
                <c:pt idx="2441">
                  <c:v>-64.865099999999998</c:v>
                </c:pt>
                <c:pt idx="2442">
                  <c:v>-69.848619999999997</c:v>
                </c:pt>
                <c:pt idx="2443">
                  <c:v>-74.847269999999995</c:v>
                </c:pt>
                <c:pt idx="2444">
                  <c:v>-79.769959999999998</c:v>
                </c:pt>
                <c:pt idx="2445">
                  <c:v>-84.707120000000003</c:v>
                </c:pt>
                <c:pt idx="2446">
                  <c:v>-89.750919999999994</c:v>
                </c:pt>
                <c:pt idx="2447">
                  <c:v>-93.886110000000002</c:v>
                </c:pt>
                <c:pt idx="2448">
                  <c:v>-97.754180000000005</c:v>
                </c:pt>
                <c:pt idx="2449">
                  <c:v>-101.7307</c:v>
                </c:pt>
                <c:pt idx="2450">
                  <c:v>-105.6392</c:v>
                </c:pt>
                <c:pt idx="2451">
                  <c:v>-109.56010000000001</c:v>
                </c:pt>
                <c:pt idx="2452">
                  <c:v>-113.4819</c:v>
                </c:pt>
                <c:pt idx="2453">
                  <c:v>-117.2182</c:v>
                </c:pt>
                <c:pt idx="2454">
                  <c:v>-120.1003</c:v>
                </c:pt>
                <c:pt idx="2455">
                  <c:v>-122.03740000000001</c:v>
                </c:pt>
                <c:pt idx="2456">
                  <c:v>-121.9823</c:v>
                </c:pt>
                <c:pt idx="2457">
                  <c:v>-122.1298</c:v>
                </c:pt>
                <c:pt idx="2458">
                  <c:v>-122.1298</c:v>
                </c:pt>
                <c:pt idx="2459">
                  <c:v>-121.5326</c:v>
                </c:pt>
                <c:pt idx="2460">
                  <c:v>-109.32080000000001</c:v>
                </c:pt>
                <c:pt idx="2461">
                  <c:v>-96.62388</c:v>
                </c:pt>
                <c:pt idx="2462">
                  <c:v>-84.295640000000006</c:v>
                </c:pt>
                <c:pt idx="2463">
                  <c:v>-72.751459999999994</c:v>
                </c:pt>
                <c:pt idx="2464">
                  <c:v>-60.243229999999997</c:v>
                </c:pt>
                <c:pt idx="2465">
                  <c:v>-49.234589999999997</c:v>
                </c:pt>
                <c:pt idx="2466">
                  <c:v>-41.834699999999998</c:v>
                </c:pt>
                <c:pt idx="2467">
                  <c:v>-35.212699999999998</c:v>
                </c:pt>
                <c:pt idx="2468">
                  <c:v>-28.068100000000001</c:v>
                </c:pt>
                <c:pt idx="2469">
                  <c:v>-21.790430000000001</c:v>
                </c:pt>
                <c:pt idx="2470">
                  <c:v>-16.374490000000002</c:v>
                </c:pt>
                <c:pt idx="2471">
                  <c:v>-12.694520000000001</c:v>
                </c:pt>
                <c:pt idx="2472">
                  <c:v>-10.08957</c:v>
                </c:pt>
                <c:pt idx="2473">
                  <c:v>-8.456944</c:v>
                </c:pt>
                <c:pt idx="2474">
                  <c:v>-6.8814489999999999</c:v>
                </c:pt>
                <c:pt idx="2475">
                  <c:v>-4.5169899999999998</c:v>
                </c:pt>
                <c:pt idx="2476">
                  <c:v>-2.1885430000000001</c:v>
                </c:pt>
                <c:pt idx="2477">
                  <c:v>-0.12596969999999999</c:v>
                </c:pt>
                <c:pt idx="2478">
                  <c:v>1.658398</c:v>
                </c:pt>
                <c:pt idx="2479">
                  <c:v>4.0273960000000004</c:v>
                </c:pt>
                <c:pt idx="2480">
                  <c:v>7.3139419999999999</c:v>
                </c:pt>
                <c:pt idx="2481">
                  <c:v>10.68059</c:v>
                </c:pt>
                <c:pt idx="2482">
                  <c:v>14.77947</c:v>
                </c:pt>
                <c:pt idx="2483">
                  <c:v>19.73141</c:v>
                </c:pt>
                <c:pt idx="2484">
                  <c:v>24.725719999999999</c:v>
                </c:pt>
                <c:pt idx="2485">
                  <c:v>29.27083</c:v>
                </c:pt>
                <c:pt idx="2486">
                  <c:v>32.163580000000003</c:v>
                </c:pt>
                <c:pt idx="2487">
                  <c:v>35.630659999999999</c:v>
                </c:pt>
                <c:pt idx="2488">
                  <c:v>39.017740000000003</c:v>
                </c:pt>
                <c:pt idx="2489">
                  <c:v>42.482219999999998</c:v>
                </c:pt>
                <c:pt idx="2490">
                  <c:v>45.805579999999999</c:v>
                </c:pt>
                <c:pt idx="2491">
                  <c:v>48.745510000000003</c:v>
                </c:pt>
                <c:pt idx="2492">
                  <c:v>52.066360000000003</c:v>
                </c:pt>
                <c:pt idx="2493">
                  <c:v>57.220210000000002</c:v>
                </c:pt>
                <c:pt idx="2494">
                  <c:v>62.64958</c:v>
                </c:pt>
                <c:pt idx="2495">
                  <c:v>68.120140000000006</c:v>
                </c:pt>
                <c:pt idx="2496">
                  <c:v>73.599500000000006</c:v>
                </c:pt>
                <c:pt idx="2497">
                  <c:v>79.085040000000006</c:v>
                </c:pt>
                <c:pt idx="2498">
                  <c:v>84.423289999999994</c:v>
                </c:pt>
                <c:pt idx="2499">
                  <c:v>90.074659999999994</c:v>
                </c:pt>
                <c:pt idx="2500">
                  <c:v>94.625240000000005</c:v>
                </c:pt>
                <c:pt idx="2501">
                  <c:v>98.95917</c:v>
                </c:pt>
                <c:pt idx="2502">
                  <c:v>103.30159999999999</c:v>
                </c:pt>
                <c:pt idx="2503">
                  <c:v>107.55029999999999</c:v>
                </c:pt>
                <c:pt idx="2504">
                  <c:v>111.82170000000001</c:v>
                </c:pt>
                <c:pt idx="2505">
                  <c:v>116.1366</c:v>
                </c:pt>
                <c:pt idx="2506">
                  <c:v>119.6704</c:v>
                </c:pt>
                <c:pt idx="2507">
                  <c:v>122.9282</c:v>
                </c:pt>
                <c:pt idx="2508">
                  <c:v>125.9713</c:v>
                </c:pt>
                <c:pt idx="2509">
                  <c:v>125.9713</c:v>
                </c:pt>
                <c:pt idx="2510">
                  <c:v>125.6536</c:v>
                </c:pt>
                <c:pt idx="2511">
                  <c:v>111.2889</c:v>
                </c:pt>
                <c:pt idx="2512">
                  <c:v>96.72054</c:v>
                </c:pt>
                <c:pt idx="2513">
                  <c:v>82.706890000000001</c:v>
                </c:pt>
                <c:pt idx="2514">
                  <c:v>69.974130000000002</c:v>
                </c:pt>
                <c:pt idx="2515">
                  <c:v>56.277099999999997</c:v>
                </c:pt>
                <c:pt idx="2516">
                  <c:v>46.944679999999998</c:v>
                </c:pt>
                <c:pt idx="2517">
                  <c:v>40.147329999999997</c:v>
                </c:pt>
                <c:pt idx="2518">
                  <c:v>32.83249</c:v>
                </c:pt>
                <c:pt idx="2519">
                  <c:v>25.206520000000001</c:v>
                </c:pt>
                <c:pt idx="2520">
                  <c:v>18.84271</c:v>
                </c:pt>
                <c:pt idx="2521">
                  <c:v>14.00399</c:v>
                </c:pt>
                <c:pt idx="2522">
                  <c:v>9.5145940000000007</c:v>
                </c:pt>
                <c:pt idx="2523">
                  <c:v>6.5977230000000002</c:v>
                </c:pt>
                <c:pt idx="2524">
                  <c:v>4.4065180000000002</c:v>
                </c:pt>
                <c:pt idx="2525">
                  <c:v>1.940876</c:v>
                </c:pt>
                <c:pt idx="2526">
                  <c:v>-0.44046289999999999</c:v>
                </c:pt>
                <c:pt idx="2527">
                  <c:v>-2.5747580000000001</c:v>
                </c:pt>
                <c:pt idx="2528">
                  <c:v>-5.384258</c:v>
                </c:pt>
                <c:pt idx="2529">
                  <c:v>-8.8832170000000001</c:v>
                </c:pt>
                <c:pt idx="2530">
                  <c:v>-12.77678</c:v>
                </c:pt>
                <c:pt idx="2531">
                  <c:v>-17.747340000000001</c:v>
                </c:pt>
                <c:pt idx="2532">
                  <c:v>-22.786629999999999</c:v>
                </c:pt>
                <c:pt idx="2533">
                  <c:v>-26.766190000000002</c:v>
                </c:pt>
                <c:pt idx="2534">
                  <c:v>-29.455839999999998</c:v>
                </c:pt>
                <c:pt idx="2535">
                  <c:v>-32.546639999999996</c:v>
                </c:pt>
                <c:pt idx="2536">
                  <c:v>-35.781390000000002</c:v>
                </c:pt>
                <c:pt idx="2537">
                  <c:v>-39.09348</c:v>
                </c:pt>
                <c:pt idx="2538">
                  <c:v>-42.317439999999998</c:v>
                </c:pt>
                <c:pt idx="2539">
                  <c:v>-45.539230000000003</c:v>
                </c:pt>
                <c:pt idx="2540">
                  <c:v>-48.946579999999997</c:v>
                </c:pt>
                <c:pt idx="2541">
                  <c:v>-53.48563</c:v>
                </c:pt>
                <c:pt idx="2542">
                  <c:v>-58.536610000000003</c:v>
                </c:pt>
                <c:pt idx="2543">
                  <c:v>-63.623620000000003</c:v>
                </c:pt>
                <c:pt idx="2544">
                  <c:v>-68.500659999999996</c:v>
                </c:pt>
                <c:pt idx="2545">
                  <c:v>-73.495379999999997</c:v>
                </c:pt>
                <c:pt idx="2546">
                  <c:v>-78.436639999999997</c:v>
                </c:pt>
                <c:pt idx="2547">
                  <c:v>-83.468090000000004</c:v>
                </c:pt>
                <c:pt idx="2548">
                  <c:v>-87.437299999999993</c:v>
                </c:pt>
                <c:pt idx="2549">
                  <c:v>-91.34863</c:v>
                </c:pt>
                <c:pt idx="2550">
                  <c:v>-95.244590000000002</c:v>
                </c:pt>
                <c:pt idx="2551">
                  <c:v>-99.065179999999998</c:v>
                </c:pt>
                <c:pt idx="2552">
                  <c:v>-103.038</c:v>
                </c:pt>
                <c:pt idx="2553">
                  <c:v>-106.9281</c:v>
                </c:pt>
                <c:pt idx="2554">
                  <c:v>-110.82599999999999</c:v>
                </c:pt>
                <c:pt idx="2555">
                  <c:v>-113.84699999999999</c:v>
                </c:pt>
                <c:pt idx="2556">
                  <c:v>-116.5937</c:v>
                </c:pt>
                <c:pt idx="2557">
                  <c:v>-119.3818</c:v>
                </c:pt>
                <c:pt idx="2558">
                  <c:v>-122.1647</c:v>
                </c:pt>
                <c:pt idx="2559">
                  <c:v>-121.9742</c:v>
                </c:pt>
                <c:pt idx="2560">
                  <c:v>-121.99630000000001</c:v>
                </c:pt>
              </c:numCache>
            </c:numRef>
          </c:yVal>
          <c:smooth val="1"/>
        </c:ser>
        <c:ser>
          <c:idx val="1"/>
          <c:order val="1"/>
          <c:tx>
            <c:v>Back Bone Curve</c:v>
          </c:tx>
          <c:marker>
            <c:symbol val="none"/>
          </c:marker>
          <c:xVal>
            <c:numRef>
              <c:f>Sheet1!$E$6:$E$22</c:f>
              <c:numCache>
                <c:formatCode>General</c:formatCode>
                <c:ptCount val="17"/>
                <c:pt idx="0">
                  <c:v>0</c:v>
                </c:pt>
                <c:pt idx="1">
                  <c:v>0.57713999999999999</c:v>
                </c:pt>
                <c:pt idx="2">
                  <c:v>1.1202000000000001</c:v>
                </c:pt>
                <c:pt idx="3">
                  <c:v>1.6974</c:v>
                </c:pt>
                <c:pt idx="4">
                  <c:v>2.3088000000000002</c:v>
                </c:pt>
                <c:pt idx="5">
                  <c:v>2.7839999999999998</c:v>
                </c:pt>
                <c:pt idx="6">
                  <c:v>3.4967999999999999</c:v>
                </c:pt>
                <c:pt idx="7">
                  <c:v>4.0739999999999998</c:v>
                </c:pt>
                <c:pt idx="8">
                  <c:v>4.6512000000000002</c:v>
                </c:pt>
                <c:pt idx="9">
                  <c:v>5.2625999999999999</c:v>
                </c:pt>
                <c:pt idx="10">
                  <c:v>6.0419999999999998</c:v>
                </c:pt>
                <c:pt idx="11">
                  <c:v>6.6539999999999999</c:v>
                </c:pt>
                <c:pt idx="12">
                  <c:v>7.5060000000000002</c:v>
                </c:pt>
                <c:pt idx="13">
                  <c:v>8.1120000000000001</c:v>
                </c:pt>
                <c:pt idx="14">
                  <c:v>8.8979999999999997</c:v>
                </c:pt>
                <c:pt idx="15">
                  <c:v>9.5399999999999991</c:v>
                </c:pt>
                <c:pt idx="16">
                  <c:v>13.782</c:v>
                </c:pt>
              </c:numCache>
            </c:numRef>
          </c:xVal>
          <c:yVal>
            <c:numRef>
              <c:f>Sheet1!$D$6:$D$22</c:f>
              <c:numCache>
                <c:formatCode>General</c:formatCode>
                <c:ptCount val="17"/>
                <c:pt idx="0">
                  <c:v>0</c:v>
                </c:pt>
                <c:pt idx="1">
                  <c:v>25.46</c:v>
                </c:pt>
                <c:pt idx="2">
                  <c:v>48.92</c:v>
                </c:pt>
                <c:pt idx="3">
                  <c:v>69.02</c:v>
                </c:pt>
                <c:pt idx="4">
                  <c:v>85.77</c:v>
                </c:pt>
                <c:pt idx="5">
                  <c:v>101.4</c:v>
                </c:pt>
                <c:pt idx="6">
                  <c:v>121.5</c:v>
                </c:pt>
                <c:pt idx="7">
                  <c:v>137.1</c:v>
                </c:pt>
                <c:pt idx="8">
                  <c:v>147.19999999999999</c:v>
                </c:pt>
                <c:pt idx="9">
                  <c:v>155</c:v>
                </c:pt>
                <c:pt idx="10">
                  <c:v>145</c:v>
                </c:pt>
                <c:pt idx="11">
                  <c:v>138.80000000000001</c:v>
                </c:pt>
                <c:pt idx="12">
                  <c:v>143.30000000000001</c:v>
                </c:pt>
                <c:pt idx="13">
                  <c:v>132.1</c:v>
                </c:pt>
                <c:pt idx="14">
                  <c:v>126.5</c:v>
                </c:pt>
                <c:pt idx="15">
                  <c:v>126.5</c:v>
                </c:pt>
                <c:pt idx="16">
                  <c:v>126.5</c:v>
                </c:pt>
              </c:numCache>
            </c:numRef>
          </c:yVal>
          <c:smooth val="1"/>
        </c:ser>
        <c:dLbls>
          <c:showLegendKey val="0"/>
          <c:showVal val="0"/>
          <c:showCatName val="0"/>
          <c:showSerName val="0"/>
          <c:showPercent val="0"/>
          <c:showBubbleSize val="0"/>
        </c:dLbls>
        <c:axId val="1391165200"/>
        <c:axId val="1391166832"/>
      </c:scatterChart>
      <c:valAx>
        <c:axId val="1391165200"/>
        <c:scaling>
          <c:orientation val="minMax"/>
        </c:scaling>
        <c:delete val="0"/>
        <c:axPos val="b"/>
        <c:title>
          <c:tx>
            <c:rich>
              <a:bodyPr/>
              <a:lstStyle/>
              <a:p>
                <a:pPr>
                  <a:defRPr/>
                </a:pPr>
                <a:r>
                  <a:rPr lang="en-US"/>
                  <a:t>Roof Displacement (in.)</a:t>
                </a:r>
              </a:p>
            </c:rich>
          </c:tx>
          <c:overlay val="0"/>
        </c:title>
        <c:numFmt formatCode="General" sourceLinked="1"/>
        <c:majorTickMark val="out"/>
        <c:minorTickMark val="none"/>
        <c:tickLblPos val="nextTo"/>
        <c:crossAx val="1391166832"/>
        <c:crosses val="autoZero"/>
        <c:crossBetween val="midCat"/>
      </c:valAx>
      <c:valAx>
        <c:axId val="1391166832"/>
        <c:scaling>
          <c:orientation val="minMax"/>
        </c:scaling>
        <c:delete val="0"/>
        <c:axPos val="l"/>
        <c:majorGridlines/>
        <c:title>
          <c:tx>
            <c:rich>
              <a:bodyPr rot="-5400000" vert="horz"/>
              <a:lstStyle/>
              <a:p>
                <a:pPr>
                  <a:defRPr/>
                </a:pPr>
                <a:r>
                  <a:rPr lang="en-US"/>
                  <a:t>Base</a:t>
                </a:r>
                <a:r>
                  <a:rPr lang="en-US" baseline="0"/>
                  <a:t> Shear (kips)</a:t>
                </a:r>
                <a:endParaRPr lang="en-US"/>
              </a:p>
            </c:rich>
          </c:tx>
          <c:overlay val="0"/>
        </c:title>
        <c:numFmt formatCode="General" sourceLinked="1"/>
        <c:majorTickMark val="out"/>
        <c:minorTickMark val="none"/>
        <c:tickLblPos val="nextTo"/>
        <c:crossAx val="1391165200"/>
        <c:crosses val="autoZero"/>
        <c:crossBetween val="midCat"/>
      </c:valAx>
    </c:plotArea>
    <c:legend>
      <c:legendPos val="r"/>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apacity Curve</a:t>
            </a:r>
          </a:p>
        </c:rich>
      </c:tx>
      <c:overlay val="0"/>
    </c:title>
    <c:autoTitleDeleted val="0"/>
    <c:plotArea>
      <c:layout/>
      <c:scatterChart>
        <c:scatterStyle val="smoothMarker"/>
        <c:varyColors val="0"/>
        <c:ser>
          <c:idx val="0"/>
          <c:order val="0"/>
          <c:marker>
            <c:symbol val="none"/>
          </c:marker>
          <c:xVal>
            <c:numRef>
              <c:f>'Capacity Spectrum'!$E$14:$E$30</c:f>
              <c:numCache>
                <c:formatCode>General</c:formatCode>
                <c:ptCount val="17"/>
                <c:pt idx="0">
                  <c:v>0</c:v>
                </c:pt>
                <c:pt idx="1">
                  <c:v>0.49790372155260398</c:v>
                </c:pt>
                <c:pt idx="2">
                  <c:v>0.96640632928444914</c:v>
                </c:pt>
                <c:pt idx="3">
                  <c:v>1.4643618133613854</c:v>
                </c:pt>
                <c:pt idx="4">
                  <c:v>1.9918219363077454</c:v>
                </c:pt>
                <c:pt idx="5">
                  <c:v>2.4017811290197342</c:v>
                </c:pt>
                <c:pt idx="6">
                  <c:v>3.016719918087718</c:v>
                </c:pt>
                <c:pt idx="7">
                  <c:v>3.514675402164654</c:v>
                </c:pt>
                <c:pt idx="8">
                  <c:v>4.0126308862415909</c:v>
                </c:pt>
                <c:pt idx="9">
                  <c:v>4.5400910091879503</c:v>
                </c:pt>
                <c:pt idx="10">
                  <c:v>5.2124862002648111</c:v>
                </c:pt>
                <c:pt idx="11">
                  <c:v>5.7404639484544946</c:v>
                </c:pt>
                <c:pt idx="12">
                  <c:v>6.4754917939734646</c:v>
                </c:pt>
                <c:pt idx="13">
                  <c:v>6.9982932897299168</c:v>
                </c:pt>
                <c:pt idx="14">
                  <c:v>7.6763823584833304</c:v>
                </c:pt>
                <c:pt idx="15">
                  <c:v>8.2302413688391756</c:v>
                </c:pt>
                <c:pt idx="16">
                  <c:v>11.889851839134332</c:v>
                </c:pt>
              </c:numCache>
            </c:numRef>
          </c:xVal>
          <c:yVal>
            <c:numRef>
              <c:f>'Capacity Spectrum'!$F$14:$F$30</c:f>
              <c:numCache>
                <c:formatCode>General</c:formatCode>
                <c:ptCount val="17"/>
                <c:pt idx="0">
                  <c:v>0</c:v>
                </c:pt>
                <c:pt idx="1">
                  <c:v>25.35668922273992</c:v>
                </c:pt>
                <c:pt idx="2">
                  <c:v>48.721493981792506</c:v>
                </c:pt>
                <c:pt idx="3">
                  <c:v>68.739932841850333</c:v>
                </c:pt>
                <c:pt idx="4">
                  <c:v>85.421965225231858</c:v>
                </c:pt>
                <c:pt idx="5">
                  <c:v>100.98854230894847</c:v>
                </c:pt>
                <c:pt idx="6">
                  <c:v>121.00698116900631</c:v>
                </c:pt>
                <c:pt idx="7">
                  <c:v>136.54367998576762</c:v>
                </c:pt>
                <c:pt idx="8">
                  <c:v>146.6026965273887</c:v>
                </c:pt>
                <c:pt idx="9">
                  <c:v>154.37104593576939</c:v>
                </c:pt>
                <c:pt idx="10">
                  <c:v>144.41162361733265</c:v>
                </c:pt>
                <c:pt idx="11">
                  <c:v>138.23678177990186</c:v>
                </c:pt>
                <c:pt idx="12">
                  <c:v>142.71852182319842</c:v>
                </c:pt>
                <c:pt idx="13">
                  <c:v>131.56396882654923</c:v>
                </c:pt>
                <c:pt idx="14">
                  <c:v>125.98669232822466</c:v>
                </c:pt>
                <c:pt idx="15">
                  <c:v>125.98669232822466</c:v>
                </c:pt>
                <c:pt idx="16">
                  <c:v>125.98669232822466</c:v>
                </c:pt>
              </c:numCache>
            </c:numRef>
          </c:yVal>
          <c:smooth val="1"/>
        </c:ser>
        <c:dLbls>
          <c:showLegendKey val="0"/>
          <c:showVal val="0"/>
          <c:showCatName val="0"/>
          <c:showSerName val="0"/>
          <c:showPercent val="0"/>
          <c:showBubbleSize val="0"/>
        </c:dLbls>
        <c:axId val="1391168464"/>
        <c:axId val="1391169008"/>
      </c:scatterChart>
      <c:valAx>
        <c:axId val="1391168464"/>
        <c:scaling>
          <c:orientation val="minMax"/>
        </c:scaling>
        <c:delete val="0"/>
        <c:axPos val="b"/>
        <c:title>
          <c:tx>
            <c:rich>
              <a:bodyPr/>
              <a:lstStyle/>
              <a:p>
                <a:pPr>
                  <a:defRPr/>
                </a:pPr>
                <a:r>
                  <a:rPr lang="en-US" baseline="0"/>
                  <a:t>Spectral Displacement (in.)</a:t>
                </a:r>
                <a:endParaRPr lang="en-US"/>
              </a:p>
            </c:rich>
          </c:tx>
          <c:overlay val="0"/>
        </c:title>
        <c:numFmt formatCode="General" sourceLinked="1"/>
        <c:majorTickMark val="out"/>
        <c:minorTickMark val="none"/>
        <c:tickLblPos val="nextTo"/>
        <c:crossAx val="1391169008"/>
        <c:crosses val="autoZero"/>
        <c:crossBetween val="midCat"/>
      </c:valAx>
      <c:valAx>
        <c:axId val="1391169008"/>
        <c:scaling>
          <c:orientation val="minMax"/>
        </c:scaling>
        <c:delete val="0"/>
        <c:axPos val="l"/>
        <c:majorGridlines/>
        <c:title>
          <c:tx>
            <c:rich>
              <a:bodyPr rot="-5400000" vert="horz"/>
              <a:lstStyle/>
              <a:p>
                <a:pPr>
                  <a:defRPr/>
                </a:pPr>
                <a:r>
                  <a:rPr lang="en-US" baseline="0"/>
                  <a:t>Spectral Acceleration (in/sec</a:t>
                </a:r>
                <a:r>
                  <a:rPr lang="en-US" baseline="30000"/>
                  <a:t>2</a:t>
                </a:r>
                <a:r>
                  <a:rPr lang="en-US" baseline="0"/>
                  <a:t>)</a:t>
                </a:r>
                <a:endParaRPr lang="en-US"/>
              </a:p>
            </c:rich>
          </c:tx>
          <c:overlay val="0"/>
        </c:title>
        <c:numFmt formatCode="General" sourceLinked="1"/>
        <c:majorTickMark val="out"/>
        <c:minorTickMark val="none"/>
        <c:tickLblPos val="nextTo"/>
        <c:crossAx val="1391168464"/>
        <c:crosses val="autoZero"/>
        <c:crossBetween val="midCat"/>
      </c:valAx>
    </c:plotArea>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Response</a:t>
            </a:r>
            <a:r>
              <a:rPr lang="en-US" baseline="0"/>
              <a:t> Spectrum</a:t>
            </a:r>
            <a:endParaRPr lang="en-US"/>
          </a:p>
        </c:rich>
      </c:tx>
      <c:overlay val="0"/>
    </c:title>
    <c:autoTitleDeleted val="0"/>
    <c:plotArea>
      <c:layout/>
      <c:scatterChart>
        <c:scatterStyle val="lineMarker"/>
        <c:varyColors val="0"/>
        <c:ser>
          <c:idx val="0"/>
          <c:order val="0"/>
          <c:marker>
            <c:symbol val="none"/>
          </c:marker>
          <c:xVal>
            <c:numRef>
              <c:f>'Response Spectrum (EC8)'!$E$3:$E$73</c:f>
              <c:numCache>
                <c:formatCode>General</c:formatCode>
                <c:ptCount val="71"/>
                <c:pt idx="0">
                  <c:v>0</c:v>
                </c:pt>
                <c:pt idx="1">
                  <c:v>0.05</c:v>
                </c:pt>
                <c:pt idx="2">
                  <c:v>0.1</c:v>
                </c:pt>
                <c:pt idx="3">
                  <c:v>0.15</c:v>
                </c:pt>
                <c:pt idx="4">
                  <c:v>0.2</c:v>
                </c:pt>
                <c:pt idx="5">
                  <c:v>0.25</c:v>
                </c:pt>
                <c:pt idx="6">
                  <c:v>0.3</c:v>
                </c:pt>
                <c:pt idx="7">
                  <c:v>0.35</c:v>
                </c:pt>
                <c:pt idx="8">
                  <c:v>0.4</c:v>
                </c:pt>
                <c:pt idx="9">
                  <c:v>0.45</c:v>
                </c:pt>
                <c:pt idx="10">
                  <c:v>0.5</c:v>
                </c:pt>
                <c:pt idx="11">
                  <c:v>0.55000000000000004</c:v>
                </c:pt>
                <c:pt idx="12">
                  <c:v>0.6</c:v>
                </c:pt>
                <c:pt idx="13">
                  <c:v>0.65</c:v>
                </c:pt>
                <c:pt idx="14">
                  <c:v>0.7</c:v>
                </c:pt>
                <c:pt idx="15">
                  <c:v>0.75</c:v>
                </c:pt>
                <c:pt idx="16">
                  <c:v>0.8</c:v>
                </c:pt>
                <c:pt idx="17">
                  <c:v>0.85</c:v>
                </c:pt>
                <c:pt idx="18">
                  <c:v>0.9</c:v>
                </c:pt>
                <c:pt idx="19">
                  <c:v>0.95</c:v>
                </c:pt>
                <c:pt idx="20">
                  <c:v>1</c:v>
                </c:pt>
                <c:pt idx="21">
                  <c:v>1.05</c:v>
                </c:pt>
                <c:pt idx="22">
                  <c:v>1.1000000000000001</c:v>
                </c:pt>
                <c:pt idx="23">
                  <c:v>1.1499999999999999</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c:v>
                </c:pt>
                <c:pt idx="41">
                  <c:v>2.0499999999999998</c:v>
                </c:pt>
                <c:pt idx="42">
                  <c:v>2.1</c:v>
                </c:pt>
                <c:pt idx="43">
                  <c:v>2.15</c:v>
                </c:pt>
                <c:pt idx="44">
                  <c:v>2.2000000000000002</c:v>
                </c:pt>
                <c:pt idx="45">
                  <c:v>2.25</c:v>
                </c:pt>
                <c:pt idx="46">
                  <c:v>2.2999999999999998</c:v>
                </c:pt>
                <c:pt idx="47">
                  <c:v>2.35</c:v>
                </c:pt>
                <c:pt idx="48">
                  <c:v>2.4</c:v>
                </c:pt>
                <c:pt idx="49">
                  <c:v>2.4500000000000002</c:v>
                </c:pt>
                <c:pt idx="50">
                  <c:v>2.5</c:v>
                </c:pt>
                <c:pt idx="51">
                  <c:v>2.5499999999999998</c:v>
                </c:pt>
                <c:pt idx="52">
                  <c:v>2.6</c:v>
                </c:pt>
                <c:pt idx="53">
                  <c:v>2.65</c:v>
                </c:pt>
                <c:pt idx="54">
                  <c:v>2.7</c:v>
                </c:pt>
                <c:pt idx="55">
                  <c:v>2.75</c:v>
                </c:pt>
                <c:pt idx="56">
                  <c:v>2.8</c:v>
                </c:pt>
                <c:pt idx="57">
                  <c:v>2.85</c:v>
                </c:pt>
                <c:pt idx="58">
                  <c:v>2.9</c:v>
                </c:pt>
                <c:pt idx="59">
                  <c:v>2.95</c:v>
                </c:pt>
                <c:pt idx="60">
                  <c:v>3</c:v>
                </c:pt>
                <c:pt idx="61">
                  <c:v>3.05</c:v>
                </c:pt>
                <c:pt idx="62">
                  <c:v>3.1</c:v>
                </c:pt>
                <c:pt idx="63">
                  <c:v>3.15</c:v>
                </c:pt>
                <c:pt idx="64">
                  <c:v>3.2</c:v>
                </c:pt>
                <c:pt idx="65">
                  <c:v>3.25</c:v>
                </c:pt>
                <c:pt idx="66">
                  <c:v>3.3</c:v>
                </c:pt>
                <c:pt idx="67">
                  <c:v>3.35</c:v>
                </c:pt>
                <c:pt idx="68">
                  <c:v>3.4</c:v>
                </c:pt>
                <c:pt idx="69">
                  <c:v>3.45</c:v>
                </c:pt>
                <c:pt idx="70">
                  <c:v>3.5</c:v>
                </c:pt>
              </c:numCache>
            </c:numRef>
          </c:xVal>
          <c:yVal>
            <c:numRef>
              <c:f>'Response Spectrum (EC8)'!$G$3:$G$73</c:f>
              <c:numCache>
                <c:formatCode>General</c:formatCode>
                <c:ptCount val="71"/>
                <c:pt idx="0">
                  <c:v>88.030799999999999</c:v>
                </c:pt>
                <c:pt idx="1">
                  <c:v>132.0462</c:v>
                </c:pt>
                <c:pt idx="2">
                  <c:v>176.0616</c:v>
                </c:pt>
                <c:pt idx="3">
                  <c:v>220.077</c:v>
                </c:pt>
                <c:pt idx="4">
                  <c:v>220.07700000000003</c:v>
                </c:pt>
                <c:pt idx="5">
                  <c:v>220.07700000000003</c:v>
                </c:pt>
                <c:pt idx="6">
                  <c:v>220.07700000000003</c:v>
                </c:pt>
                <c:pt idx="7">
                  <c:v>220.07700000000003</c:v>
                </c:pt>
                <c:pt idx="8">
                  <c:v>220.07700000000003</c:v>
                </c:pt>
                <c:pt idx="9">
                  <c:v>220.07700000000003</c:v>
                </c:pt>
                <c:pt idx="10">
                  <c:v>220.07700000000003</c:v>
                </c:pt>
                <c:pt idx="11">
                  <c:v>200.06999999999996</c:v>
                </c:pt>
                <c:pt idx="12">
                  <c:v>183.39750000000001</c:v>
                </c:pt>
                <c:pt idx="13">
                  <c:v>169.29</c:v>
                </c:pt>
                <c:pt idx="14">
                  <c:v>157.19785714285715</c:v>
                </c:pt>
                <c:pt idx="15">
                  <c:v>146.71799999999999</c:v>
                </c:pt>
                <c:pt idx="16">
                  <c:v>137.548125</c:v>
                </c:pt>
                <c:pt idx="17">
                  <c:v>129.45705882352942</c:v>
                </c:pt>
                <c:pt idx="18">
                  <c:v>122.265</c:v>
                </c:pt>
                <c:pt idx="19">
                  <c:v>115.82999999999998</c:v>
                </c:pt>
                <c:pt idx="20">
                  <c:v>110.0385</c:v>
                </c:pt>
                <c:pt idx="21">
                  <c:v>104.79857142857142</c:v>
                </c:pt>
                <c:pt idx="22">
                  <c:v>100.03499999999998</c:v>
                </c:pt>
                <c:pt idx="23">
                  <c:v>95.685652173913056</c:v>
                </c:pt>
                <c:pt idx="24">
                  <c:v>91.698750000000004</c:v>
                </c:pt>
                <c:pt idx="25">
                  <c:v>88.030799999999999</c:v>
                </c:pt>
                <c:pt idx="26">
                  <c:v>84.644999999999996</c:v>
                </c:pt>
                <c:pt idx="27">
                  <c:v>81.509999999999991</c:v>
                </c:pt>
                <c:pt idx="28">
                  <c:v>78.598928571428573</c:v>
                </c:pt>
                <c:pt idx="29">
                  <c:v>75.888620689655184</c:v>
                </c:pt>
                <c:pt idx="30">
                  <c:v>73.358999999999995</c:v>
                </c:pt>
                <c:pt idx="31">
                  <c:v>70.992580645161283</c:v>
                </c:pt>
                <c:pt idx="32">
                  <c:v>68.774062499999999</c:v>
                </c:pt>
                <c:pt idx="33">
                  <c:v>66.69</c:v>
                </c:pt>
                <c:pt idx="34">
                  <c:v>64.728529411764711</c:v>
                </c:pt>
                <c:pt idx="35">
                  <c:v>62.879142857142853</c:v>
                </c:pt>
                <c:pt idx="36">
                  <c:v>61.1325</c:v>
                </c:pt>
                <c:pt idx="37">
                  <c:v>59.480270270270253</c:v>
                </c:pt>
                <c:pt idx="38">
                  <c:v>57.914999999999992</c:v>
                </c:pt>
                <c:pt idx="39">
                  <c:v>56.430000000000007</c:v>
                </c:pt>
                <c:pt idx="40">
                  <c:v>55.01925</c:v>
                </c:pt>
                <c:pt idx="41">
                  <c:v>52.368114217727538</c:v>
                </c:pt>
                <c:pt idx="42">
                  <c:v>49.904081632653053</c:v>
                </c:pt>
                <c:pt idx="43">
                  <c:v>47.609951325040569</c:v>
                </c:pt>
                <c:pt idx="44">
                  <c:v>45.470454545454544</c:v>
                </c:pt>
                <c:pt idx="45">
                  <c:v>43.471999999999994</c:v>
                </c:pt>
                <c:pt idx="46">
                  <c:v>41.602457466918715</c:v>
                </c:pt>
                <c:pt idx="47">
                  <c:v>39.850973291081928</c:v>
                </c:pt>
                <c:pt idx="48">
                  <c:v>38.207812499999996</c:v>
                </c:pt>
                <c:pt idx="49">
                  <c:v>36.664223240316524</c:v>
                </c:pt>
                <c:pt idx="50">
                  <c:v>35.212319999999998</c:v>
                </c:pt>
                <c:pt idx="51">
                  <c:v>33.844982698961942</c:v>
                </c:pt>
                <c:pt idx="52">
                  <c:v>32.555769230769229</c:v>
                </c:pt>
                <c:pt idx="53">
                  <c:v>31.338839444642222</c:v>
                </c:pt>
                <c:pt idx="54">
                  <c:v>30.188888888888883</c:v>
                </c:pt>
                <c:pt idx="55">
                  <c:v>29.10109090909091</c:v>
                </c:pt>
                <c:pt idx="56">
                  <c:v>28.071045918367354</c:v>
                </c:pt>
                <c:pt idx="57">
                  <c:v>27.094736842105259</c:v>
                </c:pt>
                <c:pt idx="58">
                  <c:v>26.168489892984542</c:v>
                </c:pt>
                <c:pt idx="59">
                  <c:v>25.288939959781668</c:v>
                </c:pt>
                <c:pt idx="60">
                  <c:v>24.452999999999999</c:v>
                </c:pt>
                <c:pt idx="61">
                  <c:v>23.657833915614084</c:v>
                </c:pt>
                <c:pt idx="62">
                  <c:v>22.900832466181058</c:v>
                </c:pt>
                <c:pt idx="63">
                  <c:v>22.179591836734691</c:v>
                </c:pt>
                <c:pt idx="64">
                  <c:v>21.491894531249997</c:v>
                </c:pt>
                <c:pt idx="65">
                  <c:v>20.835692307692305</c:v>
                </c:pt>
                <c:pt idx="66">
                  <c:v>20.209090909090911</c:v>
                </c:pt>
                <c:pt idx="67">
                  <c:v>19.61033637781243</c:v>
                </c:pt>
                <c:pt idx="68">
                  <c:v>19.037802768166092</c:v>
                </c:pt>
                <c:pt idx="69">
                  <c:v>18.489981096408314</c:v>
                </c:pt>
                <c:pt idx="70">
                  <c:v>17.9654693877551</c:v>
                </c:pt>
              </c:numCache>
            </c:numRef>
          </c:yVal>
          <c:smooth val="0"/>
        </c:ser>
        <c:ser>
          <c:idx val="1"/>
          <c:order val="1"/>
          <c:spPr>
            <a:ln w="12700"/>
          </c:spPr>
          <c:marker>
            <c:symbol val="none"/>
          </c:marker>
          <c:xVal>
            <c:numRef>
              <c:f>('Response Spectrum (EC8)'!$B$4,'Response Spectrum (EC8)'!$B$4)</c:f>
              <c:numCache>
                <c:formatCode>General</c:formatCode>
                <c:ptCount val="2"/>
                <c:pt idx="0">
                  <c:v>0.15</c:v>
                </c:pt>
                <c:pt idx="1">
                  <c:v>0.15</c:v>
                </c:pt>
              </c:numCache>
            </c:numRef>
          </c:xVal>
          <c:yVal>
            <c:numRef>
              <c:f>('Response Spectrum (EC8)'!$C$4,'Response Spectrum (EC8)'!$G$6)</c:f>
              <c:numCache>
                <c:formatCode>General</c:formatCode>
                <c:ptCount val="2"/>
                <c:pt idx="0">
                  <c:v>0</c:v>
                </c:pt>
                <c:pt idx="1">
                  <c:v>220.077</c:v>
                </c:pt>
              </c:numCache>
            </c:numRef>
          </c:yVal>
          <c:smooth val="0"/>
        </c:ser>
        <c:ser>
          <c:idx val="2"/>
          <c:order val="2"/>
          <c:spPr>
            <a:ln w="12700"/>
          </c:spPr>
          <c:marker>
            <c:symbol val="none"/>
          </c:marker>
          <c:xVal>
            <c:numRef>
              <c:f>('Response Spectrum (EC8)'!$B$5,'Response Spectrum (EC8)'!$B$5)</c:f>
              <c:numCache>
                <c:formatCode>General</c:formatCode>
                <c:ptCount val="2"/>
                <c:pt idx="0">
                  <c:v>0.5</c:v>
                </c:pt>
                <c:pt idx="1">
                  <c:v>0.5</c:v>
                </c:pt>
              </c:numCache>
            </c:numRef>
          </c:xVal>
          <c:yVal>
            <c:numRef>
              <c:f>('Response Spectrum (EC8)'!$C$5,'Response Spectrum (EC8)'!$G$13)</c:f>
              <c:numCache>
                <c:formatCode>General</c:formatCode>
                <c:ptCount val="2"/>
                <c:pt idx="0">
                  <c:v>0</c:v>
                </c:pt>
                <c:pt idx="1">
                  <c:v>220.07700000000003</c:v>
                </c:pt>
              </c:numCache>
            </c:numRef>
          </c:yVal>
          <c:smooth val="0"/>
        </c:ser>
        <c:ser>
          <c:idx val="3"/>
          <c:order val="3"/>
          <c:spPr>
            <a:ln w="12700"/>
          </c:spPr>
          <c:marker>
            <c:symbol val="none"/>
          </c:marker>
          <c:xVal>
            <c:numRef>
              <c:f>('Response Spectrum (EC8)'!$B$6,'Response Spectrum (EC8)'!$B$6)</c:f>
              <c:numCache>
                <c:formatCode>General</c:formatCode>
                <c:ptCount val="2"/>
                <c:pt idx="0">
                  <c:v>2</c:v>
                </c:pt>
                <c:pt idx="1">
                  <c:v>2</c:v>
                </c:pt>
              </c:numCache>
            </c:numRef>
          </c:xVal>
          <c:yVal>
            <c:numRef>
              <c:f>('Response Spectrum (EC8)'!$C$6,'Response Spectrum (EC8)'!$G$43)</c:f>
              <c:numCache>
                <c:formatCode>General</c:formatCode>
                <c:ptCount val="2"/>
                <c:pt idx="0">
                  <c:v>0</c:v>
                </c:pt>
                <c:pt idx="1">
                  <c:v>55.01925</c:v>
                </c:pt>
              </c:numCache>
            </c:numRef>
          </c:yVal>
          <c:smooth val="0"/>
        </c:ser>
        <c:dLbls>
          <c:showLegendKey val="0"/>
          <c:showVal val="0"/>
          <c:showCatName val="0"/>
          <c:showSerName val="0"/>
          <c:showPercent val="0"/>
          <c:showBubbleSize val="0"/>
        </c:dLbls>
        <c:axId val="1748444880"/>
        <c:axId val="1748443792"/>
      </c:scatterChart>
      <c:valAx>
        <c:axId val="1748444880"/>
        <c:scaling>
          <c:orientation val="minMax"/>
        </c:scaling>
        <c:delete val="0"/>
        <c:axPos val="b"/>
        <c:title>
          <c:tx>
            <c:rich>
              <a:bodyPr/>
              <a:lstStyle/>
              <a:p>
                <a:pPr>
                  <a:defRPr/>
                </a:pPr>
                <a:r>
                  <a:rPr lang="en-US"/>
                  <a:t>Time (sec.)</a:t>
                </a:r>
              </a:p>
            </c:rich>
          </c:tx>
          <c:overlay val="0"/>
        </c:title>
        <c:numFmt formatCode="General" sourceLinked="1"/>
        <c:majorTickMark val="out"/>
        <c:minorTickMark val="none"/>
        <c:tickLblPos val="nextTo"/>
        <c:crossAx val="1748443792"/>
        <c:crosses val="autoZero"/>
        <c:crossBetween val="midCat"/>
      </c:valAx>
      <c:valAx>
        <c:axId val="1748443792"/>
        <c:scaling>
          <c:orientation val="minMax"/>
        </c:scaling>
        <c:delete val="0"/>
        <c:axPos val="l"/>
        <c:majorGridlines/>
        <c:title>
          <c:tx>
            <c:rich>
              <a:bodyPr rot="-5400000" vert="horz"/>
              <a:lstStyle/>
              <a:p>
                <a:pPr>
                  <a:defRPr/>
                </a:pPr>
                <a:r>
                  <a:rPr lang="en-US"/>
                  <a:t>Spectral Acceleration (Sa)</a:t>
                </a:r>
              </a:p>
            </c:rich>
          </c:tx>
          <c:overlay val="0"/>
        </c:title>
        <c:numFmt formatCode="General" sourceLinked="1"/>
        <c:majorTickMark val="out"/>
        <c:minorTickMark val="none"/>
        <c:tickLblPos val="nextTo"/>
        <c:crossAx val="1748444880"/>
        <c:crosses val="autoZero"/>
        <c:crossBetween val="midCat"/>
      </c:valAx>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lineMarker"/>
        <c:varyColors val="0"/>
        <c:ser>
          <c:idx val="0"/>
          <c:order val="0"/>
          <c:tx>
            <c:v>Response Spectrum</c:v>
          </c:tx>
          <c:marker>
            <c:symbol val="none"/>
          </c:marker>
          <c:xVal>
            <c:numRef>
              <c:f>'Response Spectrum (EC8)'!$H$3:$H$73</c:f>
              <c:numCache>
                <c:formatCode>General</c:formatCode>
                <c:ptCount val="71"/>
                <c:pt idx="0">
                  <c:v>0</c:v>
                </c:pt>
                <c:pt idx="1">
                  <c:v>8.3704080287232748E-3</c:v>
                </c:pt>
                <c:pt idx="2">
                  <c:v>4.4642176153190799E-2</c:v>
                </c:pt>
                <c:pt idx="3">
                  <c:v>0.1255561204308491</c:v>
                </c:pt>
                <c:pt idx="4">
                  <c:v>0.22321088076595405</c:v>
                </c:pt>
                <c:pt idx="5">
                  <c:v>0.34876700119680309</c:v>
                </c:pt>
                <c:pt idx="6">
                  <c:v>0.5022244817233964</c:v>
                </c:pt>
                <c:pt idx="7">
                  <c:v>0.68358332234573405</c:v>
                </c:pt>
                <c:pt idx="8">
                  <c:v>0.8928435230638162</c:v>
                </c:pt>
                <c:pt idx="9">
                  <c:v>1.1300050838776423</c:v>
                </c:pt>
                <c:pt idx="10">
                  <c:v>1.3950680047872124</c:v>
                </c:pt>
                <c:pt idx="11">
                  <c:v>1.5345748052659338</c:v>
                </c:pt>
                <c:pt idx="12">
                  <c:v>1.6740816057446546</c:v>
                </c:pt>
                <c:pt idx="13">
                  <c:v>1.8135884062233762</c:v>
                </c:pt>
                <c:pt idx="14">
                  <c:v>1.953095206702097</c:v>
                </c:pt>
                <c:pt idx="15">
                  <c:v>2.0926020071808185</c:v>
                </c:pt>
                <c:pt idx="16">
                  <c:v>2.2321088076595399</c:v>
                </c:pt>
                <c:pt idx="17">
                  <c:v>2.3716156081382613</c:v>
                </c:pt>
                <c:pt idx="18">
                  <c:v>2.5111224086169823</c:v>
                </c:pt>
                <c:pt idx="19">
                  <c:v>2.6506292090957033</c:v>
                </c:pt>
                <c:pt idx="20">
                  <c:v>2.7901360095744243</c:v>
                </c:pt>
                <c:pt idx="21">
                  <c:v>2.9296428100531458</c:v>
                </c:pt>
                <c:pt idx="22">
                  <c:v>3.0691496105318676</c:v>
                </c:pt>
                <c:pt idx="23">
                  <c:v>3.2086564110105891</c:v>
                </c:pt>
                <c:pt idx="24">
                  <c:v>3.3481632114893092</c:v>
                </c:pt>
                <c:pt idx="25">
                  <c:v>3.4876700119680306</c:v>
                </c:pt>
                <c:pt idx="26">
                  <c:v>3.6271768124467525</c:v>
                </c:pt>
                <c:pt idx="27">
                  <c:v>3.7666836129254735</c:v>
                </c:pt>
                <c:pt idx="28">
                  <c:v>3.906190413404194</c:v>
                </c:pt>
                <c:pt idx="29">
                  <c:v>4.0456972138829155</c:v>
                </c:pt>
                <c:pt idx="30">
                  <c:v>4.1852040143616369</c:v>
                </c:pt>
                <c:pt idx="31">
                  <c:v>4.3247108148403584</c:v>
                </c:pt>
                <c:pt idx="32">
                  <c:v>4.4642176153190798</c:v>
                </c:pt>
                <c:pt idx="33">
                  <c:v>4.6037244157978012</c:v>
                </c:pt>
                <c:pt idx="34">
                  <c:v>4.7432312162765227</c:v>
                </c:pt>
                <c:pt idx="35">
                  <c:v>4.8827380167552423</c:v>
                </c:pt>
                <c:pt idx="36">
                  <c:v>5.0222448172339647</c:v>
                </c:pt>
                <c:pt idx="37">
                  <c:v>5.1617516177126843</c:v>
                </c:pt>
                <c:pt idx="38">
                  <c:v>5.3012584181914066</c:v>
                </c:pt>
                <c:pt idx="39">
                  <c:v>5.440765218670129</c:v>
                </c:pt>
                <c:pt idx="40">
                  <c:v>5.5802720191488486</c:v>
                </c:pt>
                <c:pt idx="41">
                  <c:v>5.5802720191488486</c:v>
                </c:pt>
                <c:pt idx="42">
                  <c:v>5.5802720191488486</c:v>
                </c:pt>
                <c:pt idx="43">
                  <c:v>5.5802720191488495</c:v>
                </c:pt>
                <c:pt idx="44">
                  <c:v>5.5802720191488513</c:v>
                </c:pt>
                <c:pt idx="45">
                  <c:v>5.5802720191488486</c:v>
                </c:pt>
                <c:pt idx="46">
                  <c:v>5.5802720191488495</c:v>
                </c:pt>
                <c:pt idx="47">
                  <c:v>5.5802720191488469</c:v>
                </c:pt>
                <c:pt idx="48">
                  <c:v>5.5802720191488477</c:v>
                </c:pt>
                <c:pt idx="49">
                  <c:v>5.5802720191488486</c:v>
                </c:pt>
                <c:pt idx="50">
                  <c:v>5.5802720191488486</c:v>
                </c:pt>
                <c:pt idx="51">
                  <c:v>5.5802720191488495</c:v>
                </c:pt>
                <c:pt idx="52">
                  <c:v>5.5802720191488504</c:v>
                </c:pt>
                <c:pt idx="53">
                  <c:v>5.5802720191488486</c:v>
                </c:pt>
                <c:pt idx="54">
                  <c:v>5.5802720191488495</c:v>
                </c:pt>
                <c:pt idx="55">
                  <c:v>5.5802720191488486</c:v>
                </c:pt>
                <c:pt idx="56">
                  <c:v>5.5802720191488495</c:v>
                </c:pt>
                <c:pt idx="57">
                  <c:v>5.5802720191488495</c:v>
                </c:pt>
                <c:pt idx="58">
                  <c:v>5.5802720191488486</c:v>
                </c:pt>
                <c:pt idx="59">
                  <c:v>5.5802720191488486</c:v>
                </c:pt>
                <c:pt idx="60">
                  <c:v>5.5802720191488495</c:v>
                </c:pt>
                <c:pt idx="61">
                  <c:v>5.5802720191488495</c:v>
                </c:pt>
                <c:pt idx="62">
                  <c:v>5.5802720191488495</c:v>
                </c:pt>
                <c:pt idx="63">
                  <c:v>5.5802720191488477</c:v>
                </c:pt>
                <c:pt idx="64">
                  <c:v>5.5802720191488495</c:v>
                </c:pt>
                <c:pt idx="65">
                  <c:v>5.5802720191488477</c:v>
                </c:pt>
                <c:pt idx="66">
                  <c:v>5.5802720191488504</c:v>
                </c:pt>
                <c:pt idx="67">
                  <c:v>5.5802720191488513</c:v>
                </c:pt>
                <c:pt idx="68">
                  <c:v>5.5802720191488504</c:v>
                </c:pt>
                <c:pt idx="69">
                  <c:v>5.5802720191488504</c:v>
                </c:pt>
                <c:pt idx="70">
                  <c:v>5.5802720191488486</c:v>
                </c:pt>
              </c:numCache>
            </c:numRef>
          </c:xVal>
          <c:yVal>
            <c:numRef>
              <c:f>'Response Spectrum (EC8)'!$G$3:$G$73</c:f>
              <c:numCache>
                <c:formatCode>General</c:formatCode>
                <c:ptCount val="71"/>
                <c:pt idx="0">
                  <c:v>88.030799999999999</c:v>
                </c:pt>
                <c:pt idx="1">
                  <c:v>132.0462</c:v>
                </c:pt>
                <c:pt idx="2">
                  <c:v>176.0616</c:v>
                </c:pt>
                <c:pt idx="3">
                  <c:v>220.077</c:v>
                </c:pt>
                <c:pt idx="4">
                  <c:v>220.07700000000003</c:v>
                </c:pt>
                <c:pt idx="5">
                  <c:v>220.07700000000003</c:v>
                </c:pt>
                <c:pt idx="6">
                  <c:v>220.07700000000003</c:v>
                </c:pt>
                <c:pt idx="7">
                  <c:v>220.07700000000003</c:v>
                </c:pt>
                <c:pt idx="8">
                  <c:v>220.07700000000003</c:v>
                </c:pt>
                <c:pt idx="9">
                  <c:v>220.07700000000003</c:v>
                </c:pt>
                <c:pt idx="10">
                  <c:v>220.07700000000003</c:v>
                </c:pt>
                <c:pt idx="11">
                  <c:v>200.06999999999996</c:v>
                </c:pt>
                <c:pt idx="12">
                  <c:v>183.39750000000001</c:v>
                </c:pt>
                <c:pt idx="13">
                  <c:v>169.29</c:v>
                </c:pt>
                <c:pt idx="14">
                  <c:v>157.19785714285715</c:v>
                </c:pt>
                <c:pt idx="15">
                  <c:v>146.71799999999999</c:v>
                </c:pt>
                <c:pt idx="16">
                  <c:v>137.548125</c:v>
                </c:pt>
                <c:pt idx="17">
                  <c:v>129.45705882352942</c:v>
                </c:pt>
                <c:pt idx="18">
                  <c:v>122.265</c:v>
                </c:pt>
                <c:pt idx="19">
                  <c:v>115.82999999999998</c:v>
                </c:pt>
                <c:pt idx="20">
                  <c:v>110.0385</c:v>
                </c:pt>
                <c:pt idx="21">
                  <c:v>104.79857142857142</c:v>
                </c:pt>
                <c:pt idx="22">
                  <c:v>100.03499999999998</c:v>
                </c:pt>
                <c:pt idx="23">
                  <c:v>95.685652173913056</c:v>
                </c:pt>
                <c:pt idx="24">
                  <c:v>91.698750000000004</c:v>
                </c:pt>
                <c:pt idx="25">
                  <c:v>88.030799999999999</c:v>
                </c:pt>
                <c:pt idx="26">
                  <c:v>84.644999999999996</c:v>
                </c:pt>
                <c:pt idx="27">
                  <c:v>81.509999999999991</c:v>
                </c:pt>
                <c:pt idx="28">
                  <c:v>78.598928571428573</c:v>
                </c:pt>
                <c:pt idx="29">
                  <c:v>75.888620689655184</c:v>
                </c:pt>
                <c:pt idx="30">
                  <c:v>73.358999999999995</c:v>
                </c:pt>
                <c:pt idx="31">
                  <c:v>70.992580645161283</c:v>
                </c:pt>
                <c:pt idx="32">
                  <c:v>68.774062499999999</c:v>
                </c:pt>
                <c:pt idx="33">
                  <c:v>66.69</c:v>
                </c:pt>
                <c:pt idx="34">
                  <c:v>64.728529411764711</c:v>
                </c:pt>
                <c:pt idx="35">
                  <c:v>62.879142857142853</c:v>
                </c:pt>
                <c:pt idx="36">
                  <c:v>61.1325</c:v>
                </c:pt>
                <c:pt idx="37">
                  <c:v>59.480270270270253</c:v>
                </c:pt>
                <c:pt idx="38">
                  <c:v>57.914999999999992</c:v>
                </c:pt>
                <c:pt idx="39">
                  <c:v>56.430000000000007</c:v>
                </c:pt>
                <c:pt idx="40">
                  <c:v>55.01925</c:v>
                </c:pt>
                <c:pt idx="41">
                  <c:v>52.368114217727538</c:v>
                </c:pt>
                <c:pt idx="42">
                  <c:v>49.904081632653053</c:v>
                </c:pt>
                <c:pt idx="43">
                  <c:v>47.609951325040569</c:v>
                </c:pt>
                <c:pt idx="44">
                  <c:v>45.470454545454544</c:v>
                </c:pt>
                <c:pt idx="45">
                  <c:v>43.471999999999994</c:v>
                </c:pt>
                <c:pt idx="46">
                  <c:v>41.602457466918715</c:v>
                </c:pt>
                <c:pt idx="47">
                  <c:v>39.850973291081928</c:v>
                </c:pt>
                <c:pt idx="48">
                  <c:v>38.207812499999996</c:v>
                </c:pt>
                <c:pt idx="49">
                  <c:v>36.664223240316524</c:v>
                </c:pt>
                <c:pt idx="50">
                  <c:v>35.212319999999998</c:v>
                </c:pt>
                <c:pt idx="51">
                  <c:v>33.844982698961942</c:v>
                </c:pt>
                <c:pt idx="52">
                  <c:v>32.555769230769229</c:v>
                </c:pt>
                <c:pt idx="53">
                  <c:v>31.338839444642222</c:v>
                </c:pt>
                <c:pt idx="54">
                  <c:v>30.188888888888883</c:v>
                </c:pt>
                <c:pt idx="55">
                  <c:v>29.10109090909091</c:v>
                </c:pt>
                <c:pt idx="56">
                  <c:v>28.071045918367354</c:v>
                </c:pt>
                <c:pt idx="57">
                  <c:v>27.094736842105259</c:v>
                </c:pt>
                <c:pt idx="58">
                  <c:v>26.168489892984542</c:v>
                </c:pt>
                <c:pt idx="59">
                  <c:v>25.288939959781668</c:v>
                </c:pt>
                <c:pt idx="60">
                  <c:v>24.452999999999999</c:v>
                </c:pt>
                <c:pt idx="61">
                  <c:v>23.657833915614084</c:v>
                </c:pt>
                <c:pt idx="62">
                  <c:v>22.900832466181058</c:v>
                </c:pt>
                <c:pt idx="63">
                  <c:v>22.179591836734691</c:v>
                </c:pt>
                <c:pt idx="64">
                  <c:v>21.491894531249997</c:v>
                </c:pt>
                <c:pt idx="65">
                  <c:v>20.835692307692305</c:v>
                </c:pt>
                <c:pt idx="66">
                  <c:v>20.209090909090911</c:v>
                </c:pt>
                <c:pt idx="67">
                  <c:v>19.61033637781243</c:v>
                </c:pt>
                <c:pt idx="68">
                  <c:v>19.037802768166092</c:v>
                </c:pt>
                <c:pt idx="69">
                  <c:v>18.489981096408314</c:v>
                </c:pt>
                <c:pt idx="70">
                  <c:v>17.9654693877551</c:v>
                </c:pt>
              </c:numCache>
            </c:numRef>
          </c:yVal>
          <c:smooth val="0"/>
        </c:ser>
        <c:dLbls>
          <c:showLegendKey val="0"/>
          <c:showVal val="0"/>
          <c:showCatName val="0"/>
          <c:showSerName val="0"/>
          <c:showPercent val="0"/>
          <c:showBubbleSize val="0"/>
        </c:dLbls>
        <c:axId val="1748447600"/>
        <c:axId val="1748448688"/>
      </c:scatterChart>
      <c:valAx>
        <c:axId val="1748447600"/>
        <c:scaling>
          <c:orientation val="minMax"/>
        </c:scaling>
        <c:delete val="0"/>
        <c:axPos val="b"/>
        <c:title>
          <c:tx>
            <c:rich>
              <a:bodyPr/>
              <a:lstStyle/>
              <a:p>
                <a:pPr>
                  <a:defRPr/>
                </a:pPr>
                <a:r>
                  <a:rPr lang="en-US"/>
                  <a:t>Spectral Displacement (Sd)</a:t>
                </a:r>
              </a:p>
            </c:rich>
          </c:tx>
          <c:overlay val="0"/>
        </c:title>
        <c:numFmt formatCode="General" sourceLinked="1"/>
        <c:majorTickMark val="out"/>
        <c:minorTickMark val="none"/>
        <c:tickLblPos val="nextTo"/>
        <c:crossAx val="1748448688"/>
        <c:crosses val="autoZero"/>
        <c:crossBetween val="midCat"/>
      </c:valAx>
      <c:valAx>
        <c:axId val="1748448688"/>
        <c:scaling>
          <c:orientation val="minMax"/>
        </c:scaling>
        <c:delete val="0"/>
        <c:axPos val="l"/>
        <c:majorGridlines/>
        <c:title>
          <c:tx>
            <c:rich>
              <a:bodyPr rot="-5400000" vert="horz"/>
              <a:lstStyle/>
              <a:p>
                <a:pPr>
                  <a:defRPr/>
                </a:pPr>
                <a:r>
                  <a:rPr lang="en-US"/>
                  <a:t>Spectral Acceleration (Sa)</a:t>
                </a:r>
              </a:p>
            </c:rich>
          </c:tx>
          <c:overlay val="0"/>
        </c:title>
        <c:numFmt formatCode="General" sourceLinked="1"/>
        <c:majorTickMark val="out"/>
        <c:minorTickMark val="none"/>
        <c:tickLblPos val="nextTo"/>
        <c:crossAx val="1748447600"/>
        <c:crosses val="autoZero"/>
        <c:crossBetween val="midCat"/>
      </c:valAx>
    </c:plotArea>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ADRS</c:v>
          </c:tx>
          <c:marker>
            <c:symbol val="none"/>
          </c:marker>
          <c:xVal>
            <c:numRef>
              <c:f>'Response Spectrum (EC8)'!$H$3:$H$73</c:f>
              <c:numCache>
                <c:formatCode>General</c:formatCode>
                <c:ptCount val="71"/>
                <c:pt idx="0">
                  <c:v>0</c:v>
                </c:pt>
                <c:pt idx="1">
                  <c:v>8.3704080287232748E-3</c:v>
                </c:pt>
                <c:pt idx="2">
                  <c:v>4.4642176153190799E-2</c:v>
                </c:pt>
                <c:pt idx="3">
                  <c:v>0.1255561204308491</c:v>
                </c:pt>
                <c:pt idx="4">
                  <c:v>0.22321088076595405</c:v>
                </c:pt>
                <c:pt idx="5">
                  <c:v>0.34876700119680309</c:v>
                </c:pt>
                <c:pt idx="6">
                  <c:v>0.5022244817233964</c:v>
                </c:pt>
                <c:pt idx="7">
                  <c:v>0.68358332234573405</c:v>
                </c:pt>
                <c:pt idx="8">
                  <c:v>0.8928435230638162</c:v>
                </c:pt>
                <c:pt idx="9">
                  <c:v>1.1300050838776423</c:v>
                </c:pt>
                <c:pt idx="10">
                  <c:v>1.3950680047872124</c:v>
                </c:pt>
                <c:pt idx="11">
                  <c:v>1.5345748052659338</c:v>
                </c:pt>
                <c:pt idx="12">
                  <c:v>1.6740816057446546</c:v>
                </c:pt>
                <c:pt idx="13">
                  <c:v>1.8135884062233762</c:v>
                </c:pt>
                <c:pt idx="14">
                  <c:v>1.953095206702097</c:v>
                </c:pt>
                <c:pt idx="15">
                  <c:v>2.0926020071808185</c:v>
                </c:pt>
                <c:pt idx="16">
                  <c:v>2.2321088076595399</c:v>
                </c:pt>
                <c:pt idx="17">
                  <c:v>2.3716156081382613</c:v>
                </c:pt>
                <c:pt idx="18">
                  <c:v>2.5111224086169823</c:v>
                </c:pt>
                <c:pt idx="19">
                  <c:v>2.6506292090957033</c:v>
                </c:pt>
                <c:pt idx="20">
                  <c:v>2.7901360095744243</c:v>
                </c:pt>
                <c:pt idx="21">
                  <c:v>2.9296428100531458</c:v>
                </c:pt>
                <c:pt idx="22">
                  <c:v>3.0691496105318676</c:v>
                </c:pt>
                <c:pt idx="23">
                  <c:v>3.2086564110105891</c:v>
                </c:pt>
                <c:pt idx="24">
                  <c:v>3.3481632114893092</c:v>
                </c:pt>
                <c:pt idx="25">
                  <c:v>3.4876700119680306</c:v>
                </c:pt>
                <c:pt idx="26">
                  <c:v>3.6271768124467525</c:v>
                </c:pt>
                <c:pt idx="27">
                  <c:v>3.7666836129254735</c:v>
                </c:pt>
                <c:pt idx="28">
                  <c:v>3.906190413404194</c:v>
                </c:pt>
                <c:pt idx="29">
                  <c:v>4.0456972138829155</c:v>
                </c:pt>
                <c:pt idx="30">
                  <c:v>4.1852040143616369</c:v>
                </c:pt>
                <c:pt idx="31">
                  <c:v>4.3247108148403584</c:v>
                </c:pt>
                <c:pt idx="32">
                  <c:v>4.4642176153190798</c:v>
                </c:pt>
                <c:pt idx="33">
                  <c:v>4.6037244157978012</c:v>
                </c:pt>
                <c:pt idx="34">
                  <c:v>4.7432312162765227</c:v>
                </c:pt>
                <c:pt idx="35">
                  <c:v>4.8827380167552423</c:v>
                </c:pt>
                <c:pt idx="36">
                  <c:v>5.0222448172339647</c:v>
                </c:pt>
                <c:pt idx="37">
                  <c:v>5.1617516177126843</c:v>
                </c:pt>
                <c:pt idx="38">
                  <c:v>5.3012584181914066</c:v>
                </c:pt>
                <c:pt idx="39">
                  <c:v>5.440765218670129</c:v>
                </c:pt>
                <c:pt idx="40">
                  <c:v>5.5802720191488486</c:v>
                </c:pt>
                <c:pt idx="41">
                  <c:v>5.5802720191488486</c:v>
                </c:pt>
                <c:pt idx="42">
                  <c:v>5.5802720191488486</c:v>
                </c:pt>
                <c:pt idx="43">
                  <c:v>5.5802720191488495</c:v>
                </c:pt>
                <c:pt idx="44">
                  <c:v>5.5802720191488513</c:v>
                </c:pt>
                <c:pt idx="45">
                  <c:v>5.5802720191488486</c:v>
                </c:pt>
                <c:pt idx="46">
                  <c:v>5.5802720191488495</c:v>
                </c:pt>
                <c:pt idx="47">
                  <c:v>5.5802720191488469</c:v>
                </c:pt>
                <c:pt idx="48">
                  <c:v>5.5802720191488477</c:v>
                </c:pt>
                <c:pt idx="49">
                  <c:v>5.5802720191488486</c:v>
                </c:pt>
                <c:pt idx="50">
                  <c:v>5.5802720191488486</c:v>
                </c:pt>
                <c:pt idx="51">
                  <c:v>5.5802720191488495</c:v>
                </c:pt>
                <c:pt idx="52">
                  <c:v>5.5802720191488504</c:v>
                </c:pt>
                <c:pt idx="53">
                  <c:v>5.5802720191488486</c:v>
                </c:pt>
                <c:pt idx="54">
                  <c:v>5.5802720191488495</c:v>
                </c:pt>
                <c:pt idx="55">
                  <c:v>5.5802720191488486</c:v>
                </c:pt>
                <c:pt idx="56">
                  <c:v>5.5802720191488495</c:v>
                </c:pt>
                <c:pt idx="57">
                  <c:v>5.5802720191488495</c:v>
                </c:pt>
                <c:pt idx="58">
                  <c:v>5.5802720191488486</c:v>
                </c:pt>
                <c:pt idx="59">
                  <c:v>5.5802720191488486</c:v>
                </c:pt>
                <c:pt idx="60">
                  <c:v>5.5802720191488495</c:v>
                </c:pt>
                <c:pt idx="61">
                  <c:v>5.5802720191488495</c:v>
                </c:pt>
                <c:pt idx="62">
                  <c:v>5.5802720191488495</c:v>
                </c:pt>
                <c:pt idx="63">
                  <c:v>5.5802720191488477</c:v>
                </c:pt>
                <c:pt idx="64">
                  <c:v>5.5802720191488495</c:v>
                </c:pt>
                <c:pt idx="65">
                  <c:v>5.5802720191488477</c:v>
                </c:pt>
                <c:pt idx="66">
                  <c:v>5.5802720191488504</c:v>
                </c:pt>
                <c:pt idx="67">
                  <c:v>5.5802720191488513</c:v>
                </c:pt>
                <c:pt idx="68">
                  <c:v>5.5802720191488504</c:v>
                </c:pt>
                <c:pt idx="69">
                  <c:v>5.5802720191488504</c:v>
                </c:pt>
                <c:pt idx="70">
                  <c:v>5.5802720191488486</c:v>
                </c:pt>
              </c:numCache>
            </c:numRef>
          </c:xVal>
          <c:yVal>
            <c:numRef>
              <c:f>'Response Spectrum (EC8)'!$G$3:$G$73</c:f>
              <c:numCache>
                <c:formatCode>General</c:formatCode>
                <c:ptCount val="71"/>
                <c:pt idx="0">
                  <c:v>88.030799999999999</c:v>
                </c:pt>
                <c:pt idx="1">
                  <c:v>132.0462</c:v>
                </c:pt>
                <c:pt idx="2">
                  <c:v>176.0616</c:v>
                </c:pt>
                <c:pt idx="3">
                  <c:v>220.077</c:v>
                </c:pt>
                <c:pt idx="4">
                  <c:v>220.07700000000003</c:v>
                </c:pt>
                <c:pt idx="5">
                  <c:v>220.07700000000003</c:v>
                </c:pt>
                <c:pt idx="6">
                  <c:v>220.07700000000003</c:v>
                </c:pt>
                <c:pt idx="7">
                  <c:v>220.07700000000003</c:v>
                </c:pt>
                <c:pt idx="8">
                  <c:v>220.07700000000003</c:v>
                </c:pt>
                <c:pt idx="9">
                  <c:v>220.07700000000003</c:v>
                </c:pt>
                <c:pt idx="10">
                  <c:v>220.07700000000003</c:v>
                </c:pt>
                <c:pt idx="11">
                  <c:v>200.06999999999996</c:v>
                </c:pt>
                <c:pt idx="12">
                  <c:v>183.39750000000001</c:v>
                </c:pt>
                <c:pt idx="13">
                  <c:v>169.29</c:v>
                </c:pt>
                <c:pt idx="14">
                  <c:v>157.19785714285715</c:v>
                </c:pt>
                <c:pt idx="15">
                  <c:v>146.71799999999999</c:v>
                </c:pt>
                <c:pt idx="16">
                  <c:v>137.548125</c:v>
                </c:pt>
                <c:pt idx="17">
                  <c:v>129.45705882352942</c:v>
                </c:pt>
                <c:pt idx="18">
                  <c:v>122.265</c:v>
                </c:pt>
                <c:pt idx="19">
                  <c:v>115.82999999999998</c:v>
                </c:pt>
                <c:pt idx="20">
                  <c:v>110.0385</c:v>
                </c:pt>
                <c:pt idx="21">
                  <c:v>104.79857142857142</c:v>
                </c:pt>
                <c:pt idx="22">
                  <c:v>100.03499999999998</c:v>
                </c:pt>
                <c:pt idx="23">
                  <c:v>95.685652173913056</c:v>
                </c:pt>
                <c:pt idx="24">
                  <c:v>91.698750000000004</c:v>
                </c:pt>
                <c:pt idx="25">
                  <c:v>88.030799999999999</c:v>
                </c:pt>
                <c:pt idx="26">
                  <c:v>84.644999999999996</c:v>
                </c:pt>
                <c:pt idx="27">
                  <c:v>81.509999999999991</c:v>
                </c:pt>
                <c:pt idx="28">
                  <c:v>78.598928571428573</c:v>
                </c:pt>
                <c:pt idx="29">
                  <c:v>75.888620689655184</c:v>
                </c:pt>
                <c:pt idx="30">
                  <c:v>73.358999999999995</c:v>
                </c:pt>
                <c:pt idx="31">
                  <c:v>70.992580645161283</c:v>
                </c:pt>
                <c:pt idx="32">
                  <c:v>68.774062499999999</c:v>
                </c:pt>
                <c:pt idx="33">
                  <c:v>66.69</c:v>
                </c:pt>
                <c:pt idx="34">
                  <c:v>64.728529411764711</c:v>
                </c:pt>
                <c:pt idx="35">
                  <c:v>62.879142857142853</c:v>
                </c:pt>
                <c:pt idx="36">
                  <c:v>61.1325</c:v>
                </c:pt>
                <c:pt idx="37">
                  <c:v>59.480270270270253</c:v>
                </c:pt>
                <c:pt idx="38">
                  <c:v>57.914999999999992</c:v>
                </c:pt>
                <c:pt idx="39">
                  <c:v>56.430000000000007</c:v>
                </c:pt>
                <c:pt idx="40">
                  <c:v>55.01925</c:v>
                </c:pt>
                <c:pt idx="41">
                  <c:v>52.368114217727538</c:v>
                </c:pt>
                <c:pt idx="42">
                  <c:v>49.904081632653053</c:v>
                </c:pt>
                <c:pt idx="43">
                  <c:v>47.609951325040569</c:v>
                </c:pt>
                <c:pt idx="44">
                  <c:v>45.470454545454544</c:v>
                </c:pt>
                <c:pt idx="45">
                  <c:v>43.471999999999994</c:v>
                </c:pt>
                <c:pt idx="46">
                  <c:v>41.602457466918715</c:v>
                </c:pt>
                <c:pt idx="47">
                  <c:v>39.850973291081928</c:v>
                </c:pt>
                <c:pt idx="48">
                  <c:v>38.207812499999996</c:v>
                </c:pt>
                <c:pt idx="49">
                  <c:v>36.664223240316524</c:v>
                </c:pt>
                <c:pt idx="50">
                  <c:v>35.212319999999998</c:v>
                </c:pt>
                <c:pt idx="51">
                  <c:v>33.844982698961942</c:v>
                </c:pt>
                <c:pt idx="52">
                  <c:v>32.555769230769229</c:v>
                </c:pt>
                <c:pt idx="53">
                  <c:v>31.338839444642222</c:v>
                </c:pt>
                <c:pt idx="54">
                  <c:v>30.188888888888883</c:v>
                </c:pt>
                <c:pt idx="55">
                  <c:v>29.10109090909091</c:v>
                </c:pt>
                <c:pt idx="56">
                  <c:v>28.071045918367354</c:v>
                </c:pt>
                <c:pt idx="57">
                  <c:v>27.094736842105259</c:v>
                </c:pt>
                <c:pt idx="58">
                  <c:v>26.168489892984542</c:v>
                </c:pt>
                <c:pt idx="59">
                  <c:v>25.288939959781668</c:v>
                </c:pt>
                <c:pt idx="60">
                  <c:v>24.452999999999999</c:v>
                </c:pt>
                <c:pt idx="61">
                  <c:v>23.657833915614084</c:v>
                </c:pt>
                <c:pt idx="62">
                  <c:v>22.900832466181058</c:v>
                </c:pt>
                <c:pt idx="63">
                  <c:v>22.179591836734691</c:v>
                </c:pt>
                <c:pt idx="64">
                  <c:v>21.491894531249997</c:v>
                </c:pt>
                <c:pt idx="65">
                  <c:v>20.835692307692305</c:v>
                </c:pt>
                <c:pt idx="66">
                  <c:v>20.209090909090911</c:v>
                </c:pt>
                <c:pt idx="67">
                  <c:v>19.61033637781243</c:v>
                </c:pt>
                <c:pt idx="68">
                  <c:v>19.037802768166092</c:v>
                </c:pt>
                <c:pt idx="69">
                  <c:v>18.489981096408314</c:v>
                </c:pt>
                <c:pt idx="70">
                  <c:v>17.9654693877551</c:v>
                </c:pt>
              </c:numCache>
            </c:numRef>
          </c:yVal>
          <c:smooth val="0"/>
        </c:ser>
        <c:ser>
          <c:idx val="1"/>
          <c:order val="1"/>
          <c:tx>
            <c:v>MADRS</c:v>
          </c:tx>
          <c:marker>
            <c:symbol val="none"/>
          </c:marker>
          <c:xVal>
            <c:numRef>
              <c:f>'2'!$Q$3:$Q$73</c:f>
              <c:numCache>
                <c:formatCode>General</c:formatCode>
                <c:ptCount val="71"/>
                <c:pt idx="0">
                  <c:v>0</c:v>
                </c:pt>
                <c:pt idx="1">
                  <c:v>8.3704080287232748E-3</c:v>
                </c:pt>
                <c:pt idx="2">
                  <c:v>4.4642176153190799E-2</c:v>
                </c:pt>
                <c:pt idx="3">
                  <c:v>0.1255561204308491</c:v>
                </c:pt>
                <c:pt idx="4">
                  <c:v>0.22321088076595405</c:v>
                </c:pt>
                <c:pt idx="5">
                  <c:v>0.34876700119680309</c:v>
                </c:pt>
                <c:pt idx="6">
                  <c:v>0.5022244817233964</c:v>
                </c:pt>
                <c:pt idx="7">
                  <c:v>0.68358332234573405</c:v>
                </c:pt>
                <c:pt idx="8">
                  <c:v>0.8928435230638162</c:v>
                </c:pt>
                <c:pt idx="9">
                  <c:v>1.1300050838776423</c:v>
                </c:pt>
                <c:pt idx="10">
                  <c:v>1.3950680047872124</c:v>
                </c:pt>
                <c:pt idx="11">
                  <c:v>1.5345748052659338</c:v>
                </c:pt>
                <c:pt idx="12">
                  <c:v>1.6740816057446546</c:v>
                </c:pt>
                <c:pt idx="13">
                  <c:v>1.8135884062233762</c:v>
                </c:pt>
                <c:pt idx="14">
                  <c:v>1.953095206702097</c:v>
                </c:pt>
                <c:pt idx="15">
                  <c:v>2.0926020071808185</c:v>
                </c:pt>
                <c:pt idx="16">
                  <c:v>2.2321088076595399</c:v>
                </c:pt>
                <c:pt idx="17">
                  <c:v>2.3716156081382613</c:v>
                </c:pt>
                <c:pt idx="18">
                  <c:v>2.5111224086169823</c:v>
                </c:pt>
                <c:pt idx="19">
                  <c:v>2.6506292090957033</c:v>
                </c:pt>
                <c:pt idx="20">
                  <c:v>2.7901360095744243</c:v>
                </c:pt>
                <c:pt idx="21">
                  <c:v>2.9296428100531458</c:v>
                </c:pt>
                <c:pt idx="22">
                  <c:v>3.0691496105318676</c:v>
                </c:pt>
                <c:pt idx="23">
                  <c:v>3.2086564110105891</c:v>
                </c:pt>
                <c:pt idx="24">
                  <c:v>3.3481632114893092</c:v>
                </c:pt>
                <c:pt idx="25">
                  <c:v>3.4876700119680306</c:v>
                </c:pt>
                <c:pt idx="26">
                  <c:v>3.6271768124467525</c:v>
                </c:pt>
                <c:pt idx="27">
                  <c:v>3.7666836129254735</c:v>
                </c:pt>
                <c:pt idx="28">
                  <c:v>3.906190413404194</c:v>
                </c:pt>
                <c:pt idx="29">
                  <c:v>4.0456972138829155</c:v>
                </c:pt>
                <c:pt idx="30">
                  <c:v>4.1852040143616369</c:v>
                </c:pt>
                <c:pt idx="31">
                  <c:v>4.3247108148403584</c:v>
                </c:pt>
                <c:pt idx="32">
                  <c:v>4.4642176153190798</c:v>
                </c:pt>
                <c:pt idx="33">
                  <c:v>4.6037244157978012</c:v>
                </c:pt>
                <c:pt idx="34">
                  <c:v>4.7432312162765227</c:v>
                </c:pt>
                <c:pt idx="35">
                  <c:v>4.8827380167552423</c:v>
                </c:pt>
                <c:pt idx="36">
                  <c:v>5.0222448172339647</c:v>
                </c:pt>
                <c:pt idx="37">
                  <c:v>5.1617516177126843</c:v>
                </c:pt>
                <c:pt idx="38">
                  <c:v>5.3012584181914066</c:v>
                </c:pt>
                <c:pt idx="39">
                  <c:v>5.440765218670129</c:v>
                </c:pt>
                <c:pt idx="40">
                  <c:v>5.5802720191488486</c:v>
                </c:pt>
                <c:pt idx="41">
                  <c:v>5.5802720191488486</c:v>
                </c:pt>
                <c:pt idx="42">
                  <c:v>5.5802720191488486</c:v>
                </c:pt>
                <c:pt idx="43">
                  <c:v>5.5802720191488495</c:v>
                </c:pt>
                <c:pt idx="44">
                  <c:v>5.5802720191488513</c:v>
                </c:pt>
                <c:pt idx="45">
                  <c:v>5.5802720191488486</c:v>
                </c:pt>
                <c:pt idx="46">
                  <c:v>5.5802720191488495</c:v>
                </c:pt>
                <c:pt idx="47">
                  <c:v>5.5802720191488469</c:v>
                </c:pt>
                <c:pt idx="48">
                  <c:v>5.5802720191488477</c:v>
                </c:pt>
                <c:pt idx="49">
                  <c:v>5.5802720191488486</c:v>
                </c:pt>
                <c:pt idx="50">
                  <c:v>5.5802720191488486</c:v>
                </c:pt>
                <c:pt idx="51">
                  <c:v>5.5802720191488495</c:v>
                </c:pt>
                <c:pt idx="52">
                  <c:v>5.5802720191488504</c:v>
                </c:pt>
                <c:pt idx="53">
                  <c:v>5.5802720191488486</c:v>
                </c:pt>
                <c:pt idx="54">
                  <c:v>5.5802720191488495</c:v>
                </c:pt>
                <c:pt idx="55">
                  <c:v>5.5802720191488486</c:v>
                </c:pt>
                <c:pt idx="56">
                  <c:v>5.5802720191488495</c:v>
                </c:pt>
                <c:pt idx="57">
                  <c:v>5.5802720191488495</c:v>
                </c:pt>
                <c:pt idx="58">
                  <c:v>5.5802720191488486</c:v>
                </c:pt>
                <c:pt idx="59">
                  <c:v>5.5802720191488486</c:v>
                </c:pt>
                <c:pt idx="60">
                  <c:v>5.5802720191488495</c:v>
                </c:pt>
                <c:pt idx="61">
                  <c:v>5.5802720191488495</c:v>
                </c:pt>
                <c:pt idx="62">
                  <c:v>5.5802720191488495</c:v>
                </c:pt>
                <c:pt idx="63">
                  <c:v>5.5802720191488477</c:v>
                </c:pt>
                <c:pt idx="64">
                  <c:v>5.5802720191488495</c:v>
                </c:pt>
                <c:pt idx="65">
                  <c:v>5.5802720191488477</c:v>
                </c:pt>
                <c:pt idx="66">
                  <c:v>5.5802720191488504</c:v>
                </c:pt>
                <c:pt idx="67">
                  <c:v>5.5802720191488513</c:v>
                </c:pt>
                <c:pt idx="68">
                  <c:v>5.5802720191488504</c:v>
                </c:pt>
                <c:pt idx="69">
                  <c:v>5.5802720191488504</c:v>
                </c:pt>
                <c:pt idx="70">
                  <c:v>5.5802720191488486</c:v>
                </c:pt>
              </c:numCache>
            </c:numRef>
          </c:xVal>
          <c:yVal>
            <c:numRef>
              <c:f>'2'!$P$3:$P$73</c:f>
              <c:numCache>
                <c:formatCode>General</c:formatCode>
                <c:ptCount val="71"/>
                <c:pt idx="0">
                  <c:v>62.888160824201023</c:v>
                </c:pt>
                <c:pt idx="1">
                  <c:v>94.332241236301527</c:v>
                </c:pt>
                <c:pt idx="2">
                  <c:v>125.77632164840205</c:v>
                </c:pt>
                <c:pt idx="3">
                  <c:v>157.22040206050255</c:v>
                </c:pt>
                <c:pt idx="4">
                  <c:v>157.22040206050258</c:v>
                </c:pt>
                <c:pt idx="5">
                  <c:v>157.22040206050258</c:v>
                </c:pt>
                <c:pt idx="6">
                  <c:v>157.22040206050258</c:v>
                </c:pt>
                <c:pt idx="7">
                  <c:v>157.22040206050258</c:v>
                </c:pt>
                <c:pt idx="8">
                  <c:v>157.22040206050258</c:v>
                </c:pt>
                <c:pt idx="9">
                  <c:v>157.22040206050258</c:v>
                </c:pt>
                <c:pt idx="10">
                  <c:v>157.22040206050258</c:v>
                </c:pt>
                <c:pt idx="11">
                  <c:v>142.92763823682048</c:v>
                </c:pt>
                <c:pt idx="12">
                  <c:v>131.01700171708546</c:v>
                </c:pt>
                <c:pt idx="13">
                  <c:v>120.93877081577119</c:v>
                </c:pt>
                <c:pt idx="14">
                  <c:v>112.30028718607325</c:v>
                </c:pt>
                <c:pt idx="15">
                  <c:v>104.81360137366836</c:v>
                </c:pt>
                <c:pt idx="16">
                  <c:v>98.262751287814098</c:v>
                </c:pt>
                <c:pt idx="17">
                  <c:v>92.482589447354442</c:v>
                </c:pt>
                <c:pt idx="18">
                  <c:v>87.344667811390309</c:v>
                </c:pt>
                <c:pt idx="19">
                  <c:v>82.747580031843441</c:v>
                </c:pt>
                <c:pt idx="20">
                  <c:v>78.610201030251275</c:v>
                </c:pt>
                <c:pt idx="21">
                  <c:v>74.866858124048832</c:v>
                </c:pt>
                <c:pt idx="22">
                  <c:v>71.463819118410242</c:v>
                </c:pt>
                <c:pt idx="23">
                  <c:v>68.356696548044596</c:v>
                </c:pt>
                <c:pt idx="24">
                  <c:v>65.508500858542732</c:v>
                </c:pt>
                <c:pt idx="25">
                  <c:v>62.888160824201023</c:v>
                </c:pt>
                <c:pt idx="26">
                  <c:v>60.469385407885596</c:v>
                </c:pt>
                <c:pt idx="27">
                  <c:v>58.229778540926866</c:v>
                </c:pt>
                <c:pt idx="28">
                  <c:v>56.150143593036624</c:v>
                </c:pt>
                <c:pt idx="29">
                  <c:v>54.213931745000885</c:v>
                </c:pt>
                <c:pt idx="30">
                  <c:v>52.406800686834181</c:v>
                </c:pt>
                <c:pt idx="31">
                  <c:v>50.716258729194365</c:v>
                </c:pt>
                <c:pt idx="32">
                  <c:v>49.131375643907049</c:v>
                </c:pt>
                <c:pt idx="33">
                  <c:v>47.642546078940164</c:v>
                </c:pt>
                <c:pt idx="34">
                  <c:v>46.241294723677221</c:v>
                </c:pt>
                <c:pt idx="35">
                  <c:v>44.920114874429295</c:v>
                </c:pt>
                <c:pt idx="36">
                  <c:v>43.672333905695154</c:v>
                </c:pt>
                <c:pt idx="37">
                  <c:v>42.49200055689257</c:v>
                </c:pt>
                <c:pt idx="38">
                  <c:v>41.37379001592172</c:v>
                </c:pt>
                <c:pt idx="39">
                  <c:v>40.312923605257069</c:v>
                </c:pt>
                <c:pt idx="40">
                  <c:v>39.305100515125638</c:v>
                </c:pt>
                <c:pt idx="41">
                  <c:v>37.41116051409935</c:v>
                </c:pt>
                <c:pt idx="42">
                  <c:v>35.650884820975627</c:v>
                </c:pt>
                <c:pt idx="43">
                  <c:v>34.011985302434304</c:v>
                </c:pt>
                <c:pt idx="44">
                  <c:v>32.483554144731933</c:v>
                </c:pt>
                <c:pt idx="45">
                  <c:v>31.055881888494326</c:v>
                </c:pt>
                <c:pt idx="46">
                  <c:v>29.720302846975908</c:v>
                </c:pt>
                <c:pt idx="47">
                  <c:v>28.46906329751064</c:v>
                </c:pt>
                <c:pt idx="48">
                  <c:v>27.295208691059468</c:v>
                </c:pt>
                <c:pt idx="49">
                  <c:v>26.192486807247398</c:v>
                </c:pt>
                <c:pt idx="50">
                  <c:v>25.155264329680406</c:v>
                </c:pt>
                <c:pt idx="51">
                  <c:v>24.178454757478288</c:v>
                </c:pt>
                <c:pt idx="52">
                  <c:v>23.257455926109845</c:v>
                </c:pt>
                <c:pt idx="53">
                  <c:v>22.388095701032761</c:v>
                </c:pt>
                <c:pt idx="54">
                  <c:v>21.566584644787724</c:v>
                </c:pt>
                <c:pt idx="55">
                  <c:v>20.789474652628439</c:v>
                </c:pt>
                <c:pt idx="56">
                  <c:v>20.053622711798798</c:v>
                </c:pt>
                <c:pt idx="57">
                  <c:v>19.356159071776244</c:v>
                </c:pt>
                <c:pt idx="58">
                  <c:v>18.694459222414096</c:v>
                </c:pt>
                <c:pt idx="59">
                  <c:v>18.066119168112902</c:v>
                </c:pt>
                <c:pt idx="60">
                  <c:v>17.46893356227806</c:v>
                </c:pt>
                <c:pt idx="61">
                  <c:v>16.900876330072837</c:v>
                </c:pt>
                <c:pt idx="62">
                  <c:v>16.360083461030438</c:v>
                </c:pt>
                <c:pt idx="63">
                  <c:v>15.844837698211391</c:v>
                </c:pt>
                <c:pt idx="64">
                  <c:v>15.35355488872095</c:v>
                </c:pt>
                <c:pt idx="65">
                  <c:v>14.8847717927103</c:v>
                </c:pt>
                <c:pt idx="66">
                  <c:v>14.437135175436415</c:v>
                </c:pt>
                <c:pt idx="67">
                  <c:v>14.009392030341061</c:v>
                </c:pt>
                <c:pt idx="68">
                  <c:v>13.600380801081537</c:v>
                </c:pt>
                <c:pt idx="69">
                  <c:v>13.209023487544846</c:v>
                </c:pt>
                <c:pt idx="70">
                  <c:v>12.834318535551226</c:v>
                </c:pt>
              </c:numCache>
            </c:numRef>
          </c:yVal>
          <c:smooth val="0"/>
        </c:ser>
        <c:dLbls>
          <c:showLegendKey val="0"/>
          <c:showVal val="0"/>
          <c:showCatName val="0"/>
          <c:showSerName val="0"/>
          <c:showPercent val="0"/>
          <c:showBubbleSize val="0"/>
        </c:dLbls>
        <c:axId val="1748449232"/>
        <c:axId val="1748449776"/>
      </c:scatterChart>
      <c:valAx>
        <c:axId val="1748449232"/>
        <c:scaling>
          <c:orientation val="minMax"/>
        </c:scaling>
        <c:delete val="0"/>
        <c:axPos val="b"/>
        <c:title>
          <c:tx>
            <c:rich>
              <a:bodyPr/>
              <a:lstStyle/>
              <a:p>
                <a:pPr>
                  <a:defRPr/>
                </a:pPr>
                <a:r>
                  <a:rPr lang="en-US"/>
                  <a:t>Spectral Displacement (Sd)</a:t>
                </a:r>
              </a:p>
            </c:rich>
          </c:tx>
          <c:overlay val="0"/>
        </c:title>
        <c:numFmt formatCode="General" sourceLinked="1"/>
        <c:majorTickMark val="out"/>
        <c:minorTickMark val="none"/>
        <c:tickLblPos val="nextTo"/>
        <c:crossAx val="1748449776"/>
        <c:crosses val="autoZero"/>
        <c:crossBetween val="midCat"/>
      </c:valAx>
      <c:valAx>
        <c:axId val="1748449776"/>
        <c:scaling>
          <c:orientation val="minMax"/>
        </c:scaling>
        <c:delete val="0"/>
        <c:axPos val="l"/>
        <c:majorGridlines/>
        <c:title>
          <c:tx>
            <c:rich>
              <a:bodyPr rot="-5400000" vert="horz"/>
              <a:lstStyle/>
              <a:p>
                <a:pPr>
                  <a:defRPr/>
                </a:pPr>
                <a:r>
                  <a:rPr lang="en-US"/>
                  <a:t>Spectral Acceleration (Sa)</a:t>
                </a:r>
              </a:p>
            </c:rich>
          </c:tx>
          <c:overlay val="0"/>
        </c:title>
        <c:numFmt formatCode="General" sourceLinked="1"/>
        <c:majorTickMark val="out"/>
        <c:minorTickMark val="none"/>
        <c:tickLblPos val="nextTo"/>
        <c:crossAx val="1748449232"/>
        <c:crosses val="autoZero"/>
        <c:crossBetween val="midCat"/>
      </c:valAx>
    </c:plotArea>
    <c:legend>
      <c:legendPos val="r"/>
      <c:overlay val="0"/>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Bi-linear Idealized Capacity Curve</c:v>
          </c:tx>
          <c:marker>
            <c:symbol val="none"/>
          </c:marker>
          <c:xVal>
            <c:numRef>
              <c:f>('8'!$F$3,'8'!$E$4,'8'!$C$4)</c:f>
              <c:numCache>
                <c:formatCode>General</c:formatCode>
                <c:ptCount val="3"/>
                <c:pt idx="0">
                  <c:v>0</c:v>
                </c:pt>
                <c:pt idx="1">
                  <c:v>2.65</c:v>
                </c:pt>
                <c:pt idx="2">
                  <c:v>5.7404639484544946</c:v>
                </c:pt>
              </c:numCache>
            </c:numRef>
          </c:xVal>
          <c:yVal>
            <c:numRef>
              <c:f>('8'!$F$3,'8'!$E$3,'8'!$C$3)</c:f>
              <c:numCache>
                <c:formatCode>General</c:formatCode>
                <c:ptCount val="3"/>
                <c:pt idx="0">
                  <c:v>0</c:v>
                </c:pt>
                <c:pt idx="1">
                  <c:v>138.23678177990186</c:v>
                </c:pt>
                <c:pt idx="2">
                  <c:v>138.23678177990186</c:v>
                </c:pt>
              </c:numCache>
            </c:numRef>
          </c:yVal>
          <c:smooth val="0"/>
        </c:ser>
        <c:ser>
          <c:idx val="0"/>
          <c:order val="1"/>
          <c:tx>
            <c:v>MADRS</c:v>
          </c:tx>
          <c:marker>
            <c:symbol val="none"/>
          </c:marker>
          <c:xVal>
            <c:numRef>
              <c:f>'8'!$Q$3:$Q$73</c:f>
              <c:numCache>
                <c:formatCode>General</c:formatCode>
                <c:ptCount val="71"/>
                <c:pt idx="0">
                  <c:v>0</c:v>
                </c:pt>
                <c:pt idx="1">
                  <c:v>1.7621911639417422E-2</c:v>
                </c:pt>
                <c:pt idx="2">
                  <c:v>9.3983528743559586E-2</c:v>
                </c:pt>
                <c:pt idx="3">
                  <c:v>0.26432867459126125</c:v>
                </c:pt>
                <c:pt idx="4">
                  <c:v>0.46991764371779804</c:v>
                </c:pt>
                <c:pt idx="5">
                  <c:v>0.73424631830905929</c:v>
                </c:pt>
                <c:pt idx="6">
                  <c:v>1.0573146983650452</c:v>
                </c:pt>
                <c:pt idx="7">
                  <c:v>1.4391227838857561</c:v>
                </c:pt>
                <c:pt idx="8">
                  <c:v>1.8796705748711922</c:v>
                </c:pt>
                <c:pt idx="9">
                  <c:v>2.3789580713213523</c:v>
                </c:pt>
                <c:pt idx="10">
                  <c:v>2.9369852732362371</c:v>
                </c:pt>
                <c:pt idx="11">
                  <c:v>3.230683800559861</c:v>
                </c:pt>
                <c:pt idx="12">
                  <c:v>3.5243823278834836</c:v>
                </c:pt>
                <c:pt idx="13">
                  <c:v>3.8180808552071079</c:v>
                </c:pt>
                <c:pt idx="14">
                  <c:v>4.1117793825307301</c:v>
                </c:pt>
                <c:pt idx="15">
                  <c:v>4.4054779098543548</c:v>
                </c:pt>
                <c:pt idx="16">
                  <c:v>4.6991764371779796</c:v>
                </c:pt>
                <c:pt idx="17">
                  <c:v>4.9928749645016026</c:v>
                </c:pt>
                <c:pt idx="18">
                  <c:v>5.2865734918252256</c:v>
                </c:pt>
                <c:pt idx="19">
                  <c:v>5.5802720191488504</c:v>
                </c:pt>
                <c:pt idx="20">
                  <c:v>5.8739705464724725</c:v>
                </c:pt>
                <c:pt idx="21">
                  <c:v>6.1676690737960973</c:v>
                </c:pt>
                <c:pt idx="22">
                  <c:v>6.4613676011197221</c:v>
                </c:pt>
                <c:pt idx="23">
                  <c:v>6.7550661284433442</c:v>
                </c:pt>
                <c:pt idx="24">
                  <c:v>7.0487646557669672</c:v>
                </c:pt>
                <c:pt idx="25">
                  <c:v>7.3424631830905902</c:v>
                </c:pt>
                <c:pt idx="26">
                  <c:v>7.6361617104142159</c:v>
                </c:pt>
                <c:pt idx="27">
                  <c:v>7.9298602377378398</c:v>
                </c:pt>
                <c:pt idx="28">
                  <c:v>8.2235587650614601</c:v>
                </c:pt>
                <c:pt idx="29">
                  <c:v>8.517257292385084</c:v>
                </c:pt>
                <c:pt idx="30">
                  <c:v>8.8109558197087097</c:v>
                </c:pt>
                <c:pt idx="31">
                  <c:v>9.1046543470323353</c:v>
                </c:pt>
                <c:pt idx="32">
                  <c:v>9.3983528743559592</c:v>
                </c:pt>
                <c:pt idx="33">
                  <c:v>9.6920514016795813</c:v>
                </c:pt>
                <c:pt idx="34">
                  <c:v>9.9857499290032052</c:v>
                </c:pt>
                <c:pt idx="35">
                  <c:v>10.279448456326826</c:v>
                </c:pt>
                <c:pt idx="36">
                  <c:v>10.573146983650451</c:v>
                </c:pt>
                <c:pt idx="37">
                  <c:v>10.866845510974073</c:v>
                </c:pt>
                <c:pt idx="38">
                  <c:v>11.160544038297701</c:v>
                </c:pt>
                <c:pt idx="39">
                  <c:v>11.454242565621323</c:v>
                </c:pt>
                <c:pt idx="40">
                  <c:v>11.747941092944945</c:v>
                </c:pt>
                <c:pt idx="41">
                  <c:v>11.747941092944945</c:v>
                </c:pt>
                <c:pt idx="42">
                  <c:v>11.747941092944947</c:v>
                </c:pt>
                <c:pt idx="43">
                  <c:v>11.747941092944945</c:v>
                </c:pt>
                <c:pt idx="44">
                  <c:v>11.747941092944949</c:v>
                </c:pt>
                <c:pt idx="45">
                  <c:v>11.747941092944945</c:v>
                </c:pt>
                <c:pt idx="46">
                  <c:v>11.747941092944949</c:v>
                </c:pt>
                <c:pt idx="47">
                  <c:v>11.747941092944943</c:v>
                </c:pt>
                <c:pt idx="48">
                  <c:v>11.747941092944945</c:v>
                </c:pt>
                <c:pt idx="49">
                  <c:v>11.747941092944947</c:v>
                </c:pt>
                <c:pt idx="50">
                  <c:v>11.747941092944945</c:v>
                </c:pt>
                <c:pt idx="51">
                  <c:v>11.747941092944945</c:v>
                </c:pt>
                <c:pt idx="52">
                  <c:v>11.747941092944947</c:v>
                </c:pt>
                <c:pt idx="53">
                  <c:v>11.747941092944947</c:v>
                </c:pt>
                <c:pt idx="54">
                  <c:v>11.747941092944947</c:v>
                </c:pt>
                <c:pt idx="55">
                  <c:v>11.747941092944947</c:v>
                </c:pt>
                <c:pt idx="56">
                  <c:v>11.747941092944947</c:v>
                </c:pt>
                <c:pt idx="57">
                  <c:v>11.747941092944945</c:v>
                </c:pt>
                <c:pt idx="58">
                  <c:v>11.747941092944945</c:v>
                </c:pt>
                <c:pt idx="59">
                  <c:v>11.747941092944949</c:v>
                </c:pt>
                <c:pt idx="60">
                  <c:v>11.747941092944947</c:v>
                </c:pt>
                <c:pt idx="61">
                  <c:v>11.747941092944945</c:v>
                </c:pt>
                <c:pt idx="62">
                  <c:v>11.747941092944947</c:v>
                </c:pt>
                <c:pt idx="63">
                  <c:v>11.747941092944945</c:v>
                </c:pt>
                <c:pt idx="64">
                  <c:v>11.747941092944947</c:v>
                </c:pt>
                <c:pt idx="65">
                  <c:v>11.747941092944943</c:v>
                </c:pt>
                <c:pt idx="66">
                  <c:v>11.747941092944947</c:v>
                </c:pt>
                <c:pt idx="67">
                  <c:v>11.74794109294495</c:v>
                </c:pt>
                <c:pt idx="68">
                  <c:v>11.747941092944947</c:v>
                </c:pt>
                <c:pt idx="69">
                  <c:v>11.747941092944949</c:v>
                </c:pt>
                <c:pt idx="70">
                  <c:v>11.747941092944945</c:v>
                </c:pt>
              </c:numCache>
            </c:numRef>
          </c:xVal>
          <c:yVal>
            <c:numRef>
              <c:f>'8'!$P$3:$P$73</c:f>
              <c:numCache>
                <c:formatCode>General</c:formatCode>
                <c:ptCount val="71"/>
                <c:pt idx="0">
                  <c:v>110.44675527071199</c:v>
                </c:pt>
                <c:pt idx="1">
                  <c:v>165.67013290606798</c:v>
                </c:pt>
                <c:pt idx="2">
                  <c:v>220.89351054142398</c:v>
                </c:pt>
                <c:pt idx="3">
                  <c:v>276.11688817677992</c:v>
                </c:pt>
                <c:pt idx="4">
                  <c:v>276.11688817678004</c:v>
                </c:pt>
                <c:pt idx="5">
                  <c:v>276.11688817678004</c:v>
                </c:pt>
                <c:pt idx="6">
                  <c:v>276.11688817678004</c:v>
                </c:pt>
                <c:pt idx="7">
                  <c:v>276.11688817678004</c:v>
                </c:pt>
                <c:pt idx="8">
                  <c:v>276.11688817678004</c:v>
                </c:pt>
                <c:pt idx="9">
                  <c:v>276.11688817678004</c:v>
                </c:pt>
                <c:pt idx="10">
                  <c:v>276.11688817678004</c:v>
                </c:pt>
                <c:pt idx="11">
                  <c:v>251.01535288798178</c:v>
                </c:pt>
                <c:pt idx="12">
                  <c:v>230.0974068139833</c:v>
                </c:pt>
                <c:pt idx="13">
                  <c:v>212.39760628983072</c:v>
                </c:pt>
                <c:pt idx="14">
                  <c:v>197.22634869769996</c:v>
                </c:pt>
                <c:pt idx="15">
                  <c:v>184.07792545118664</c:v>
                </c:pt>
                <c:pt idx="16">
                  <c:v>172.5730551104875</c:v>
                </c:pt>
                <c:pt idx="17">
                  <c:v>162.42169892751764</c:v>
                </c:pt>
                <c:pt idx="18">
                  <c:v>153.39827120932219</c:v>
                </c:pt>
                <c:pt idx="19">
                  <c:v>145.32467798777893</c:v>
                </c:pt>
                <c:pt idx="20">
                  <c:v>138.05844408838996</c:v>
                </c:pt>
                <c:pt idx="21">
                  <c:v>131.48423246513332</c:v>
                </c:pt>
                <c:pt idx="22">
                  <c:v>125.50767644399089</c:v>
                </c:pt>
                <c:pt idx="23">
                  <c:v>120.05082094642607</c:v>
                </c:pt>
                <c:pt idx="24">
                  <c:v>115.04870340699165</c:v>
                </c:pt>
                <c:pt idx="25">
                  <c:v>110.44675527071199</c:v>
                </c:pt>
                <c:pt idx="26">
                  <c:v>106.19880314491536</c:v>
                </c:pt>
                <c:pt idx="27">
                  <c:v>102.26551413954813</c:v>
                </c:pt>
                <c:pt idx="28">
                  <c:v>98.613174348849981</c:v>
                </c:pt>
                <c:pt idx="29">
                  <c:v>95.212720060958603</c:v>
                </c:pt>
                <c:pt idx="30">
                  <c:v>92.038962725593322</c:v>
                </c:pt>
                <c:pt idx="31">
                  <c:v>89.069963927993541</c:v>
                </c:pt>
                <c:pt idx="32">
                  <c:v>86.286527555243751</c:v>
                </c:pt>
                <c:pt idx="33">
                  <c:v>83.67178429599393</c:v>
                </c:pt>
                <c:pt idx="34">
                  <c:v>81.210849463758819</c:v>
                </c:pt>
                <c:pt idx="35">
                  <c:v>78.890539479079976</c:v>
                </c:pt>
                <c:pt idx="36">
                  <c:v>76.699135604661095</c:v>
                </c:pt>
                <c:pt idx="37">
                  <c:v>74.626185993724306</c:v>
                </c:pt>
                <c:pt idx="38">
                  <c:v>72.662338993889463</c:v>
                </c:pt>
                <c:pt idx="39">
                  <c:v>70.799202096610244</c:v>
                </c:pt>
                <c:pt idx="40">
                  <c:v>69.029222044194981</c:v>
                </c:pt>
                <c:pt idx="41">
                  <c:v>65.703007299650196</c:v>
                </c:pt>
                <c:pt idx="42">
                  <c:v>62.611539269111098</c:v>
                </c:pt>
                <c:pt idx="43">
                  <c:v>59.733237031212539</c:v>
                </c:pt>
                <c:pt idx="44">
                  <c:v>57.048943838177671</c:v>
                </c:pt>
                <c:pt idx="45">
                  <c:v>54.541607541092333</c:v>
                </c:pt>
                <c:pt idx="46">
                  <c:v>52.196009107141784</c:v>
                </c:pt>
                <c:pt idx="47">
                  <c:v>49.998531132056122</c:v>
                </c:pt>
                <c:pt idx="48">
                  <c:v>47.936959752913189</c:v>
                </c:pt>
                <c:pt idx="49">
                  <c:v>46.00031456506121</c:v>
                </c:pt>
                <c:pt idx="50">
                  <c:v>44.178702108284796</c:v>
                </c:pt>
                <c:pt idx="51">
                  <c:v>42.463189262096108</c:v>
                </c:pt>
                <c:pt idx="52">
                  <c:v>40.845693517275137</c:v>
                </c:pt>
                <c:pt idx="53">
                  <c:v>39.318887600823068</c:v>
                </c:pt>
                <c:pt idx="54">
                  <c:v>37.876116347980783</c:v>
                </c:pt>
                <c:pt idx="55">
                  <c:v>36.511324056433715</c:v>
                </c:pt>
                <c:pt idx="56">
                  <c:v>35.218990838875001</c:v>
                </c:pt>
                <c:pt idx="57">
                  <c:v>33.99407672228746</c:v>
                </c:pt>
                <c:pt idx="58">
                  <c:v>32.831972434813316</c:v>
                </c:pt>
                <c:pt idx="59">
                  <c:v>31.728455981244469</c:v>
                </c:pt>
                <c:pt idx="60">
                  <c:v>30.679654241864441</c:v>
                </c:pt>
                <c:pt idx="61">
                  <c:v>29.682008941336196</c:v>
                </c:pt>
                <c:pt idx="62">
                  <c:v>28.732246428385007</c:v>
                </c:pt>
                <c:pt idx="63">
                  <c:v>27.827350786271598</c:v>
                </c:pt>
                <c:pt idx="64">
                  <c:v>26.964539861013662</c:v>
                </c:pt>
                <c:pt idx="65">
                  <c:v>26.141243851056089</c:v>
                </c:pt>
                <c:pt idx="66">
                  <c:v>25.35508615030119</c:v>
                </c:pt>
                <c:pt idx="67">
                  <c:v>24.603866177480949</c:v>
                </c:pt>
                <c:pt idx="68">
                  <c:v>23.885543959929063</c:v>
                </c:pt>
                <c:pt idx="69">
                  <c:v>23.198226269840784</c:v>
                </c:pt>
                <c:pt idx="70">
                  <c:v>22.540154136879995</c:v>
                </c:pt>
              </c:numCache>
            </c:numRef>
          </c:yVal>
          <c:smooth val="0"/>
        </c:ser>
        <c:dLbls>
          <c:showLegendKey val="0"/>
          <c:showVal val="0"/>
          <c:showCatName val="0"/>
          <c:showSerName val="0"/>
          <c:showPercent val="0"/>
          <c:showBubbleSize val="0"/>
        </c:dLbls>
        <c:axId val="1748445968"/>
        <c:axId val="1748445424"/>
      </c:scatterChart>
      <c:valAx>
        <c:axId val="1748445968"/>
        <c:scaling>
          <c:orientation val="minMax"/>
        </c:scaling>
        <c:delete val="0"/>
        <c:axPos val="b"/>
        <c:title>
          <c:tx>
            <c:rich>
              <a:bodyPr/>
              <a:lstStyle/>
              <a:p>
                <a:pPr>
                  <a:defRPr/>
                </a:pPr>
                <a:r>
                  <a:rPr lang="en-US"/>
                  <a:t>Spectral Displacement</a:t>
                </a:r>
                <a:r>
                  <a:rPr lang="en-US" baseline="0"/>
                  <a:t> (in.)</a:t>
                </a:r>
                <a:endParaRPr lang="en-US"/>
              </a:p>
            </c:rich>
          </c:tx>
          <c:overlay val="0"/>
        </c:title>
        <c:numFmt formatCode="General" sourceLinked="1"/>
        <c:majorTickMark val="out"/>
        <c:minorTickMark val="none"/>
        <c:tickLblPos val="nextTo"/>
        <c:crossAx val="1748445424"/>
        <c:crosses val="autoZero"/>
        <c:crossBetween val="midCat"/>
      </c:valAx>
      <c:valAx>
        <c:axId val="1748445424"/>
        <c:scaling>
          <c:orientation val="minMax"/>
        </c:scaling>
        <c:delete val="0"/>
        <c:axPos val="l"/>
        <c:majorGridlines/>
        <c:title>
          <c:tx>
            <c:rich>
              <a:bodyPr rot="-5400000" vert="horz"/>
              <a:lstStyle/>
              <a:p>
                <a:pPr>
                  <a:defRPr/>
                </a:pPr>
                <a:r>
                  <a:rPr lang="en-US"/>
                  <a:t>Spectral Acceleration (in/sec2)</a:t>
                </a:r>
              </a:p>
            </c:rich>
          </c:tx>
          <c:overlay val="0"/>
        </c:title>
        <c:numFmt formatCode="General" sourceLinked="1"/>
        <c:majorTickMark val="out"/>
        <c:minorTickMark val="none"/>
        <c:tickLblPos val="nextTo"/>
        <c:crossAx val="1748445968"/>
        <c:crosses val="autoZero"/>
        <c:crossBetween val="midCat"/>
      </c:valAx>
      <c:spPr>
        <a:noFill/>
        <a:ln w="25400">
          <a:noFill/>
        </a:ln>
      </c:spPr>
    </c:plotArea>
    <c:legend>
      <c:legendPos val="r"/>
      <c:overlay val="0"/>
    </c:legend>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Vulnerabilty</a:t>
            </a:r>
            <a:r>
              <a:rPr lang="en-US" baseline="0"/>
              <a:t> Curve</a:t>
            </a:r>
            <a:endParaRPr lang="en-US"/>
          </a:p>
        </c:rich>
      </c:tx>
      <c:overlay val="0"/>
    </c:title>
    <c:autoTitleDeleted val="0"/>
    <c:plotArea>
      <c:layout/>
      <c:scatterChart>
        <c:scatterStyle val="lineMarker"/>
        <c:varyColors val="0"/>
        <c:ser>
          <c:idx val="0"/>
          <c:order val="0"/>
          <c:spPr>
            <a:ln w="28575"/>
          </c:spPr>
          <c:marker>
            <c:symbol val="none"/>
          </c:marker>
          <c:xVal>
            <c:numRef>
              <c:f>'Vulnerabilty Curve'!$C$5:$C$19</c:f>
              <c:numCache>
                <c:formatCode>General</c:formatCode>
                <c:ptCount val="15"/>
                <c:pt idx="0">
                  <c:v>0</c:v>
                </c:pt>
                <c:pt idx="1">
                  <c:v>0.155</c:v>
                </c:pt>
                <c:pt idx="2">
                  <c:v>0.185</c:v>
                </c:pt>
                <c:pt idx="3">
                  <c:v>0.22500000000000001</c:v>
                </c:pt>
                <c:pt idx="4">
                  <c:v>0.26</c:v>
                </c:pt>
                <c:pt idx="5">
                  <c:v>0.29499999999999998</c:v>
                </c:pt>
                <c:pt idx="6">
                  <c:v>0.32500000000000001</c:v>
                </c:pt>
                <c:pt idx="7">
                  <c:v>0.38</c:v>
                </c:pt>
                <c:pt idx="8">
                  <c:v>0.4</c:v>
                </c:pt>
                <c:pt idx="9">
                  <c:v>0.45</c:v>
                </c:pt>
                <c:pt idx="10">
                  <c:v>0.47499999999999998</c:v>
                </c:pt>
                <c:pt idx="11">
                  <c:v>0.5</c:v>
                </c:pt>
                <c:pt idx="12">
                  <c:v>0.51</c:v>
                </c:pt>
                <c:pt idx="13">
                  <c:v>0.65</c:v>
                </c:pt>
              </c:numCache>
            </c:numRef>
          </c:xVal>
          <c:yVal>
            <c:numRef>
              <c:f>'Vulnerabilty Curve'!$B$5:$B$19</c:f>
              <c:numCache>
                <c:formatCode>General</c:formatCode>
                <c:ptCount val="15"/>
                <c:pt idx="0">
                  <c:v>0</c:v>
                </c:pt>
                <c:pt idx="1">
                  <c:v>7.524787556878902</c:v>
                </c:pt>
                <c:pt idx="2">
                  <c:v>8.4321235588585122</c:v>
                </c:pt>
                <c:pt idx="3">
                  <c:v>10.632543555899415</c:v>
                </c:pt>
                <c:pt idx="4">
                  <c:v>12.15584736130416</c:v>
                </c:pt>
                <c:pt idx="5">
                  <c:v>15.150518639717939</c:v>
                </c:pt>
                <c:pt idx="6">
                  <c:v>18.773437451885876</c:v>
                </c:pt>
                <c:pt idx="7">
                  <c:v>29.841375182215529</c:v>
                </c:pt>
                <c:pt idx="8">
                  <c:v>38.097649580253353</c:v>
                </c:pt>
                <c:pt idx="9">
                  <c:v>43.620972842446058</c:v>
                </c:pt>
                <c:pt idx="10">
                  <c:v>54.17200309366401</c:v>
                </c:pt>
                <c:pt idx="11">
                  <c:v>63.870640510367984</c:v>
                </c:pt>
                <c:pt idx="12">
                  <c:v>69.107702541161316</c:v>
                </c:pt>
                <c:pt idx="13">
                  <c:v>100</c:v>
                </c:pt>
              </c:numCache>
            </c:numRef>
          </c:yVal>
          <c:smooth val="0"/>
        </c:ser>
        <c:dLbls>
          <c:showLegendKey val="0"/>
          <c:showVal val="0"/>
          <c:showCatName val="0"/>
          <c:showSerName val="0"/>
          <c:showPercent val="0"/>
          <c:showBubbleSize val="0"/>
        </c:dLbls>
        <c:axId val="1393397296"/>
        <c:axId val="1393400560"/>
      </c:scatterChart>
      <c:valAx>
        <c:axId val="1393397296"/>
        <c:scaling>
          <c:orientation val="minMax"/>
        </c:scaling>
        <c:delete val="0"/>
        <c:axPos val="b"/>
        <c:title>
          <c:tx>
            <c:rich>
              <a:bodyPr/>
              <a:lstStyle/>
              <a:p>
                <a:pPr>
                  <a:defRPr/>
                </a:pPr>
                <a:r>
                  <a:rPr lang="en-US"/>
                  <a:t>PGA's</a:t>
                </a:r>
              </a:p>
            </c:rich>
          </c:tx>
          <c:overlay val="0"/>
        </c:title>
        <c:numFmt formatCode="General" sourceLinked="1"/>
        <c:majorTickMark val="out"/>
        <c:minorTickMark val="none"/>
        <c:tickLblPos val="nextTo"/>
        <c:crossAx val="1393400560"/>
        <c:crosses val="autoZero"/>
        <c:crossBetween val="midCat"/>
      </c:valAx>
      <c:valAx>
        <c:axId val="1393400560"/>
        <c:scaling>
          <c:orientation val="minMax"/>
          <c:max val="100"/>
        </c:scaling>
        <c:delete val="0"/>
        <c:axPos val="l"/>
        <c:majorGridlines/>
        <c:title>
          <c:tx>
            <c:rich>
              <a:bodyPr rot="-5400000" vert="horz"/>
              <a:lstStyle/>
              <a:p>
                <a:pPr>
                  <a:defRPr/>
                </a:pPr>
                <a:r>
                  <a:rPr lang="en-US"/>
                  <a:t>DamageIndex</a:t>
                </a:r>
              </a:p>
            </c:rich>
          </c:tx>
          <c:overlay val="0"/>
        </c:title>
        <c:numFmt formatCode="General" sourceLinked="1"/>
        <c:majorTickMark val="out"/>
        <c:minorTickMark val="none"/>
        <c:tickLblPos val="nextTo"/>
        <c:crossAx val="1393397296"/>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Back Bone Curve</a:t>
            </a:r>
          </a:p>
        </c:rich>
      </c:tx>
      <c:overlay val="0"/>
    </c:title>
    <c:autoTitleDeleted val="0"/>
    <c:plotArea>
      <c:layout/>
      <c:scatterChart>
        <c:scatterStyle val="smoothMarker"/>
        <c:varyColors val="0"/>
        <c:ser>
          <c:idx val="0"/>
          <c:order val="0"/>
          <c:marker>
            <c:symbol val="none"/>
          </c:marker>
          <c:xVal>
            <c:numRef>
              <c:f>Sheet1!$E$6:$E$21</c:f>
              <c:numCache>
                <c:formatCode>General</c:formatCode>
                <c:ptCount val="16"/>
                <c:pt idx="0">
                  <c:v>0</c:v>
                </c:pt>
                <c:pt idx="1">
                  <c:v>0.55000000000000004</c:v>
                </c:pt>
                <c:pt idx="2">
                  <c:v>1.1621999999999999</c:v>
                </c:pt>
                <c:pt idx="3">
                  <c:v>1.7886</c:v>
                </c:pt>
                <c:pt idx="4">
                  <c:v>2.3723999999999998</c:v>
                </c:pt>
                <c:pt idx="5">
                  <c:v>3.1067999999999998</c:v>
                </c:pt>
                <c:pt idx="6">
                  <c:v>3.7764000000000002</c:v>
                </c:pt>
                <c:pt idx="7">
                  <c:v>4.3811999999999998</c:v>
                </c:pt>
                <c:pt idx="8">
                  <c:v>4.7058</c:v>
                </c:pt>
                <c:pt idx="9">
                  <c:v>5.1378000000000004</c:v>
                </c:pt>
                <c:pt idx="10">
                  <c:v>5.7426000000000004</c:v>
                </c:pt>
                <c:pt idx="11">
                  <c:v>6.5640000000000001</c:v>
                </c:pt>
                <c:pt idx="12">
                  <c:v>7.2119999999999997</c:v>
                </c:pt>
                <c:pt idx="13">
                  <c:v>7.62</c:v>
                </c:pt>
                <c:pt idx="14">
                  <c:v>7.944</c:v>
                </c:pt>
                <c:pt idx="15">
                  <c:v>8.2260000000000009</c:v>
                </c:pt>
              </c:numCache>
            </c:numRef>
          </c:xVal>
          <c:yVal>
            <c:numRef>
              <c:f>Sheet1!$D$6:$D$21</c:f>
              <c:numCache>
                <c:formatCode>General</c:formatCode>
                <c:ptCount val="16"/>
                <c:pt idx="0">
                  <c:v>0</c:v>
                </c:pt>
                <c:pt idx="1">
                  <c:v>20.27</c:v>
                </c:pt>
                <c:pt idx="2">
                  <c:v>40.130000000000003</c:v>
                </c:pt>
                <c:pt idx="3">
                  <c:v>59.12</c:v>
                </c:pt>
                <c:pt idx="4">
                  <c:v>71.97</c:v>
                </c:pt>
                <c:pt idx="5">
                  <c:v>81.319999999999993</c:v>
                </c:pt>
                <c:pt idx="6">
                  <c:v>72.260000000000005</c:v>
                </c:pt>
                <c:pt idx="7">
                  <c:v>55.62</c:v>
                </c:pt>
                <c:pt idx="8">
                  <c:v>54.15</c:v>
                </c:pt>
                <c:pt idx="9">
                  <c:v>45.98</c:v>
                </c:pt>
                <c:pt idx="10">
                  <c:v>31.66</c:v>
                </c:pt>
                <c:pt idx="11">
                  <c:v>26.41</c:v>
                </c:pt>
                <c:pt idx="12">
                  <c:v>26.41</c:v>
                </c:pt>
                <c:pt idx="13">
                  <c:v>26.41</c:v>
                </c:pt>
                <c:pt idx="14">
                  <c:v>26.41</c:v>
                </c:pt>
                <c:pt idx="15">
                  <c:v>26.41</c:v>
                </c:pt>
              </c:numCache>
            </c:numRef>
          </c:yVal>
          <c:smooth val="1"/>
        </c:ser>
        <c:dLbls>
          <c:showLegendKey val="0"/>
          <c:showVal val="0"/>
          <c:showCatName val="0"/>
          <c:showSerName val="0"/>
          <c:showPercent val="0"/>
          <c:showBubbleSize val="0"/>
        </c:dLbls>
        <c:axId val="1391637360"/>
        <c:axId val="1391627568"/>
      </c:scatterChart>
      <c:valAx>
        <c:axId val="1391637360"/>
        <c:scaling>
          <c:orientation val="minMax"/>
        </c:scaling>
        <c:delete val="0"/>
        <c:axPos val="b"/>
        <c:title>
          <c:tx>
            <c:rich>
              <a:bodyPr/>
              <a:lstStyle/>
              <a:p>
                <a:pPr>
                  <a:defRPr/>
                </a:pPr>
                <a:r>
                  <a:rPr lang="en-US"/>
                  <a:t>Roof Displacement (in.)</a:t>
                </a:r>
              </a:p>
            </c:rich>
          </c:tx>
          <c:overlay val="0"/>
        </c:title>
        <c:numFmt formatCode="General" sourceLinked="1"/>
        <c:majorTickMark val="out"/>
        <c:minorTickMark val="none"/>
        <c:tickLblPos val="nextTo"/>
        <c:crossAx val="1391627568"/>
        <c:crosses val="autoZero"/>
        <c:crossBetween val="midCat"/>
      </c:valAx>
      <c:valAx>
        <c:axId val="1391627568"/>
        <c:scaling>
          <c:orientation val="minMax"/>
        </c:scaling>
        <c:delete val="0"/>
        <c:axPos val="l"/>
        <c:majorGridlines/>
        <c:title>
          <c:tx>
            <c:rich>
              <a:bodyPr rot="-5400000" vert="horz"/>
              <a:lstStyle/>
              <a:p>
                <a:pPr>
                  <a:defRPr/>
                </a:pPr>
                <a:r>
                  <a:rPr lang="en-US"/>
                  <a:t>Base Shear (kips)</a:t>
                </a:r>
              </a:p>
            </c:rich>
          </c:tx>
          <c:overlay val="0"/>
        </c:title>
        <c:numFmt formatCode="General" sourceLinked="1"/>
        <c:majorTickMark val="out"/>
        <c:minorTickMark val="none"/>
        <c:tickLblPos val="nextTo"/>
        <c:crossAx val="1391637360"/>
        <c:crosses val="autoZero"/>
        <c:crossBetween val="midCat"/>
      </c:valAx>
    </c:plotArea>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formance</a:t>
            </a:r>
            <a:r>
              <a:rPr lang="en-US" baseline="0"/>
              <a:t> Comparison</a:t>
            </a:r>
            <a:endParaRPr lang="en-US"/>
          </a:p>
        </c:rich>
      </c:tx>
      <c:overlay val="0"/>
    </c:title>
    <c:autoTitleDeleted val="0"/>
    <c:plotArea>
      <c:layout/>
      <c:barChart>
        <c:barDir val="col"/>
        <c:grouping val="clustered"/>
        <c:varyColors val="0"/>
        <c:ser>
          <c:idx val="0"/>
          <c:order val="0"/>
          <c:tx>
            <c:v>Un-Confined Model</c:v>
          </c:tx>
          <c:invertIfNegative val="0"/>
          <c:val>
            <c:numRef>
              <c:f>Improvemnt!$B$5</c:f>
              <c:numCache>
                <c:formatCode>General</c:formatCode>
                <c:ptCount val="1"/>
                <c:pt idx="0">
                  <c:v>43.5</c:v>
                </c:pt>
              </c:numCache>
            </c:numRef>
          </c:val>
        </c:ser>
        <c:ser>
          <c:idx val="1"/>
          <c:order val="1"/>
          <c:tx>
            <c:v>Confined Model</c:v>
          </c:tx>
          <c:invertIfNegative val="0"/>
          <c:val>
            <c:numRef>
              <c:f>Improvemnt!$B$6</c:f>
              <c:numCache>
                <c:formatCode>General</c:formatCode>
                <c:ptCount val="1"/>
                <c:pt idx="0">
                  <c:v>65</c:v>
                </c:pt>
              </c:numCache>
            </c:numRef>
          </c:val>
        </c:ser>
        <c:dLbls>
          <c:showLegendKey val="0"/>
          <c:showVal val="0"/>
          <c:showCatName val="0"/>
          <c:showSerName val="0"/>
          <c:showPercent val="0"/>
          <c:showBubbleSize val="0"/>
        </c:dLbls>
        <c:gapWidth val="176"/>
        <c:overlap val="-100"/>
        <c:axId val="1393401648"/>
        <c:axId val="1393396752"/>
      </c:barChart>
      <c:catAx>
        <c:axId val="1393401648"/>
        <c:scaling>
          <c:orientation val="minMax"/>
        </c:scaling>
        <c:delete val="1"/>
        <c:axPos val="b"/>
        <c:majorTickMark val="out"/>
        <c:minorTickMark val="none"/>
        <c:tickLblPos val="nextTo"/>
        <c:crossAx val="1393396752"/>
        <c:crosses val="autoZero"/>
        <c:auto val="1"/>
        <c:lblAlgn val="ctr"/>
        <c:lblOffset val="100"/>
        <c:noMultiLvlLbl val="0"/>
      </c:catAx>
      <c:valAx>
        <c:axId val="1393396752"/>
        <c:scaling>
          <c:orientation val="minMax"/>
        </c:scaling>
        <c:delete val="0"/>
        <c:axPos val="l"/>
        <c:majorGridlines/>
        <c:numFmt formatCode="General" sourceLinked="1"/>
        <c:majorTickMark val="out"/>
        <c:minorTickMark val="none"/>
        <c:tickLblPos val="nextTo"/>
        <c:crossAx val="1393401648"/>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smoothMarker"/>
        <c:varyColors val="0"/>
        <c:ser>
          <c:idx val="0"/>
          <c:order val="0"/>
          <c:tx>
            <c:v>Capacity Curve</c:v>
          </c:tx>
          <c:marker>
            <c:symbol val="none"/>
          </c:marker>
          <c:xVal>
            <c:numRef>
              <c:f>'Capacity Spectrum'!$E$14:$E$29</c:f>
              <c:numCache>
                <c:formatCode>General</c:formatCode>
                <c:ptCount val="16"/>
                <c:pt idx="0">
                  <c:v>0</c:v>
                </c:pt>
                <c:pt idx="1">
                  <c:v>0.4744898063796178</c:v>
                </c:pt>
                <c:pt idx="2">
                  <c:v>1.0026400963170738</c:v>
                </c:pt>
                <c:pt idx="3">
                  <c:v>1.5430408503465145</c:v>
                </c:pt>
                <c:pt idx="4">
                  <c:v>2.0466902121000072</c:v>
                </c:pt>
                <c:pt idx="5">
                  <c:v>2.6802635099276255</c:v>
                </c:pt>
                <c:pt idx="6">
                  <c:v>3.257933281476344</c:v>
                </c:pt>
                <c:pt idx="7">
                  <c:v>3.7796995267461417</c:v>
                </c:pt>
                <c:pt idx="8">
                  <c:v>4.0597347833840098</c:v>
                </c:pt>
                <c:pt idx="9">
                  <c:v>4.4324249585767159</c:v>
                </c:pt>
                <c:pt idx="10">
                  <c:v>4.9541912038465252</c:v>
                </c:pt>
                <c:pt idx="11">
                  <c:v>5.662820161956005</c:v>
                </c:pt>
                <c:pt idx="12">
                  <c:v>6.2218554247450877</c:v>
                </c:pt>
                <c:pt idx="13">
                  <c:v>6.5738405902048829</c:v>
                </c:pt>
                <c:pt idx="14">
                  <c:v>6.8533582215994091</c:v>
                </c:pt>
                <c:pt idx="15">
                  <c:v>7.0966420859613422</c:v>
                </c:pt>
              </c:numCache>
            </c:numRef>
          </c:xVal>
          <c:yVal>
            <c:numRef>
              <c:f>'Capacity Spectrum'!$F$14:$F$29</c:f>
              <c:numCache>
                <c:formatCode>General</c:formatCode>
                <c:ptCount val="16"/>
                <c:pt idx="0">
                  <c:v>0</c:v>
                </c:pt>
                <c:pt idx="1">
                  <c:v>20.18774903947121</c:v>
                </c:pt>
                <c:pt idx="2">
                  <c:v>39.967161763886537</c:v>
                </c:pt>
                <c:pt idx="3">
                  <c:v>58.880104746597958</c:v>
                </c:pt>
                <c:pt idx="4">
                  <c:v>71.677962425789119</c:v>
                </c:pt>
                <c:pt idx="5">
                  <c:v>80.990022293527502</c:v>
                </c:pt>
                <c:pt idx="6">
                  <c:v>71.966785673023779</c:v>
                </c:pt>
                <c:pt idx="7">
                  <c:v>55.394306935145103</c:v>
                </c:pt>
                <c:pt idx="8">
                  <c:v>53.930271854334904</c:v>
                </c:pt>
                <c:pt idx="9">
                  <c:v>45.793423820172144</c:v>
                </c:pt>
                <c:pt idx="10">
                  <c:v>31.531531060170703</c:v>
                </c:pt>
                <c:pt idx="11">
                  <c:v>26.30283434299141</c:v>
                </c:pt>
                <c:pt idx="12">
                  <c:v>26.30283434299141</c:v>
                </c:pt>
                <c:pt idx="13">
                  <c:v>26.30283434299141</c:v>
                </c:pt>
                <c:pt idx="14">
                  <c:v>26.30283434299141</c:v>
                </c:pt>
                <c:pt idx="15">
                  <c:v>26.30283434299141</c:v>
                </c:pt>
              </c:numCache>
            </c:numRef>
          </c:yVal>
          <c:smooth val="1"/>
        </c:ser>
        <c:dLbls>
          <c:showLegendKey val="0"/>
          <c:showVal val="0"/>
          <c:showCatName val="0"/>
          <c:showSerName val="0"/>
          <c:showPercent val="0"/>
          <c:showBubbleSize val="0"/>
        </c:dLbls>
        <c:axId val="1391631376"/>
        <c:axId val="1391631920"/>
      </c:scatterChart>
      <c:valAx>
        <c:axId val="1391631376"/>
        <c:scaling>
          <c:orientation val="minMax"/>
        </c:scaling>
        <c:delete val="0"/>
        <c:axPos val="b"/>
        <c:minorGridlines>
          <c:spPr>
            <a:ln>
              <a:noFill/>
            </a:ln>
          </c:spPr>
        </c:minorGridlines>
        <c:title>
          <c:tx>
            <c:rich>
              <a:bodyPr/>
              <a:lstStyle/>
              <a:p>
                <a:pPr>
                  <a:defRPr/>
                </a:pPr>
                <a:r>
                  <a:rPr lang="en-US"/>
                  <a:t>Spectral</a:t>
                </a:r>
                <a:r>
                  <a:rPr lang="en-US" baseline="0"/>
                  <a:t> Displacement Sd (in.)</a:t>
                </a:r>
                <a:endParaRPr lang="en-US"/>
              </a:p>
            </c:rich>
          </c:tx>
          <c:overlay val="0"/>
        </c:title>
        <c:numFmt formatCode="General" sourceLinked="1"/>
        <c:majorTickMark val="out"/>
        <c:minorTickMark val="none"/>
        <c:tickLblPos val="nextTo"/>
        <c:spPr>
          <a:ln>
            <a:noFill/>
          </a:ln>
        </c:spPr>
        <c:crossAx val="1391631920"/>
        <c:crosses val="autoZero"/>
        <c:crossBetween val="midCat"/>
      </c:valAx>
      <c:valAx>
        <c:axId val="1391631920"/>
        <c:scaling>
          <c:orientation val="minMax"/>
        </c:scaling>
        <c:delete val="0"/>
        <c:axPos val="l"/>
        <c:majorGridlines/>
        <c:minorGridlines>
          <c:spPr>
            <a:ln>
              <a:noFill/>
            </a:ln>
          </c:spPr>
        </c:minorGridlines>
        <c:title>
          <c:tx>
            <c:rich>
              <a:bodyPr rot="-5400000" vert="horz"/>
              <a:lstStyle/>
              <a:p>
                <a:pPr>
                  <a:defRPr/>
                </a:pPr>
                <a:r>
                  <a:rPr lang="en-US"/>
                  <a:t>Spectral Acceleration Sa (in/sec2)</a:t>
                </a:r>
              </a:p>
            </c:rich>
          </c:tx>
          <c:overlay val="0"/>
        </c:title>
        <c:numFmt formatCode="General" sourceLinked="1"/>
        <c:majorTickMark val="out"/>
        <c:minorTickMark val="none"/>
        <c:tickLblPos val="nextTo"/>
        <c:crossAx val="1391631376"/>
        <c:crosses val="autoZero"/>
        <c:crossBetween val="midCat"/>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Response</a:t>
            </a:r>
            <a:r>
              <a:rPr lang="en-US" baseline="0"/>
              <a:t> Spectrum</a:t>
            </a:r>
            <a:endParaRPr lang="en-US"/>
          </a:p>
        </c:rich>
      </c:tx>
      <c:overlay val="0"/>
    </c:title>
    <c:autoTitleDeleted val="0"/>
    <c:plotArea>
      <c:layout/>
      <c:scatterChart>
        <c:scatterStyle val="lineMarker"/>
        <c:varyColors val="0"/>
        <c:ser>
          <c:idx val="0"/>
          <c:order val="0"/>
          <c:marker>
            <c:symbol val="none"/>
          </c:marker>
          <c:xVal>
            <c:numRef>
              <c:f>'Response Spectrum (EC8)'!$E$3:$E$73</c:f>
              <c:numCache>
                <c:formatCode>General</c:formatCode>
                <c:ptCount val="71"/>
                <c:pt idx="0">
                  <c:v>0</c:v>
                </c:pt>
                <c:pt idx="1">
                  <c:v>0.05</c:v>
                </c:pt>
                <c:pt idx="2">
                  <c:v>0.1</c:v>
                </c:pt>
                <c:pt idx="3">
                  <c:v>0.15000000000000016</c:v>
                </c:pt>
                <c:pt idx="4">
                  <c:v>0.2</c:v>
                </c:pt>
                <c:pt idx="5">
                  <c:v>0.25</c:v>
                </c:pt>
                <c:pt idx="6">
                  <c:v>0.30000000000000032</c:v>
                </c:pt>
                <c:pt idx="7">
                  <c:v>0.35000000000000031</c:v>
                </c:pt>
                <c:pt idx="8">
                  <c:v>0.4</c:v>
                </c:pt>
                <c:pt idx="9">
                  <c:v>0.45</c:v>
                </c:pt>
                <c:pt idx="10">
                  <c:v>0.5</c:v>
                </c:pt>
                <c:pt idx="11">
                  <c:v>0.55000000000000004</c:v>
                </c:pt>
                <c:pt idx="12">
                  <c:v>0.60000000000000064</c:v>
                </c:pt>
                <c:pt idx="13">
                  <c:v>0.65000000000000091</c:v>
                </c:pt>
                <c:pt idx="14">
                  <c:v>0.70000000000000062</c:v>
                </c:pt>
                <c:pt idx="15">
                  <c:v>0.75000000000000078</c:v>
                </c:pt>
                <c:pt idx="16">
                  <c:v>0.8</c:v>
                </c:pt>
                <c:pt idx="17">
                  <c:v>0.85000000000000064</c:v>
                </c:pt>
                <c:pt idx="18">
                  <c:v>0.9</c:v>
                </c:pt>
                <c:pt idx="19">
                  <c:v>0.95000000000000062</c:v>
                </c:pt>
                <c:pt idx="20">
                  <c:v>1</c:v>
                </c:pt>
                <c:pt idx="21">
                  <c:v>1.05</c:v>
                </c:pt>
                <c:pt idx="22">
                  <c:v>1.1000000000000001</c:v>
                </c:pt>
                <c:pt idx="23">
                  <c:v>1.1499999999999986</c:v>
                </c:pt>
                <c:pt idx="24">
                  <c:v>1.2</c:v>
                </c:pt>
                <c:pt idx="25">
                  <c:v>1.25</c:v>
                </c:pt>
                <c:pt idx="26">
                  <c:v>1.3</c:v>
                </c:pt>
                <c:pt idx="27">
                  <c:v>1.35</c:v>
                </c:pt>
                <c:pt idx="28">
                  <c:v>1.4</c:v>
                </c:pt>
                <c:pt idx="29">
                  <c:v>1.45</c:v>
                </c:pt>
                <c:pt idx="30">
                  <c:v>1.5</c:v>
                </c:pt>
                <c:pt idx="31">
                  <c:v>1.55</c:v>
                </c:pt>
                <c:pt idx="32">
                  <c:v>1.6</c:v>
                </c:pt>
                <c:pt idx="33">
                  <c:v>1.6500000000000001</c:v>
                </c:pt>
                <c:pt idx="34">
                  <c:v>1.7</c:v>
                </c:pt>
                <c:pt idx="35">
                  <c:v>1.75</c:v>
                </c:pt>
                <c:pt idx="36">
                  <c:v>1.8</c:v>
                </c:pt>
                <c:pt idx="37">
                  <c:v>1.85</c:v>
                </c:pt>
                <c:pt idx="38">
                  <c:v>1.9000000000000001</c:v>
                </c:pt>
                <c:pt idx="39">
                  <c:v>1.9500000000000013</c:v>
                </c:pt>
                <c:pt idx="40">
                  <c:v>2</c:v>
                </c:pt>
                <c:pt idx="41">
                  <c:v>2.0499999999999998</c:v>
                </c:pt>
                <c:pt idx="42">
                  <c:v>2.1</c:v>
                </c:pt>
                <c:pt idx="43">
                  <c:v>2.15</c:v>
                </c:pt>
                <c:pt idx="44">
                  <c:v>2.2000000000000002</c:v>
                </c:pt>
                <c:pt idx="45">
                  <c:v>2.25</c:v>
                </c:pt>
                <c:pt idx="46">
                  <c:v>2.2999999999999998</c:v>
                </c:pt>
                <c:pt idx="47">
                  <c:v>2.3499999999999988</c:v>
                </c:pt>
                <c:pt idx="48">
                  <c:v>2.4</c:v>
                </c:pt>
                <c:pt idx="49">
                  <c:v>2.4499999999999997</c:v>
                </c:pt>
                <c:pt idx="50">
                  <c:v>2.5</c:v>
                </c:pt>
                <c:pt idx="51">
                  <c:v>2.5499999999999998</c:v>
                </c:pt>
                <c:pt idx="52">
                  <c:v>2.6</c:v>
                </c:pt>
                <c:pt idx="53">
                  <c:v>2.65</c:v>
                </c:pt>
                <c:pt idx="54">
                  <c:v>2.7</c:v>
                </c:pt>
                <c:pt idx="55">
                  <c:v>2.75</c:v>
                </c:pt>
                <c:pt idx="56">
                  <c:v>2.8</c:v>
                </c:pt>
                <c:pt idx="57">
                  <c:v>2.8499999999999988</c:v>
                </c:pt>
                <c:pt idx="58">
                  <c:v>2.9</c:v>
                </c:pt>
                <c:pt idx="59">
                  <c:v>2.9499999999999997</c:v>
                </c:pt>
                <c:pt idx="60">
                  <c:v>3</c:v>
                </c:pt>
                <c:pt idx="61">
                  <c:v>3.05</c:v>
                </c:pt>
                <c:pt idx="62">
                  <c:v>3.1</c:v>
                </c:pt>
                <c:pt idx="63">
                  <c:v>3.15</c:v>
                </c:pt>
                <c:pt idx="64">
                  <c:v>3.2</c:v>
                </c:pt>
                <c:pt idx="65">
                  <c:v>3.25</c:v>
                </c:pt>
                <c:pt idx="66">
                  <c:v>3.3</c:v>
                </c:pt>
                <c:pt idx="67">
                  <c:v>3.3499999999999988</c:v>
                </c:pt>
                <c:pt idx="68">
                  <c:v>3.4</c:v>
                </c:pt>
                <c:pt idx="69">
                  <c:v>3.4499999999999997</c:v>
                </c:pt>
                <c:pt idx="70">
                  <c:v>3.5</c:v>
                </c:pt>
              </c:numCache>
            </c:numRef>
          </c:xVal>
          <c:yVal>
            <c:numRef>
              <c:f>'Response Spectrum (EC8)'!$G$3:$G$73</c:f>
              <c:numCache>
                <c:formatCode>General</c:formatCode>
                <c:ptCount val="71"/>
                <c:pt idx="0">
                  <c:v>88.030799999999999</c:v>
                </c:pt>
                <c:pt idx="1">
                  <c:v>132.0462</c:v>
                </c:pt>
                <c:pt idx="2">
                  <c:v>176.0616</c:v>
                </c:pt>
                <c:pt idx="3">
                  <c:v>220.077</c:v>
                </c:pt>
                <c:pt idx="4">
                  <c:v>220.07700000000003</c:v>
                </c:pt>
                <c:pt idx="5">
                  <c:v>220.07700000000003</c:v>
                </c:pt>
                <c:pt idx="6">
                  <c:v>220.07700000000003</c:v>
                </c:pt>
                <c:pt idx="7">
                  <c:v>220.07700000000003</c:v>
                </c:pt>
                <c:pt idx="8">
                  <c:v>220.07700000000003</c:v>
                </c:pt>
                <c:pt idx="9">
                  <c:v>220.07700000000003</c:v>
                </c:pt>
                <c:pt idx="10">
                  <c:v>220.07700000000003</c:v>
                </c:pt>
                <c:pt idx="11">
                  <c:v>200.06999999999996</c:v>
                </c:pt>
                <c:pt idx="12">
                  <c:v>183.39750000000001</c:v>
                </c:pt>
                <c:pt idx="13">
                  <c:v>169.29</c:v>
                </c:pt>
                <c:pt idx="14">
                  <c:v>157.19785714285715</c:v>
                </c:pt>
                <c:pt idx="15">
                  <c:v>146.71799999999999</c:v>
                </c:pt>
                <c:pt idx="16">
                  <c:v>137.548125</c:v>
                </c:pt>
                <c:pt idx="17">
                  <c:v>129.45705882352959</c:v>
                </c:pt>
                <c:pt idx="18">
                  <c:v>122.265</c:v>
                </c:pt>
                <c:pt idx="19">
                  <c:v>115.82999999999998</c:v>
                </c:pt>
                <c:pt idx="20">
                  <c:v>110.0385</c:v>
                </c:pt>
                <c:pt idx="21">
                  <c:v>104.79857142857141</c:v>
                </c:pt>
                <c:pt idx="22">
                  <c:v>100.035</c:v>
                </c:pt>
                <c:pt idx="23">
                  <c:v>95.685652173912956</c:v>
                </c:pt>
                <c:pt idx="24">
                  <c:v>91.698749999999919</c:v>
                </c:pt>
                <c:pt idx="25">
                  <c:v>88.030799999999999</c:v>
                </c:pt>
                <c:pt idx="26">
                  <c:v>84.644999999999996</c:v>
                </c:pt>
                <c:pt idx="27">
                  <c:v>81.509999999999991</c:v>
                </c:pt>
                <c:pt idx="28">
                  <c:v>78.598928571428559</c:v>
                </c:pt>
                <c:pt idx="29">
                  <c:v>75.888620689655227</c:v>
                </c:pt>
                <c:pt idx="30">
                  <c:v>73.35899999999998</c:v>
                </c:pt>
                <c:pt idx="31">
                  <c:v>70.992580645161297</c:v>
                </c:pt>
                <c:pt idx="32">
                  <c:v>68.774062499999999</c:v>
                </c:pt>
                <c:pt idx="33">
                  <c:v>66.69</c:v>
                </c:pt>
                <c:pt idx="34">
                  <c:v>64.728529411764711</c:v>
                </c:pt>
                <c:pt idx="35">
                  <c:v>62.879142857142845</c:v>
                </c:pt>
                <c:pt idx="36">
                  <c:v>61.132500000000043</c:v>
                </c:pt>
                <c:pt idx="37">
                  <c:v>59.480270270270246</c:v>
                </c:pt>
                <c:pt idx="38">
                  <c:v>57.914999999999992</c:v>
                </c:pt>
                <c:pt idx="39">
                  <c:v>56.430000000000007</c:v>
                </c:pt>
                <c:pt idx="40">
                  <c:v>55.01925</c:v>
                </c:pt>
                <c:pt idx="41">
                  <c:v>52.368114217727538</c:v>
                </c:pt>
                <c:pt idx="42">
                  <c:v>49.904081632652975</c:v>
                </c:pt>
                <c:pt idx="43">
                  <c:v>47.609951325040555</c:v>
                </c:pt>
                <c:pt idx="44">
                  <c:v>45.470454545454544</c:v>
                </c:pt>
                <c:pt idx="45">
                  <c:v>43.472000000000001</c:v>
                </c:pt>
                <c:pt idx="46">
                  <c:v>41.602457466918715</c:v>
                </c:pt>
                <c:pt idx="47">
                  <c:v>39.850973291081928</c:v>
                </c:pt>
                <c:pt idx="48">
                  <c:v>38.207812500000003</c:v>
                </c:pt>
                <c:pt idx="49">
                  <c:v>36.664223240316524</c:v>
                </c:pt>
                <c:pt idx="50">
                  <c:v>35.212320000000012</c:v>
                </c:pt>
                <c:pt idx="51">
                  <c:v>33.844982698961942</c:v>
                </c:pt>
                <c:pt idx="52">
                  <c:v>32.555769230769229</c:v>
                </c:pt>
                <c:pt idx="53">
                  <c:v>31.338839444642225</c:v>
                </c:pt>
                <c:pt idx="54">
                  <c:v>30.18888888888889</c:v>
                </c:pt>
                <c:pt idx="55">
                  <c:v>29.101090909090932</c:v>
                </c:pt>
                <c:pt idx="56">
                  <c:v>28.071045918367332</c:v>
                </c:pt>
                <c:pt idx="57">
                  <c:v>27.09473684210521</c:v>
                </c:pt>
                <c:pt idx="58">
                  <c:v>26.168489892984518</c:v>
                </c:pt>
                <c:pt idx="59">
                  <c:v>25.288939959781626</c:v>
                </c:pt>
                <c:pt idx="60">
                  <c:v>24.452999999999989</c:v>
                </c:pt>
                <c:pt idx="61">
                  <c:v>23.657833915614116</c:v>
                </c:pt>
                <c:pt idx="62">
                  <c:v>22.900832466181036</c:v>
                </c:pt>
                <c:pt idx="63">
                  <c:v>22.179591836734687</c:v>
                </c:pt>
                <c:pt idx="64">
                  <c:v>21.491894531249986</c:v>
                </c:pt>
                <c:pt idx="65">
                  <c:v>20.835692307692302</c:v>
                </c:pt>
                <c:pt idx="66">
                  <c:v>20.209090909090911</c:v>
                </c:pt>
                <c:pt idx="67">
                  <c:v>19.61033637781243</c:v>
                </c:pt>
                <c:pt idx="68">
                  <c:v>19.037802768166095</c:v>
                </c:pt>
                <c:pt idx="69">
                  <c:v>18.489981096408314</c:v>
                </c:pt>
                <c:pt idx="70">
                  <c:v>17.965469387755064</c:v>
                </c:pt>
              </c:numCache>
            </c:numRef>
          </c:yVal>
          <c:smooth val="0"/>
        </c:ser>
        <c:ser>
          <c:idx val="1"/>
          <c:order val="1"/>
          <c:spPr>
            <a:ln w="12700"/>
          </c:spPr>
          <c:marker>
            <c:symbol val="none"/>
          </c:marker>
          <c:xVal>
            <c:numRef>
              <c:f>('Response Spectrum (EC8)'!$B$4,'Response Spectrum (EC8)'!$B$4)</c:f>
              <c:numCache>
                <c:formatCode>General</c:formatCode>
                <c:ptCount val="2"/>
                <c:pt idx="0">
                  <c:v>0.15000000000000016</c:v>
                </c:pt>
                <c:pt idx="1">
                  <c:v>0.15000000000000016</c:v>
                </c:pt>
              </c:numCache>
            </c:numRef>
          </c:xVal>
          <c:yVal>
            <c:numRef>
              <c:f>('Response Spectrum (EC8)'!$C$4,'Response Spectrum (EC8)'!$G$6)</c:f>
              <c:numCache>
                <c:formatCode>General</c:formatCode>
                <c:ptCount val="2"/>
                <c:pt idx="0">
                  <c:v>0</c:v>
                </c:pt>
                <c:pt idx="1">
                  <c:v>220.077</c:v>
                </c:pt>
              </c:numCache>
            </c:numRef>
          </c:yVal>
          <c:smooth val="0"/>
        </c:ser>
        <c:ser>
          <c:idx val="2"/>
          <c:order val="2"/>
          <c:spPr>
            <a:ln w="12700"/>
          </c:spPr>
          <c:marker>
            <c:symbol val="none"/>
          </c:marker>
          <c:xVal>
            <c:numRef>
              <c:f>('Response Spectrum (EC8)'!$B$5,'Response Spectrum (EC8)'!$B$5)</c:f>
              <c:numCache>
                <c:formatCode>General</c:formatCode>
                <c:ptCount val="2"/>
                <c:pt idx="0">
                  <c:v>0.5</c:v>
                </c:pt>
                <c:pt idx="1">
                  <c:v>0.5</c:v>
                </c:pt>
              </c:numCache>
            </c:numRef>
          </c:xVal>
          <c:yVal>
            <c:numRef>
              <c:f>('Response Spectrum (EC8)'!$C$5,'Response Spectrum (EC8)'!$G$13)</c:f>
              <c:numCache>
                <c:formatCode>General</c:formatCode>
                <c:ptCount val="2"/>
                <c:pt idx="0">
                  <c:v>0</c:v>
                </c:pt>
                <c:pt idx="1">
                  <c:v>220.07700000000003</c:v>
                </c:pt>
              </c:numCache>
            </c:numRef>
          </c:yVal>
          <c:smooth val="0"/>
        </c:ser>
        <c:ser>
          <c:idx val="3"/>
          <c:order val="3"/>
          <c:spPr>
            <a:ln w="12700"/>
          </c:spPr>
          <c:marker>
            <c:symbol val="none"/>
          </c:marker>
          <c:xVal>
            <c:numRef>
              <c:f>('Response Spectrum (EC8)'!$B$6,'Response Spectrum (EC8)'!$B$6)</c:f>
              <c:numCache>
                <c:formatCode>General</c:formatCode>
                <c:ptCount val="2"/>
                <c:pt idx="0">
                  <c:v>2</c:v>
                </c:pt>
                <c:pt idx="1">
                  <c:v>2</c:v>
                </c:pt>
              </c:numCache>
            </c:numRef>
          </c:xVal>
          <c:yVal>
            <c:numRef>
              <c:f>('Response Spectrum (EC8)'!$C$6,'Response Spectrum (EC8)'!$G$43)</c:f>
              <c:numCache>
                <c:formatCode>General</c:formatCode>
                <c:ptCount val="2"/>
                <c:pt idx="0">
                  <c:v>0</c:v>
                </c:pt>
                <c:pt idx="1">
                  <c:v>55.01925</c:v>
                </c:pt>
              </c:numCache>
            </c:numRef>
          </c:yVal>
          <c:smooth val="0"/>
        </c:ser>
        <c:dLbls>
          <c:showLegendKey val="0"/>
          <c:showVal val="0"/>
          <c:showCatName val="0"/>
          <c:showSerName val="0"/>
          <c:showPercent val="0"/>
          <c:showBubbleSize val="0"/>
        </c:dLbls>
        <c:axId val="1391623216"/>
        <c:axId val="1395532720"/>
      </c:scatterChart>
      <c:valAx>
        <c:axId val="1391623216"/>
        <c:scaling>
          <c:orientation val="minMax"/>
        </c:scaling>
        <c:delete val="0"/>
        <c:axPos val="b"/>
        <c:title>
          <c:tx>
            <c:rich>
              <a:bodyPr/>
              <a:lstStyle/>
              <a:p>
                <a:pPr>
                  <a:defRPr/>
                </a:pPr>
                <a:r>
                  <a:rPr lang="en-US"/>
                  <a:t>Time (sec.)</a:t>
                </a:r>
              </a:p>
            </c:rich>
          </c:tx>
          <c:overlay val="0"/>
        </c:title>
        <c:numFmt formatCode="General" sourceLinked="1"/>
        <c:majorTickMark val="out"/>
        <c:minorTickMark val="none"/>
        <c:tickLblPos val="nextTo"/>
        <c:crossAx val="1395532720"/>
        <c:crosses val="autoZero"/>
        <c:crossBetween val="midCat"/>
      </c:valAx>
      <c:valAx>
        <c:axId val="1395532720"/>
        <c:scaling>
          <c:orientation val="minMax"/>
        </c:scaling>
        <c:delete val="0"/>
        <c:axPos val="l"/>
        <c:majorGridlines/>
        <c:title>
          <c:tx>
            <c:rich>
              <a:bodyPr rot="-5400000" vert="horz"/>
              <a:lstStyle/>
              <a:p>
                <a:pPr>
                  <a:defRPr/>
                </a:pPr>
                <a:r>
                  <a:rPr lang="en-US"/>
                  <a:t>Spectral Acceleration (Sa)</a:t>
                </a:r>
              </a:p>
            </c:rich>
          </c:tx>
          <c:overlay val="0"/>
        </c:title>
        <c:numFmt formatCode="General" sourceLinked="1"/>
        <c:majorTickMark val="out"/>
        <c:minorTickMark val="none"/>
        <c:tickLblPos val="nextTo"/>
        <c:crossAx val="1391623216"/>
        <c:crosses val="autoZero"/>
        <c:crossBetween val="midCat"/>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lineMarker"/>
        <c:varyColors val="0"/>
        <c:ser>
          <c:idx val="0"/>
          <c:order val="0"/>
          <c:tx>
            <c:v>Response Spectrum</c:v>
          </c:tx>
          <c:marker>
            <c:symbol val="none"/>
          </c:marker>
          <c:xVal>
            <c:numRef>
              <c:f>'Response Spectrum (EC8)'!$H$3:$H$73</c:f>
              <c:numCache>
                <c:formatCode>General</c:formatCode>
                <c:ptCount val="71"/>
                <c:pt idx="0">
                  <c:v>0</c:v>
                </c:pt>
                <c:pt idx="1">
                  <c:v>8.3704080287232922E-3</c:v>
                </c:pt>
                <c:pt idx="2">
                  <c:v>4.4642176153190813E-2</c:v>
                </c:pt>
                <c:pt idx="3">
                  <c:v>0.1255561204308491</c:v>
                </c:pt>
                <c:pt idx="4">
                  <c:v>0.22321088076595422</c:v>
                </c:pt>
                <c:pt idx="5">
                  <c:v>0.34876700119680332</c:v>
                </c:pt>
                <c:pt idx="6">
                  <c:v>0.5022244817233964</c:v>
                </c:pt>
                <c:pt idx="7">
                  <c:v>0.68358332234573349</c:v>
                </c:pt>
                <c:pt idx="8">
                  <c:v>0.89284352306381665</c:v>
                </c:pt>
                <c:pt idx="9">
                  <c:v>1.1300050838776423</c:v>
                </c:pt>
                <c:pt idx="10">
                  <c:v>1.3950680047872137</c:v>
                </c:pt>
                <c:pt idx="11">
                  <c:v>1.5345748052659338</c:v>
                </c:pt>
                <c:pt idx="12">
                  <c:v>1.6740816057446546</c:v>
                </c:pt>
                <c:pt idx="13">
                  <c:v>1.8135884062233762</c:v>
                </c:pt>
                <c:pt idx="14">
                  <c:v>1.953095206702097</c:v>
                </c:pt>
                <c:pt idx="15">
                  <c:v>2.0926020071808167</c:v>
                </c:pt>
                <c:pt idx="16">
                  <c:v>2.2321088076595399</c:v>
                </c:pt>
                <c:pt idx="17">
                  <c:v>2.3716156081382569</c:v>
                </c:pt>
                <c:pt idx="18">
                  <c:v>2.5111224086169832</c:v>
                </c:pt>
                <c:pt idx="19">
                  <c:v>2.6506292090957033</c:v>
                </c:pt>
                <c:pt idx="20">
                  <c:v>2.7901360095744252</c:v>
                </c:pt>
                <c:pt idx="21">
                  <c:v>2.9296428100531404</c:v>
                </c:pt>
                <c:pt idx="22">
                  <c:v>3.0691496105318667</c:v>
                </c:pt>
                <c:pt idx="23">
                  <c:v>3.2086564110105877</c:v>
                </c:pt>
                <c:pt idx="24">
                  <c:v>3.3481632114893092</c:v>
                </c:pt>
                <c:pt idx="25">
                  <c:v>3.4876700119680306</c:v>
                </c:pt>
                <c:pt idx="26">
                  <c:v>3.6271768124467569</c:v>
                </c:pt>
                <c:pt idx="27">
                  <c:v>3.7666836129254762</c:v>
                </c:pt>
                <c:pt idx="28">
                  <c:v>3.9061904134041927</c:v>
                </c:pt>
                <c:pt idx="29">
                  <c:v>4.0456972138829164</c:v>
                </c:pt>
                <c:pt idx="30">
                  <c:v>4.1852040143616414</c:v>
                </c:pt>
                <c:pt idx="31">
                  <c:v>4.3247108148403504</c:v>
                </c:pt>
                <c:pt idx="32">
                  <c:v>4.4642176153190798</c:v>
                </c:pt>
                <c:pt idx="33">
                  <c:v>4.6037244157978012</c:v>
                </c:pt>
                <c:pt idx="34">
                  <c:v>4.7432312162765227</c:v>
                </c:pt>
                <c:pt idx="35">
                  <c:v>4.8827380167552361</c:v>
                </c:pt>
                <c:pt idx="36">
                  <c:v>5.0222448172339647</c:v>
                </c:pt>
                <c:pt idx="37">
                  <c:v>5.1617516177126843</c:v>
                </c:pt>
                <c:pt idx="38">
                  <c:v>5.3012584181914084</c:v>
                </c:pt>
                <c:pt idx="39">
                  <c:v>5.4407652186701334</c:v>
                </c:pt>
                <c:pt idx="40">
                  <c:v>5.5802720191488504</c:v>
                </c:pt>
                <c:pt idx="41">
                  <c:v>5.5802720191488504</c:v>
                </c:pt>
                <c:pt idx="42">
                  <c:v>5.5802720191488504</c:v>
                </c:pt>
                <c:pt idx="43">
                  <c:v>5.5802720191488504</c:v>
                </c:pt>
                <c:pt idx="44">
                  <c:v>5.5802720191488513</c:v>
                </c:pt>
                <c:pt idx="45">
                  <c:v>5.5802720191488504</c:v>
                </c:pt>
                <c:pt idx="46">
                  <c:v>5.5802720191488504</c:v>
                </c:pt>
                <c:pt idx="47">
                  <c:v>5.5802720191488504</c:v>
                </c:pt>
                <c:pt idx="48">
                  <c:v>5.5802720191488504</c:v>
                </c:pt>
                <c:pt idx="49">
                  <c:v>5.5802720191488504</c:v>
                </c:pt>
                <c:pt idx="50">
                  <c:v>5.5802720191488504</c:v>
                </c:pt>
                <c:pt idx="51">
                  <c:v>5.5802720191488504</c:v>
                </c:pt>
                <c:pt idx="52">
                  <c:v>5.5802720191488504</c:v>
                </c:pt>
                <c:pt idx="53">
                  <c:v>5.5802720191488504</c:v>
                </c:pt>
                <c:pt idx="54">
                  <c:v>5.5802720191488504</c:v>
                </c:pt>
                <c:pt idx="55">
                  <c:v>5.5802720191488504</c:v>
                </c:pt>
                <c:pt idx="56">
                  <c:v>5.5802720191488504</c:v>
                </c:pt>
                <c:pt idx="57">
                  <c:v>5.5802720191488504</c:v>
                </c:pt>
                <c:pt idx="58">
                  <c:v>5.5802720191488504</c:v>
                </c:pt>
                <c:pt idx="59">
                  <c:v>5.5802720191488504</c:v>
                </c:pt>
                <c:pt idx="60">
                  <c:v>5.5802720191488504</c:v>
                </c:pt>
                <c:pt idx="61">
                  <c:v>5.5802720191488504</c:v>
                </c:pt>
                <c:pt idx="62">
                  <c:v>5.5802720191488504</c:v>
                </c:pt>
                <c:pt idx="63">
                  <c:v>5.5802720191488504</c:v>
                </c:pt>
                <c:pt idx="64">
                  <c:v>5.5802720191488504</c:v>
                </c:pt>
                <c:pt idx="65">
                  <c:v>5.5802720191488504</c:v>
                </c:pt>
                <c:pt idx="66">
                  <c:v>5.5802720191488504</c:v>
                </c:pt>
                <c:pt idx="67">
                  <c:v>5.5802720191488513</c:v>
                </c:pt>
                <c:pt idx="68">
                  <c:v>5.5802720191488504</c:v>
                </c:pt>
                <c:pt idx="69">
                  <c:v>5.5802720191488504</c:v>
                </c:pt>
                <c:pt idx="70">
                  <c:v>5.5802720191488504</c:v>
                </c:pt>
              </c:numCache>
            </c:numRef>
          </c:xVal>
          <c:yVal>
            <c:numRef>
              <c:f>'Response Spectrum (EC8)'!$G$3:$G$73</c:f>
              <c:numCache>
                <c:formatCode>General</c:formatCode>
                <c:ptCount val="71"/>
                <c:pt idx="0">
                  <c:v>88.030799999999999</c:v>
                </c:pt>
                <c:pt idx="1">
                  <c:v>132.0462</c:v>
                </c:pt>
                <c:pt idx="2">
                  <c:v>176.0616</c:v>
                </c:pt>
                <c:pt idx="3">
                  <c:v>220.077</c:v>
                </c:pt>
                <c:pt idx="4">
                  <c:v>220.07700000000003</c:v>
                </c:pt>
                <c:pt idx="5">
                  <c:v>220.07700000000003</c:v>
                </c:pt>
                <c:pt idx="6">
                  <c:v>220.07700000000003</c:v>
                </c:pt>
                <c:pt idx="7">
                  <c:v>220.07700000000003</c:v>
                </c:pt>
                <c:pt idx="8">
                  <c:v>220.07700000000003</c:v>
                </c:pt>
                <c:pt idx="9">
                  <c:v>220.07700000000003</c:v>
                </c:pt>
                <c:pt idx="10">
                  <c:v>220.07700000000003</c:v>
                </c:pt>
                <c:pt idx="11">
                  <c:v>200.06999999999996</c:v>
                </c:pt>
                <c:pt idx="12">
                  <c:v>183.39750000000001</c:v>
                </c:pt>
                <c:pt idx="13">
                  <c:v>169.29</c:v>
                </c:pt>
                <c:pt idx="14">
                  <c:v>157.19785714285715</c:v>
                </c:pt>
                <c:pt idx="15">
                  <c:v>146.71799999999999</c:v>
                </c:pt>
                <c:pt idx="16">
                  <c:v>137.548125</c:v>
                </c:pt>
                <c:pt idx="17">
                  <c:v>129.45705882352959</c:v>
                </c:pt>
                <c:pt idx="18">
                  <c:v>122.265</c:v>
                </c:pt>
                <c:pt idx="19">
                  <c:v>115.82999999999998</c:v>
                </c:pt>
                <c:pt idx="20">
                  <c:v>110.0385</c:v>
                </c:pt>
                <c:pt idx="21">
                  <c:v>104.79857142857141</c:v>
                </c:pt>
                <c:pt idx="22">
                  <c:v>100.035</c:v>
                </c:pt>
                <c:pt idx="23">
                  <c:v>95.685652173912956</c:v>
                </c:pt>
                <c:pt idx="24">
                  <c:v>91.698749999999919</c:v>
                </c:pt>
                <c:pt idx="25">
                  <c:v>88.030799999999999</c:v>
                </c:pt>
                <c:pt idx="26">
                  <c:v>84.644999999999996</c:v>
                </c:pt>
                <c:pt idx="27">
                  <c:v>81.509999999999991</c:v>
                </c:pt>
                <c:pt idx="28">
                  <c:v>78.598928571428559</c:v>
                </c:pt>
                <c:pt idx="29">
                  <c:v>75.888620689655227</c:v>
                </c:pt>
                <c:pt idx="30">
                  <c:v>73.35899999999998</c:v>
                </c:pt>
                <c:pt idx="31">
                  <c:v>70.992580645161297</c:v>
                </c:pt>
                <c:pt idx="32">
                  <c:v>68.774062499999999</c:v>
                </c:pt>
                <c:pt idx="33">
                  <c:v>66.69</c:v>
                </c:pt>
                <c:pt idx="34">
                  <c:v>64.728529411764711</c:v>
                </c:pt>
                <c:pt idx="35">
                  <c:v>62.879142857142845</c:v>
                </c:pt>
                <c:pt idx="36">
                  <c:v>61.132500000000043</c:v>
                </c:pt>
                <c:pt idx="37">
                  <c:v>59.480270270270246</c:v>
                </c:pt>
                <c:pt idx="38">
                  <c:v>57.914999999999992</c:v>
                </c:pt>
                <c:pt idx="39">
                  <c:v>56.430000000000007</c:v>
                </c:pt>
                <c:pt idx="40">
                  <c:v>55.01925</c:v>
                </c:pt>
                <c:pt idx="41">
                  <c:v>52.368114217727538</c:v>
                </c:pt>
                <c:pt idx="42">
                  <c:v>49.904081632652975</c:v>
                </c:pt>
                <c:pt idx="43">
                  <c:v>47.609951325040555</c:v>
                </c:pt>
                <c:pt idx="44">
                  <c:v>45.470454545454544</c:v>
                </c:pt>
                <c:pt idx="45">
                  <c:v>43.472000000000001</c:v>
                </c:pt>
                <c:pt idx="46">
                  <c:v>41.602457466918715</c:v>
                </c:pt>
                <c:pt idx="47">
                  <c:v>39.850973291081928</c:v>
                </c:pt>
                <c:pt idx="48">
                  <c:v>38.207812500000003</c:v>
                </c:pt>
                <c:pt idx="49">
                  <c:v>36.664223240316524</c:v>
                </c:pt>
                <c:pt idx="50">
                  <c:v>35.212320000000012</c:v>
                </c:pt>
                <c:pt idx="51">
                  <c:v>33.844982698961942</c:v>
                </c:pt>
                <c:pt idx="52">
                  <c:v>32.555769230769229</c:v>
                </c:pt>
                <c:pt idx="53">
                  <c:v>31.338839444642225</c:v>
                </c:pt>
                <c:pt idx="54">
                  <c:v>30.18888888888889</c:v>
                </c:pt>
                <c:pt idx="55">
                  <c:v>29.101090909090932</c:v>
                </c:pt>
                <c:pt idx="56">
                  <c:v>28.071045918367332</c:v>
                </c:pt>
                <c:pt idx="57">
                  <c:v>27.09473684210521</c:v>
                </c:pt>
                <c:pt idx="58">
                  <c:v>26.168489892984518</c:v>
                </c:pt>
                <c:pt idx="59">
                  <c:v>25.288939959781626</c:v>
                </c:pt>
                <c:pt idx="60">
                  <c:v>24.452999999999989</c:v>
                </c:pt>
                <c:pt idx="61">
                  <c:v>23.657833915614116</c:v>
                </c:pt>
                <c:pt idx="62">
                  <c:v>22.900832466181036</c:v>
                </c:pt>
                <c:pt idx="63">
                  <c:v>22.179591836734687</c:v>
                </c:pt>
                <c:pt idx="64">
                  <c:v>21.491894531249986</c:v>
                </c:pt>
                <c:pt idx="65">
                  <c:v>20.835692307692302</c:v>
                </c:pt>
                <c:pt idx="66">
                  <c:v>20.209090909090911</c:v>
                </c:pt>
                <c:pt idx="67">
                  <c:v>19.61033637781243</c:v>
                </c:pt>
                <c:pt idx="68">
                  <c:v>19.037802768166095</c:v>
                </c:pt>
                <c:pt idx="69">
                  <c:v>18.489981096408314</c:v>
                </c:pt>
                <c:pt idx="70">
                  <c:v>17.965469387755064</c:v>
                </c:pt>
              </c:numCache>
            </c:numRef>
          </c:yVal>
          <c:smooth val="0"/>
        </c:ser>
        <c:dLbls>
          <c:showLegendKey val="0"/>
          <c:showVal val="0"/>
          <c:showCatName val="0"/>
          <c:showSerName val="0"/>
          <c:showPercent val="0"/>
          <c:showBubbleSize val="0"/>
        </c:dLbls>
        <c:axId val="1395527824"/>
        <c:axId val="1395530000"/>
      </c:scatterChart>
      <c:valAx>
        <c:axId val="1395527824"/>
        <c:scaling>
          <c:orientation val="minMax"/>
        </c:scaling>
        <c:delete val="0"/>
        <c:axPos val="b"/>
        <c:title>
          <c:tx>
            <c:rich>
              <a:bodyPr/>
              <a:lstStyle/>
              <a:p>
                <a:pPr>
                  <a:defRPr/>
                </a:pPr>
                <a:r>
                  <a:rPr lang="en-US"/>
                  <a:t>Spectral Displacement (Sd)</a:t>
                </a:r>
              </a:p>
            </c:rich>
          </c:tx>
          <c:overlay val="0"/>
        </c:title>
        <c:numFmt formatCode="General" sourceLinked="1"/>
        <c:majorTickMark val="out"/>
        <c:minorTickMark val="none"/>
        <c:tickLblPos val="nextTo"/>
        <c:crossAx val="1395530000"/>
        <c:crosses val="autoZero"/>
        <c:crossBetween val="midCat"/>
      </c:valAx>
      <c:valAx>
        <c:axId val="1395530000"/>
        <c:scaling>
          <c:orientation val="minMax"/>
        </c:scaling>
        <c:delete val="0"/>
        <c:axPos val="l"/>
        <c:majorGridlines/>
        <c:title>
          <c:tx>
            <c:rich>
              <a:bodyPr rot="-5400000" vert="horz"/>
              <a:lstStyle/>
              <a:p>
                <a:pPr>
                  <a:defRPr/>
                </a:pPr>
                <a:r>
                  <a:rPr lang="en-US"/>
                  <a:t>Spectral Acceleration (Sa)</a:t>
                </a:r>
              </a:p>
            </c:rich>
          </c:tx>
          <c:overlay val="0"/>
        </c:title>
        <c:numFmt formatCode="General" sourceLinked="1"/>
        <c:majorTickMark val="out"/>
        <c:minorTickMark val="none"/>
        <c:tickLblPos val="nextTo"/>
        <c:crossAx val="1395527824"/>
        <c:crosses val="autoZero"/>
        <c:crossBetween val="midCat"/>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ADRS</c:v>
          </c:tx>
          <c:marker>
            <c:symbol val="none"/>
          </c:marker>
          <c:xVal>
            <c:numRef>
              <c:f>'Response Spectrum (EC8)'!$H$3:$H$73</c:f>
              <c:numCache>
                <c:formatCode>General</c:formatCode>
                <c:ptCount val="71"/>
                <c:pt idx="0">
                  <c:v>0</c:v>
                </c:pt>
                <c:pt idx="1">
                  <c:v>8.3704080287232922E-3</c:v>
                </c:pt>
                <c:pt idx="2">
                  <c:v>4.4642176153190813E-2</c:v>
                </c:pt>
                <c:pt idx="3">
                  <c:v>0.1255561204308491</c:v>
                </c:pt>
                <c:pt idx="4">
                  <c:v>0.22321088076595422</c:v>
                </c:pt>
                <c:pt idx="5">
                  <c:v>0.34876700119680332</c:v>
                </c:pt>
                <c:pt idx="6">
                  <c:v>0.5022244817233964</c:v>
                </c:pt>
                <c:pt idx="7">
                  <c:v>0.68358332234573349</c:v>
                </c:pt>
                <c:pt idx="8">
                  <c:v>0.89284352306381665</c:v>
                </c:pt>
                <c:pt idx="9">
                  <c:v>1.1300050838776423</c:v>
                </c:pt>
                <c:pt idx="10">
                  <c:v>1.3950680047872137</c:v>
                </c:pt>
                <c:pt idx="11">
                  <c:v>1.5345748052659338</c:v>
                </c:pt>
                <c:pt idx="12">
                  <c:v>1.6740816057446546</c:v>
                </c:pt>
                <c:pt idx="13">
                  <c:v>1.8135884062233762</c:v>
                </c:pt>
                <c:pt idx="14">
                  <c:v>1.953095206702097</c:v>
                </c:pt>
                <c:pt idx="15">
                  <c:v>2.0926020071808167</c:v>
                </c:pt>
                <c:pt idx="16">
                  <c:v>2.2321088076595399</c:v>
                </c:pt>
                <c:pt idx="17">
                  <c:v>2.3716156081382569</c:v>
                </c:pt>
                <c:pt idx="18">
                  <c:v>2.5111224086169832</c:v>
                </c:pt>
                <c:pt idx="19">
                  <c:v>2.6506292090957033</c:v>
                </c:pt>
                <c:pt idx="20">
                  <c:v>2.7901360095744252</c:v>
                </c:pt>
                <c:pt idx="21">
                  <c:v>2.9296428100531404</c:v>
                </c:pt>
                <c:pt idx="22">
                  <c:v>3.0691496105318667</c:v>
                </c:pt>
                <c:pt idx="23">
                  <c:v>3.2086564110105877</c:v>
                </c:pt>
                <c:pt idx="24">
                  <c:v>3.3481632114893092</c:v>
                </c:pt>
                <c:pt idx="25">
                  <c:v>3.4876700119680306</c:v>
                </c:pt>
                <c:pt idx="26">
                  <c:v>3.6271768124467569</c:v>
                </c:pt>
                <c:pt idx="27">
                  <c:v>3.7666836129254762</c:v>
                </c:pt>
                <c:pt idx="28">
                  <c:v>3.9061904134041927</c:v>
                </c:pt>
                <c:pt idx="29">
                  <c:v>4.0456972138829164</c:v>
                </c:pt>
                <c:pt idx="30">
                  <c:v>4.1852040143616414</c:v>
                </c:pt>
                <c:pt idx="31">
                  <c:v>4.3247108148403504</c:v>
                </c:pt>
                <c:pt idx="32">
                  <c:v>4.4642176153190798</c:v>
                </c:pt>
                <c:pt idx="33">
                  <c:v>4.6037244157978012</c:v>
                </c:pt>
                <c:pt idx="34">
                  <c:v>4.7432312162765227</c:v>
                </c:pt>
                <c:pt idx="35">
                  <c:v>4.8827380167552361</c:v>
                </c:pt>
                <c:pt idx="36">
                  <c:v>5.0222448172339647</c:v>
                </c:pt>
                <c:pt idx="37">
                  <c:v>5.1617516177126843</c:v>
                </c:pt>
                <c:pt idx="38">
                  <c:v>5.3012584181914084</c:v>
                </c:pt>
                <c:pt idx="39">
                  <c:v>5.4407652186701334</c:v>
                </c:pt>
                <c:pt idx="40">
                  <c:v>5.5802720191488504</c:v>
                </c:pt>
                <c:pt idx="41">
                  <c:v>5.5802720191488504</c:v>
                </c:pt>
                <c:pt idx="42">
                  <c:v>5.5802720191488504</c:v>
                </c:pt>
                <c:pt idx="43">
                  <c:v>5.5802720191488504</c:v>
                </c:pt>
                <c:pt idx="44">
                  <c:v>5.5802720191488513</c:v>
                </c:pt>
                <c:pt idx="45">
                  <c:v>5.5802720191488504</c:v>
                </c:pt>
                <c:pt idx="46">
                  <c:v>5.5802720191488504</c:v>
                </c:pt>
                <c:pt idx="47">
                  <c:v>5.5802720191488504</c:v>
                </c:pt>
                <c:pt idx="48">
                  <c:v>5.5802720191488504</c:v>
                </c:pt>
                <c:pt idx="49">
                  <c:v>5.5802720191488504</c:v>
                </c:pt>
                <c:pt idx="50">
                  <c:v>5.5802720191488504</c:v>
                </c:pt>
                <c:pt idx="51">
                  <c:v>5.5802720191488504</c:v>
                </c:pt>
                <c:pt idx="52">
                  <c:v>5.5802720191488504</c:v>
                </c:pt>
                <c:pt idx="53">
                  <c:v>5.5802720191488504</c:v>
                </c:pt>
                <c:pt idx="54">
                  <c:v>5.5802720191488504</c:v>
                </c:pt>
                <c:pt idx="55">
                  <c:v>5.5802720191488504</c:v>
                </c:pt>
                <c:pt idx="56">
                  <c:v>5.5802720191488504</c:v>
                </c:pt>
                <c:pt idx="57">
                  <c:v>5.5802720191488504</c:v>
                </c:pt>
                <c:pt idx="58">
                  <c:v>5.5802720191488504</c:v>
                </c:pt>
                <c:pt idx="59">
                  <c:v>5.5802720191488504</c:v>
                </c:pt>
                <c:pt idx="60">
                  <c:v>5.5802720191488504</c:v>
                </c:pt>
                <c:pt idx="61">
                  <c:v>5.5802720191488504</c:v>
                </c:pt>
                <c:pt idx="62">
                  <c:v>5.5802720191488504</c:v>
                </c:pt>
                <c:pt idx="63">
                  <c:v>5.5802720191488504</c:v>
                </c:pt>
                <c:pt idx="64">
                  <c:v>5.5802720191488504</c:v>
                </c:pt>
                <c:pt idx="65">
                  <c:v>5.5802720191488504</c:v>
                </c:pt>
                <c:pt idx="66">
                  <c:v>5.5802720191488504</c:v>
                </c:pt>
                <c:pt idx="67">
                  <c:v>5.5802720191488513</c:v>
                </c:pt>
                <c:pt idx="68">
                  <c:v>5.5802720191488504</c:v>
                </c:pt>
                <c:pt idx="69">
                  <c:v>5.5802720191488504</c:v>
                </c:pt>
                <c:pt idx="70">
                  <c:v>5.5802720191488504</c:v>
                </c:pt>
              </c:numCache>
            </c:numRef>
          </c:xVal>
          <c:yVal>
            <c:numRef>
              <c:f>'Response Spectrum (EC8)'!$G$3:$G$73</c:f>
              <c:numCache>
                <c:formatCode>General</c:formatCode>
                <c:ptCount val="71"/>
                <c:pt idx="0">
                  <c:v>88.030799999999999</c:v>
                </c:pt>
                <c:pt idx="1">
                  <c:v>132.0462</c:v>
                </c:pt>
                <c:pt idx="2">
                  <c:v>176.0616</c:v>
                </c:pt>
                <c:pt idx="3">
                  <c:v>220.077</c:v>
                </c:pt>
                <c:pt idx="4">
                  <c:v>220.07700000000003</c:v>
                </c:pt>
                <c:pt idx="5">
                  <c:v>220.07700000000003</c:v>
                </c:pt>
                <c:pt idx="6">
                  <c:v>220.07700000000003</c:v>
                </c:pt>
                <c:pt idx="7">
                  <c:v>220.07700000000003</c:v>
                </c:pt>
                <c:pt idx="8">
                  <c:v>220.07700000000003</c:v>
                </c:pt>
                <c:pt idx="9">
                  <c:v>220.07700000000003</c:v>
                </c:pt>
                <c:pt idx="10">
                  <c:v>220.07700000000003</c:v>
                </c:pt>
                <c:pt idx="11">
                  <c:v>200.06999999999996</c:v>
                </c:pt>
                <c:pt idx="12">
                  <c:v>183.39750000000001</c:v>
                </c:pt>
                <c:pt idx="13">
                  <c:v>169.29</c:v>
                </c:pt>
                <c:pt idx="14">
                  <c:v>157.19785714285715</c:v>
                </c:pt>
                <c:pt idx="15">
                  <c:v>146.71799999999999</c:v>
                </c:pt>
                <c:pt idx="16">
                  <c:v>137.548125</c:v>
                </c:pt>
                <c:pt idx="17">
                  <c:v>129.45705882352959</c:v>
                </c:pt>
                <c:pt idx="18">
                  <c:v>122.265</c:v>
                </c:pt>
                <c:pt idx="19">
                  <c:v>115.82999999999998</c:v>
                </c:pt>
                <c:pt idx="20">
                  <c:v>110.0385</c:v>
                </c:pt>
                <c:pt idx="21">
                  <c:v>104.79857142857141</c:v>
                </c:pt>
                <c:pt idx="22">
                  <c:v>100.035</c:v>
                </c:pt>
                <c:pt idx="23">
                  <c:v>95.685652173912956</c:v>
                </c:pt>
                <c:pt idx="24">
                  <c:v>91.698749999999919</c:v>
                </c:pt>
                <c:pt idx="25">
                  <c:v>88.030799999999999</c:v>
                </c:pt>
                <c:pt idx="26">
                  <c:v>84.644999999999996</c:v>
                </c:pt>
                <c:pt idx="27">
                  <c:v>81.509999999999991</c:v>
                </c:pt>
                <c:pt idx="28">
                  <c:v>78.598928571428559</c:v>
                </c:pt>
                <c:pt idx="29">
                  <c:v>75.888620689655227</c:v>
                </c:pt>
                <c:pt idx="30">
                  <c:v>73.35899999999998</c:v>
                </c:pt>
                <c:pt idx="31">
                  <c:v>70.992580645161297</c:v>
                </c:pt>
                <c:pt idx="32">
                  <c:v>68.774062499999999</c:v>
                </c:pt>
                <c:pt idx="33">
                  <c:v>66.69</c:v>
                </c:pt>
                <c:pt idx="34">
                  <c:v>64.728529411764711</c:v>
                </c:pt>
                <c:pt idx="35">
                  <c:v>62.879142857142845</c:v>
                </c:pt>
                <c:pt idx="36">
                  <c:v>61.132500000000043</c:v>
                </c:pt>
                <c:pt idx="37">
                  <c:v>59.480270270270246</c:v>
                </c:pt>
                <c:pt idx="38">
                  <c:v>57.914999999999992</c:v>
                </c:pt>
                <c:pt idx="39">
                  <c:v>56.430000000000007</c:v>
                </c:pt>
                <c:pt idx="40">
                  <c:v>55.01925</c:v>
                </c:pt>
                <c:pt idx="41">
                  <c:v>52.368114217727538</c:v>
                </c:pt>
                <c:pt idx="42">
                  <c:v>49.904081632652975</c:v>
                </c:pt>
                <c:pt idx="43">
                  <c:v>47.609951325040555</c:v>
                </c:pt>
                <c:pt idx="44">
                  <c:v>45.470454545454544</c:v>
                </c:pt>
                <c:pt idx="45">
                  <c:v>43.472000000000001</c:v>
                </c:pt>
                <c:pt idx="46">
                  <c:v>41.602457466918715</c:v>
                </c:pt>
                <c:pt idx="47">
                  <c:v>39.850973291081928</c:v>
                </c:pt>
                <c:pt idx="48">
                  <c:v>38.207812500000003</c:v>
                </c:pt>
                <c:pt idx="49">
                  <c:v>36.664223240316524</c:v>
                </c:pt>
                <c:pt idx="50">
                  <c:v>35.212320000000012</c:v>
                </c:pt>
                <c:pt idx="51">
                  <c:v>33.844982698961942</c:v>
                </c:pt>
                <c:pt idx="52">
                  <c:v>32.555769230769229</c:v>
                </c:pt>
                <c:pt idx="53">
                  <c:v>31.338839444642225</c:v>
                </c:pt>
                <c:pt idx="54">
                  <c:v>30.18888888888889</c:v>
                </c:pt>
                <c:pt idx="55">
                  <c:v>29.101090909090932</c:v>
                </c:pt>
                <c:pt idx="56">
                  <c:v>28.071045918367332</c:v>
                </c:pt>
                <c:pt idx="57">
                  <c:v>27.09473684210521</c:v>
                </c:pt>
                <c:pt idx="58">
                  <c:v>26.168489892984518</c:v>
                </c:pt>
                <c:pt idx="59">
                  <c:v>25.288939959781626</c:v>
                </c:pt>
                <c:pt idx="60">
                  <c:v>24.452999999999989</c:v>
                </c:pt>
                <c:pt idx="61">
                  <c:v>23.657833915614116</c:v>
                </c:pt>
                <c:pt idx="62">
                  <c:v>22.900832466181036</c:v>
                </c:pt>
                <c:pt idx="63">
                  <c:v>22.179591836734687</c:v>
                </c:pt>
                <c:pt idx="64">
                  <c:v>21.491894531249986</c:v>
                </c:pt>
                <c:pt idx="65">
                  <c:v>20.835692307692302</c:v>
                </c:pt>
                <c:pt idx="66">
                  <c:v>20.209090909090911</c:v>
                </c:pt>
                <c:pt idx="67">
                  <c:v>19.61033637781243</c:v>
                </c:pt>
                <c:pt idx="68">
                  <c:v>19.037802768166095</c:v>
                </c:pt>
                <c:pt idx="69">
                  <c:v>18.489981096408314</c:v>
                </c:pt>
                <c:pt idx="70">
                  <c:v>17.965469387755064</c:v>
                </c:pt>
              </c:numCache>
            </c:numRef>
          </c:yVal>
          <c:smooth val="0"/>
        </c:ser>
        <c:ser>
          <c:idx val="1"/>
          <c:order val="1"/>
          <c:tx>
            <c:v>MADRS</c:v>
          </c:tx>
          <c:marker>
            <c:symbol val="none"/>
          </c:marker>
          <c:xVal>
            <c:numRef>
              <c:f>'2'!$Q$3:$Q$73</c:f>
              <c:numCache>
                <c:formatCode>General</c:formatCode>
                <c:ptCount val="71"/>
                <c:pt idx="0">
                  <c:v>0</c:v>
                </c:pt>
                <c:pt idx="1">
                  <c:v>8.3704080287232922E-3</c:v>
                </c:pt>
                <c:pt idx="2">
                  <c:v>4.4642176153190813E-2</c:v>
                </c:pt>
                <c:pt idx="3">
                  <c:v>0.1255561204308491</c:v>
                </c:pt>
                <c:pt idx="4">
                  <c:v>0.22321088076595422</c:v>
                </c:pt>
                <c:pt idx="5">
                  <c:v>0.34876700119680332</c:v>
                </c:pt>
                <c:pt idx="6">
                  <c:v>0.5022244817233964</c:v>
                </c:pt>
                <c:pt idx="7">
                  <c:v>0.68358332234573349</c:v>
                </c:pt>
                <c:pt idx="8">
                  <c:v>0.89284352306381665</c:v>
                </c:pt>
                <c:pt idx="9">
                  <c:v>1.1300050838776423</c:v>
                </c:pt>
                <c:pt idx="10">
                  <c:v>1.3950680047872137</c:v>
                </c:pt>
                <c:pt idx="11">
                  <c:v>1.5345748052659338</c:v>
                </c:pt>
                <c:pt idx="12">
                  <c:v>1.6740816057446546</c:v>
                </c:pt>
                <c:pt idx="13">
                  <c:v>1.8135884062233762</c:v>
                </c:pt>
                <c:pt idx="14">
                  <c:v>1.953095206702097</c:v>
                </c:pt>
                <c:pt idx="15">
                  <c:v>2.0926020071808167</c:v>
                </c:pt>
                <c:pt idx="16">
                  <c:v>2.2321088076595399</c:v>
                </c:pt>
                <c:pt idx="17">
                  <c:v>2.3716156081382569</c:v>
                </c:pt>
                <c:pt idx="18">
                  <c:v>2.5111224086169832</c:v>
                </c:pt>
                <c:pt idx="19">
                  <c:v>2.6506292090957033</c:v>
                </c:pt>
                <c:pt idx="20">
                  <c:v>2.7901360095744252</c:v>
                </c:pt>
                <c:pt idx="21">
                  <c:v>2.9296428100531404</c:v>
                </c:pt>
                <c:pt idx="22">
                  <c:v>3.0691496105318667</c:v>
                </c:pt>
                <c:pt idx="23">
                  <c:v>3.2086564110105877</c:v>
                </c:pt>
                <c:pt idx="24">
                  <c:v>3.3481632114893092</c:v>
                </c:pt>
                <c:pt idx="25">
                  <c:v>3.4876700119680306</c:v>
                </c:pt>
                <c:pt idx="26">
                  <c:v>3.6271768124467569</c:v>
                </c:pt>
                <c:pt idx="27">
                  <c:v>3.7666836129254762</c:v>
                </c:pt>
                <c:pt idx="28">
                  <c:v>3.9061904134041927</c:v>
                </c:pt>
                <c:pt idx="29">
                  <c:v>4.0456972138829164</c:v>
                </c:pt>
                <c:pt idx="30">
                  <c:v>4.1852040143616414</c:v>
                </c:pt>
                <c:pt idx="31">
                  <c:v>4.3247108148403504</c:v>
                </c:pt>
                <c:pt idx="32">
                  <c:v>4.4642176153190798</c:v>
                </c:pt>
                <c:pt idx="33">
                  <c:v>4.6037244157978012</c:v>
                </c:pt>
                <c:pt idx="34">
                  <c:v>4.7432312162765227</c:v>
                </c:pt>
                <c:pt idx="35">
                  <c:v>4.8827380167552361</c:v>
                </c:pt>
                <c:pt idx="36">
                  <c:v>5.0222448172339647</c:v>
                </c:pt>
                <c:pt idx="37">
                  <c:v>5.1617516177126843</c:v>
                </c:pt>
                <c:pt idx="38">
                  <c:v>5.3012584181914084</c:v>
                </c:pt>
                <c:pt idx="39">
                  <c:v>5.4407652186701334</c:v>
                </c:pt>
                <c:pt idx="40">
                  <c:v>5.5802720191488504</c:v>
                </c:pt>
                <c:pt idx="41">
                  <c:v>5.5802720191488504</c:v>
                </c:pt>
                <c:pt idx="42">
                  <c:v>5.5802720191488504</c:v>
                </c:pt>
                <c:pt idx="43">
                  <c:v>5.5802720191488504</c:v>
                </c:pt>
                <c:pt idx="44">
                  <c:v>5.5802720191488513</c:v>
                </c:pt>
                <c:pt idx="45">
                  <c:v>5.5802720191488504</c:v>
                </c:pt>
                <c:pt idx="46">
                  <c:v>5.5802720191488504</c:v>
                </c:pt>
                <c:pt idx="47">
                  <c:v>5.5802720191488504</c:v>
                </c:pt>
                <c:pt idx="48">
                  <c:v>5.5802720191488504</c:v>
                </c:pt>
                <c:pt idx="49">
                  <c:v>5.5802720191488504</c:v>
                </c:pt>
                <c:pt idx="50">
                  <c:v>5.5802720191488504</c:v>
                </c:pt>
                <c:pt idx="51">
                  <c:v>5.5802720191488504</c:v>
                </c:pt>
                <c:pt idx="52">
                  <c:v>5.5802720191488504</c:v>
                </c:pt>
                <c:pt idx="53">
                  <c:v>5.5802720191488504</c:v>
                </c:pt>
                <c:pt idx="54">
                  <c:v>5.5802720191488504</c:v>
                </c:pt>
                <c:pt idx="55">
                  <c:v>5.5802720191488504</c:v>
                </c:pt>
                <c:pt idx="56">
                  <c:v>5.5802720191488504</c:v>
                </c:pt>
                <c:pt idx="57">
                  <c:v>5.5802720191488504</c:v>
                </c:pt>
                <c:pt idx="58">
                  <c:v>5.5802720191488504</c:v>
                </c:pt>
                <c:pt idx="59">
                  <c:v>5.5802720191488504</c:v>
                </c:pt>
                <c:pt idx="60">
                  <c:v>5.5802720191488504</c:v>
                </c:pt>
                <c:pt idx="61">
                  <c:v>5.5802720191488504</c:v>
                </c:pt>
                <c:pt idx="62">
                  <c:v>5.5802720191488504</c:v>
                </c:pt>
                <c:pt idx="63">
                  <c:v>5.5802720191488504</c:v>
                </c:pt>
                <c:pt idx="64">
                  <c:v>5.5802720191488504</c:v>
                </c:pt>
                <c:pt idx="65">
                  <c:v>5.5802720191488504</c:v>
                </c:pt>
                <c:pt idx="66">
                  <c:v>5.5802720191488504</c:v>
                </c:pt>
                <c:pt idx="67">
                  <c:v>5.5802720191488513</c:v>
                </c:pt>
                <c:pt idx="68">
                  <c:v>5.5802720191488504</c:v>
                </c:pt>
                <c:pt idx="69">
                  <c:v>5.5802720191488504</c:v>
                </c:pt>
                <c:pt idx="70">
                  <c:v>5.5802720191488504</c:v>
                </c:pt>
              </c:numCache>
            </c:numRef>
          </c:xVal>
          <c:yVal>
            <c:numRef>
              <c:f>'2'!$P$3:$P$73</c:f>
              <c:numCache>
                <c:formatCode>General</c:formatCode>
                <c:ptCount val="71"/>
                <c:pt idx="0">
                  <c:v>62.888160824201023</c:v>
                </c:pt>
                <c:pt idx="1">
                  <c:v>94.332241236301428</c:v>
                </c:pt>
                <c:pt idx="2">
                  <c:v>125.77632164840206</c:v>
                </c:pt>
                <c:pt idx="3">
                  <c:v>157.22040206050255</c:v>
                </c:pt>
                <c:pt idx="4">
                  <c:v>157.22040206050258</c:v>
                </c:pt>
                <c:pt idx="5">
                  <c:v>157.22040206050258</c:v>
                </c:pt>
                <c:pt idx="6">
                  <c:v>157.22040206050258</c:v>
                </c:pt>
                <c:pt idx="7">
                  <c:v>157.22040206050258</c:v>
                </c:pt>
                <c:pt idx="8">
                  <c:v>157.22040206050258</c:v>
                </c:pt>
                <c:pt idx="9">
                  <c:v>157.22040206050258</c:v>
                </c:pt>
                <c:pt idx="10">
                  <c:v>157.22040206050258</c:v>
                </c:pt>
                <c:pt idx="11">
                  <c:v>142.92763823682048</c:v>
                </c:pt>
                <c:pt idx="12">
                  <c:v>131.01700171708546</c:v>
                </c:pt>
                <c:pt idx="13">
                  <c:v>120.93877081577104</c:v>
                </c:pt>
                <c:pt idx="14">
                  <c:v>112.30028718607325</c:v>
                </c:pt>
                <c:pt idx="15">
                  <c:v>104.81360137366835</c:v>
                </c:pt>
                <c:pt idx="16">
                  <c:v>98.262751287814098</c:v>
                </c:pt>
                <c:pt idx="17">
                  <c:v>92.482589447354442</c:v>
                </c:pt>
                <c:pt idx="18">
                  <c:v>87.344667811390323</c:v>
                </c:pt>
                <c:pt idx="19">
                  <c:v>82.747580031843526</c:v>
                </c:pt>
                <c:pt idx="20">
                  <c:v>78.610201030251218</c:v>
                </c:pt>
                <c:pt idx="21">
                  <c:v>74.866858124048818</c:v>
                </c:pt>
                <c:pt idx="22">
                  <c:v>71.463819118410242</c:v>
                </c:pt>
                <c:pt idx="23">
                  <c:v>68.356696548044582</c:v>
                </c:pt>
                <c:pt idx="24">
                  <c:v>65.508500858542718</c:v>
                </c:pt>
                <c:pt idx="25">
                  <c:v>62.888160824201023</c:v>
                </c:pt>
                <c:pt idx="26">
                  <c:v>60.469385407885596</c:v>
                </c:pt>
                <c:pt idx="27">
                  <c:v>58.229778540926965</c:v>
                </c:pt>
                <c:pt idx="28">
                  <c:v>56.150143593036553</c:v>
                </c:pt>
                <c:pt idx="29">
                  <c:v>54.213931745000913</c:v>
                </c:pt>
                <c:pt idx="30">
                  <c:v>52.406800686834174</c:v>
                </c:pt>
                <c:pt idx="31">
                  <c:v>50.716258729194365</c:v>
                </c:pt>
                <c:pt idx="32">
                  <c:v>49.131375643907063</c:v>
                </c:pt>
                <c:pt idx="33">
                  <c:v>47.642546078940164</c:v>
                </c:pt>
                <c:pt idx="34">
                  <c:v>46.241294723677179</c:v>
                </c:pt>
                <c:pt idx="35">
                  <c:v>44.920114874429345</c:v>
                </c:pt>
                <c:pt idx="36">
                  <c:v>43.672333905695162</c:v>
                </c:pt>
                <c:pt idx="37">
                  <c:v>42.492000556892521</c:v>
                </c:pt>
                <c:pt idx="38">
                  <c:v>41.373790015921763</c:v>
                </c:pt>
                <c:pt idx="39">
                  <c:v>40.312923605257005</c:v>
                </c:pt>
                <c:pt idx="40">
                  <c:v>39.305100515125638</c:v>
                </c:pt>
                <c:pt idx="41">
                  <c:v>37.411160514099308</c:v>
                </c:pt>
                <c:pt idx="42">
                  <c:v>35.650884820975627</c:v>
                </c:pt>
                <c:pt idx="43">
                  <c:v>34.011985302434304</c:v>
                </c:pt>
                <c:pt idx="44">
                  <c:v>32.483554144731933</c:v>
                </c:pt>
                <c:pt idx="45">
                  <c:v>31.05588188849433</c:v>
                </c:pt>
                <c:pt idx="46">
                  <c:v>29.720302846975859</c:v>
                </c:pt>
                <c:pt idx="47">
                  <c:v>28.469063297510626</c:v>
                </c:pt>
                <c:pt idx="48">
                  <c:v>27.295208691059468</c:v>
                </c:pt>
                <c:pt idx="49">
                  <c:v>26.19248680724737</c:v>
                </c:pt>
                <c:pt idx="50">
                  <c:v>25.155264329680442</c:v>
                </c:pt>
                <c:pt idx="51">
                  <c:v>24.17845475747831</c:v>
                </c:pt>
                <c:pt idx="52">
                  <c:v>23.257455926109845</c:v>
                </c:pt>
                <c:pt idx="53">
                  <c:v>22.388095701032761</c:v>
                </c:pt>
                <c:pt idx="54">
                  <c:v>21.566584644787703</c:v>
                </c:pt>
                <c:pt idx="55">
                  <c:v>20.789474652628439</c:v>
                </c:pt>
                <c:pt idx="56">
                  <c:v>20.053622711798788</c:v>
                </c:pt>
                <c:pt idx="57">
                  <c:v>19.356159071776229</c:v>
                </c:pt>
                <c:pt idx="58">
                  <c:v>18.694459222414118</c:v>
                </c:pt>
                <c:pt idx="59">
                  <c:v>18.066119168112902</c:v>
                </c:pt>
                <c:pt idx="60">
                  <c:v>17.468933562278039</c:v>
                </c:pt>
                <c:pt idx="61">
                  <c:v>16.900876330072826</c:v>
                </c:pt>
                <c:pt idx="62">
                  <c:v>16.360083461030438</c:v>
                </c:pt>
                <c:pt idx="63">
                  <c:v>15.844837698211396</c:v>
                </c:pt>
                <c:pt idx="64">
                  <c:v>15.353554888720973</c:v>
                </c:pt>
                <c:pt idx="65">
                  <c:v>14.884771792710298</c:v>
                </c:pt>
                <c:pt idx="66">
                  <c:v>14.437135175436415</c:v>
                </c:pt>
                <c:pt idx="67">
                  <c:v>14.00939203034107</c:v>
                </c:pt>
                <c:pt idx="68">
                  <c:v>13.600380801081537</c:v>
                </c:pt>
                <c:pt idx="69">
                  <c:v>13.209023487544835</c:v>
                </c:pt>
                <c:pt idx="70">
                  <c:v>12.834318535551223</c:v>
                </c:pt>
              </c:numCache>
            </c:numRef>
          </c:yVal>
          <c:smooth val="0"/>
        </c:ser>
        <c:dLbls>
          <c:showLegendKey val="0"/>
          <c:showVal val="0"/>
          <c:showCatName val="0"/>
          <c:showSerName val="0"/>
          <c:showPercent val="0"/>
          <c:showBubbleSize val="0"/>
        </c:dLbls>
        <c:axId val="1395531632"/>
        <c:axId val="1395531088"/>
      </c:scatterChart>
      <c:valAx>
        <c:axId val="1395531632"/>
        <c:scaling>
          <c:orientation val="minMax"/>
        </c:scaling>
        <c:delete val="0"/>
        <c:axPos val="b"/>
        <c:title>
          <c:tx>
            <c:rich>
              <a:bodyPr/>
              <a:lstStyle/>
              <a:p>
                <a:pPr>
                  <a:defRPr/>
                </a:pPr>
                <a:r>
                  <a:rPr lang="en-US"/>
                  <a:t>Spectral Displacement (Sd)</a:t>
                </a:r>
              </a:p>
            </c:rich>
          </c:tx>
          <c:overlay val="0"/>
        </c:title>
        <c:numFmt formatCode="General" sourceLinked="1"/>
        <c:majorTickMark val="out"/>
        <c:minorTickMark val="none"/>
        <c:tickLblPos val="nextTo"/>
        <c:crossAx val="1395531088"/>
        <c:crosses val="autoZero"/>
        <c:crossBetween val="midCat"/>
      </c:valAx>
      <c:valAx>
        <c:axId val="1395531088"/>
        <c:scaling>
          <c:orientation val="minMax"/>
        </c:scaling>
        <c:delete val="0"/>
        <c:axPos val="l"/>
        <c:majorGridlines/>
        <c:title>
          <c:tx>
            <c:rich>
              <a:bodyPr rot="-5400000" vert="horz"/>
              <a:lstStyle/>
              <a:p>
                <a:pPr>
                  <a:defRPr/>
                </a:pPr>
                <a:r>
                  <a:rPr lang="en-US"/>
                  <a:t>Spectral Acceleration (Sa)</a:t>
                </a:r>
              </a:p>
            </c:rich>
          </c:tx>
          <c:overlay val="0"/>
        </c:title>
        <c:numFmt formatCode="General" sourceLinked="1"/>
        <c:majorTickMark val="out"/>
        <c:minorTickMark val="none"/>
        <c:tickLblPos val="nextTo"/>
        <c:crossAx val="1395531632"/>
        <c:crosses val="autoZero"/>
        <c:crossBetween val="midCat"/>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uctility Curve</c:v>
          </c:tx>
          <c:marker>
            <c:symbol val="none"/>
          </c:marker>
          <c:xVal>
            <c:numRef>
              <c:f>('Capacity Spectrum'!$S$28,'Capacity Spectrum'!$T$28,'Capacity Spectrum'!$U$28)</c:f>
              <c:numCache>
                <c:formatCode>General</c:formatCode>
                <c:ptCount val="3"/>
                <c:pt idx="0">
                  <c:v>0</c:v>
                </c:pt>
                <c:pt idx="1">
                  <c:v>1.5</c:v>
                </c:pt>
                <c:pt idx="2">
                  <c:v>4.5</c:v>
                </c:pt>
              </c:numCache>
            </c:numRef>
          </c:xVal>
          <c:yVal>
            <c:numRef>
              <c:f>('Capacity Spectrum'!$S$29,'Capacity Spectrum'!$T$29,'Capacity Spectrum'!$U$29)</c:f>
              <c:numCache>
                <c:formatCode>General</c:formatCode>
                <c:ptCount val="3"/>
                <c:pt idx="0">
                  <c:v>0</c:v>
                </c:pt>
                <c:pt idx="1">
                  <c:v>40</c:v>
                </c:pt>
                <c:pt idx="2">
                  <c:v>40</c:v>
                </c:pt>
              </c:numCache>
            </c:numRef>
          </c:yVal>
          <c:smooth val="0"/>
        </c:ser>
        <c:dLbls>
          <c:showLegendKey val="0"/>
          <c:showVal val="0"/>
          <c:showCatName val="0"/>
          <c:showSerName val="0"/>
          <c:showPercent val="0"/>
          <c:showBubbleSize val="0"/>
        </c:dLbls>
        <c:axId val="1612696320"/>
        <c:axId val="1612696864"/>
      </c:scatterChart>
      <c:valAx>
        <c:axId val="1612696320"/>
        <c:scaling>
          <c:orientation val="minMax"/>
        </c:scaling>
        <c:delete val="0"/>
        <c:axPos val="b"/>
        <c:title>
          <c:tx>
            <c:rich>
              <a:bodyPr/>
              <a:lstStyle/>
              <a:p>
                <a:pPr>
                  <a:defRPr/>
                </a:pPr>
                <a:r>
                  <a:rPr lang="en-US"/>
                  <a:t>Spectral Displacement (Sd)</a:t>
                </a:r>
              </a:p>
            </c:rich>
          </c:tx>
          <c:layout>
            <c:manualLayout>
              <c:xMode val="edge"/>
              <c:yMode val="edge"/>
              <c:x val="0.73849375098144787"/>
              <c:y val="0.93238534565075359"/>
            </c:manualLayout>
          </c:layout>
          <c:overlay val="0"/>
        </c:title>
        <c:numFmt formatCode="General" sourceLinked="1"/>
        <c:majorTickMark val="out"/>
        <c:minorTickMark val="none"/>
        <c:tickLblPos val="nextTo"/>
        <c:crossAx val="1612696864"/>
        <c:crosses val="autoZero"/>
        <c:crossBetween val="midCat"/>
      </c:valAx>
      <c:valAx>
        <c:axId val="1612696864"/>
        <c:scaling>
          <c:orientation val="minMax"/>
        </c:scaling>
        <c:delete val="0"/>
        <c:axPos val="l"/>
        <c:majorGridlines/>
        <c:title>
          <c:tx>
            <c:rich>
              <a:bodyPr rot="-5400000" vert="horz"/>
              <a:lstStyle/>
              <a:p>
                <a:pPr>
                  <a:defRPr/>
                </a:pPr>
                <a:r>
                  <a:rPr lang="en-US"/>
                  <a:t>Spectral Acceleration</a:t>
                </a:r>
                <a:r>
                  <a:rPr lang="en-US" baseline="0"/>
                  <a:t> (Sa)</a:t>
                </a:r>
                <a:endParaRPr lang="en-US"/>
              </a:p>
            </c:rich>
          </c:tx>
          <c:overlay val="0"/>
        </c:title>
        <c:numFmt formatCode="General" sourceLinked="1"/>
        <c:majorTickMark val="out"/>
        <c:minorTickMark val="none"/>
        <c:tickLblPos val="nextTo"/>
        <c:crossAx val="1612696320"/>
        <c:crosses val="autoZero"/>
        <c:crossBetween val="midCat"/>
      </c:valAx>
    </c:plotArea>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ailure</a:t>
            </a:r>
            <a:r>
              <a:rPr lang="en-US" baseline="0"/>
              <a:t> Plane</a:t>
            </a:r>
            <a:endParaRPr lang="en-US"/>
          </a:p>
        </c:rich>
      </c:tx>
      <c:overlay val="0"/>
    </c:title>
    <c:autoTitleDeleted val="0"/>
    <c:plotArea>
      <c:layout/>
      <c:scatterChart>
        <c:scatterStyle val="smoothMarker"/>
        <c:varyColors val="0"/>
        <c:ser>
          <c:idx val="0"/>
          <c:order val="0"/>
          <c:tx>
            <c:v>Capacity Curve</c:v>
          </c:tx>
          <c:marker>
            <c:symbol val="none"/>
          </c:marker>
          <c:xVal>
            <c:numRef>
              <c:f>'Capacity Spectrum'!$E$14:$E$29</c:f>
              <c:numCache>
                <c:formatCode>General</c:formatCode>
                <c:ptCount val="16"/>
                <c:pt idx="0">
                  <c:v>0</c:v>
                </c:pt>
                <c:pt idx="1">
                  <c:v>0.4744898063796178</c:v>
                </c:pt>
                <c:pt idx="2">
                  <c:v>1.0026400963170738</c:v>
                </c:pt>
                <c:pt idx="3">
                  <c:v>1.5430408503465145</c:v>
                </c:pt>
                <c:pt idx="4">
                  <c:v>2.0466902121000072</c:v>
                </c:pt>
                <c:pt idx="5">
                  <c:v>2.6802635099276255</c:v>
                </c:pt>
                <c:pt idx="6">
                  <c:v>3.257933281476344</c:v>
                </c:pt>
                <c:pt idx="7">
                  <c:v>3.7796995267461417</c:v>
                </c:pt>
                <c:pt idx="8">
                  <c:v>4.0597347833840098</c:v>
                </c:pt>
                <c:pt idx="9">
                  <c:v>4.4324249585767159</c:v>
                </c:pt>
                <c:pt idx="10">
                  <c:v>4.9541912038465252</c:v>
                </c:pt>
                <c:pt idx="11">
                  <c:v>5.662820161956005</c:v>
                </c:pt>
                <c:pt idx="12">
                  <c:v>6.2218554247450877</c:v>
                </c:pt>
                <c:pt idx="13">
                  <c:v>6.5738405902048829</c:v>
                </c:pt>
                <c:pt idx="14">
                  <c:v>6.8533582215994091</c:v>
                </c:pt>
                <c:pt idx="15">
                  <c:v>7.0966420859613422</c:v>
                </c:pt>
              </c:numCache>
            </c:numRef>
          </c:xVal>
          <c:yVal>
            <c:numRef>
              <c:f>'Capacity Spectrum'!$F$14:$F$29</c:f>
              <c:numCache>
                <c:formatCode>General</c:formatCode>
                <c:ptCount val="16"/>
                <c:pt idx="0">
                  <c:v>0</c:v>
                </c:pt>
                <c:pt idx="1">
                  <c:v>20.18774903947121</c:v>
                </c:pt>
                <c:pt idx="2">
                  <c:v>39.967161763886537</c:v>
                </c:pt>
                <c:pt idx="3">
                  <c:v>58.880104746597958</c:v>
                </c:pt>
                <c:pt idx="4">
                  <c:v>71.677962425789119</c:v>
                </c:pt>
                <c:pt idx="5">
                  <c:v>80.990022293527502</c:v>
                </c:pt>
                <c:pt idx="6">
                  <c:v>71.966785673023779</c:v>
                </c:pt>
                <c:pt idx="7">
                  <c:v>55.394306935145103</c:v>
                </c:pt>
                <c:pt idx="8">
                  <c:v>53.930271854334904</c:v>
                </c:pt>
                <c:pt idx="9">
                  <c:v>45.793423820172144</c:v>
                </c:pt>
                <c:pt idx="10">
                  <c:v>31.531531060170703</c:v>
                </c:pt>
                <c:pt idx="11">
                  <c:v>26.30283434299141</c:v>
                </c:pt>
                <c:pt idx="12">
                  <c:v>26.30283434299141</c:v>
                </c:pt>
                <c:pt idx="13">
                  <c:v>26.30283434299141</c:v>
                </c:pt>
                <c:pt idx="14">
                  <c:v>26.30283434299141</c:v>
                </c:pt>
                <c:pt idx="15">
                  <c:v>26.30283434299141</c:v>
                </c:pt>
              </c:numCache>
            </c:numRef>
          </c:yVal>
          <c:smooth val="1"/>
        </c:ser>
        <c:ser>
          <c:idx val="2"/>
          <c:order val="1"/>
          <c:tx>
            <c:v>Failure Plane</c:v>
          </c:tx>
          <c:marker>
            <c:symbol val="none"/>
          </c:marker>
          <c:xVal>
            <c:numRef>
              <c:f>('Capacity Spectrum'!$L$32,'Capacity Spectrum'!$E$29)</c:f>
              <c:numCache>
                <c:formatCode>General</c:formatCode>
                <c:ptCount val="2"/>
                <c:pt idx="0">
                  <c:v>0</c:v>
                </c:pt>
                <c:pt idx="1">
                  <c:v>7.0966420859613422</c:v>
                </c:pt>
              </c:numCache>
            </c:numRef>
          </c:xVal>
          <c:yVal>
            <c:numRef>
              <c:f>('Capacity Spectrum'!$M$32,'Capacity Spectrum'!$F$29)</c:f>
              <c:numCache>
                <c:formatCode>General</c:formatCode>
                <c:ptCount val="2"/>
                <c:pt idx="0">
                  <c:v>0</c:v>
                </c:pt>
                <c:pt idx="1">
                  <c:v>26.30283434299141</c:v>
                </c:pt>
              </c:numCache>
            </c:numRef>
          </c:yVal>
          <c:smooth val="1"/>
        </c:ser>
        <c:dLbls>
          <c:showLegendKey val="0"/>
          <c:showVal val="0"/>
          <c:showCatName val="0"/>
          <c:showSerName val="0"/>
          <c:showPercent val="0"/>
          <c:showBubbleSize val="0"/>
        </c:dLbls>
        <c:axId val="1612700672"/>
        <c:axId val="1612701216"/>
      </c:scatterChart>
      <c:valAx>
        <c:axId val="1612700672"/>
        <c:scaling>
          <c:orientation val="minMax"/>
        </c:scaling>
        <c:delete val="0"/>
        <c:axPos val="b"/>
        <c:minorGridlines>
          <c:spPr>
            <a:ln>
              <a:noFill/>
            </a:ln>
          </c:spPr>
        </c:minorGridlines>
        <c:title>
          <c:tx>
            <c:rich>
              <a:bodyPr/>
              <a:lstStyle/>
              <a:p>
                <a:pPr>
                  <a:defRPr/>
                </a:pPr>
                <a:r>
                  <a:rPr lang="en-US"/>
                  <a:t>Spectral</a:t>
                </a:r>
                <a:r>
                  <a:rPr lang="en-US" baseline="0"/>
                  <a:t> Displacement Sd (in.)</a:t>
                </a:r>
                <a:endParaRPr lang="en-US"/>
              </a:p>
            </c:rich>
          </c:tx>
          <c:overlay val="0"/>
        </c:title>
        <c:numFmt formatCode="General" sourceLinked="1"/>
        <c:majorTickMark val="out"/>
        <c:minorTickMark val="none"/>
        <c:tickLblPos val="nextTo"/>
        <c:spPr>
          <a:ln>
            <a:noFill/>
          </a:ln>
        </c:spPr>
        <c:crossAx val="1612701216"/>
        <c:crosses val="autoZero"/>
        <c:crossBetween val="midCat"/>
      </c:valAx>
      <c:valAx>
        <c:axId val="1612701216"/>
        <c:scaling>
          <c:orientation val="minMax"/>
        </c:scaling>
        <c:delete val="0"/>
        <c:axPos val="l"/>
        <c:majorGridlines/>
        <c:minorGridlines>
          <c:spPr>
            <a:ln>
              <a:noFill/>
            </a:ln>
          </c:spPr>
        </c:minorGridlines>
        <c:title>
          <c:tx>
            <c:rich>
              <a:bodyPr rot="-5400000" vert="horz"/>
              <a:lstStyle/>
              <a:p>
                <a:pPr>
                  <a:defRPr/>
                </a:pPr>
                <a:r>
                  <a:rPr lang="en-US"/>
                  <a:t>Spectral Acceleration Sa (in/sec2)</a:t>
                </a:r>
              </a:p>
            </c:rich>
          </c:tx>
          <c:overlay val="0"/>
        </c:title>
        <c:numFmt formatCode="General" sourceLinked="1"/>
        <c:majorTickMark val="out"/>
        <c:minorTickMark val="none"/>
        <c:tickLblPos val="nextTo"/>
        <c:crossAx val="1612700672"/>
        <c:crosses val="autoZero"/>
        <c:crossBetween val="midCat"/>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Bi-linear Idalized Capacity Curve</c:v>
          </c:tx>
          <c:marker>
            <c:symbol val="none"/>
          </c:marker>
          <c:xVal>
            <c:numRef>
              <c:f>('3'!$F$3,'3'!$E$4,'3'!$C$4)</c:f>
              <c:numCache>
                <c:formatCode>General</c:formatCode>
                <c:ptCount val="3"/>
                <c:pt idx="0">
                  <c:v>0</c:v>
                </c:pt>
                <c:pt idx="1">
                  <c:v>1.8</c:v>
                </c:pt>
                <c:pt idx="2">
                  <c:v>3.257933281476344</c:v>
                </c:pt>
              </c:numCache>
            </c:numRef>
          </c:xVal>
          <c:yVal>
            <c:numRef>
              <c:f>('3'!$F$3,'3'!$E$3,'3'!$C$3)</c:f>
              <c:numCache>
                <c:formatCode>General</c:formatCode>
                <c:ptCount val="3"/>
                <c:pt idx="0">
                  <c:v>0</c:v>
                </c:pt>
                <c:pt idx="1">
                  <c:v>71.966785673023779</c:v>
                </c:pt>
                <c:pt idx="2">
                  <c:v>71.966785673023779</c:v>
                </c:pt>
              </c:numCache>
            </c:numRef>
          </c:yVal>
          <c:smooth val="0"/>
        </c:ser>
        <c:ser>
          <c:idx val="0"/>
          <c:order val="1"/>
          <c:tx>
            <c:v>MADRS</c:v>
          </c:tx>
          <c:marker>
            <c:symbol val="none"/>
          </c:marker>
          <c:xVal>
            <c:numRef>
              <c:f>'3'!$Q$3:$Q$73</c:f>
              <c:numCache>
                <c:formatCode>General</c:formatCode>
                <c:ptCount val="71"/>
                <c:pt idx="0">
                  <c:v>0</c:v>
                </c:pt>
                <c:pt idx="1">
                  <c:v>9.6920514016795734E-3</c:v>
                </c:pt>
                <c:pt idx="2">
                  <c:v>5.1690940808957773E-2</c:v>
                </c:pt>
                <c:pt idx="3">
                  <c:v>0.1453807710251937</c:v>
                </c:pt>
                <c:pt idx="4">
                  <c:v>0.25845470404478887</c:v>
                </c:pt>
                <c:pt idx="5">
                  <c:v>0.40383547506998296</c:v>
                </c:pt>
                <c:pt idx="6">
                  <c:v>0.58152308410077458</c:v>
                </c:pt>
                <c:pt idx="7">
                  <c:v>0.79151753113716483</c:v>
                </c:pt>
                <c:pt idx="8">
                  <c:v>1.0338188161791542</c:v>
                </c:pt>
                <c:pt idx="9">
                  <c:v>1.3084269392267451</c:v>
                </c:pt>
                <c:pt idx="10">
                  <c:v>1.6153419002799299</c:v>
                </c:pt>
                <c:pt idx="11">
                  <c:v>1.7768760903079224</c:v>
                </c:pt>
                <c:pt idx="12">
                  <c:v>1.938410280335916</c:v>
                </c:pt>
                <c:pt idx="13">
                  <c:v>2.0999444703639072</c:v>
                </c:pt>
                <c:pt idx="14">
                  <c:v>2.2614786603919019</c:v>
                </c:pt>
                <c:pt idx="15">
                  <c:v>2.4230128504198953</c:v>
                </c:pt>
                <c:pt idx="16">
                  <c:v>2.5845470404478892</c:v>
                </c:pt>
                <c:pt idx="17">
                  <c:v>2.7460812304758813</c:v>
                </c:pt>
                <c:pt idx="18">
                  <c:v>2.9076154205038716</c:v>
                </c:pt>
                <c:pt idx="19">
                  <c:v>3.0691496105318667</c:v>
                </c:pt>
                <c:pt idx="20">
                  <c:v>3.2306838005598597</c:v>
                </c:pt>
                <c:pt idx="21">
                  <c:v>3.3922179905878527</c:v>
                </c:pt>
                <c:pt idx="22">
                  <c:v>3.5537521806158443</c:v>
                </c:pt>
                <c:pt idx="23">
                  <c:v>3.7152863706438377</c:v>
                </c:pt>
                <c:pt idx="24">
                  <c:v>3.876820560671832</c:v>
                </c:pt>
                <c:pt idx="25">
                  <c:v>4.0383547506998294</c:v>
                </c:pt>
                <c:pt idx="26">
                  <c:v>4.1998889407278144</c:v>
                </c:pt>
                <c:pt idx="27">
                  <c:v>4.3614231307558118</c:v>
                </c:pt>
                <c:pt idx="28">
                  <c:v>4.5229573207837976</c:v>
                </c:pt>
                <c:pt idx="29">
                  <c:v>4.6844915108117915</c:v>
                </c:pt>
                <c:pt idx="30">
                  <c:v>4.8460257008397907</c:v>
                </c:pt>
                <c:pt idx="31">
                  <c:v>5.0075598908677845</c:v>
                </c:pt>
                <c:pt idx="32">
                  <c:v>5.1690940808957775</c:v>
                </c:pt>
                <c:pt idx="33">
                  <c:v>5.3306282709237713</c:v>
                </c:pt>
                <c:pt idx="34">
                  <c:v>5.4921624609517634</c:v>
                </c:pt>
                <c:pt idx="35">
                  <c:v>5.6536966509797555</c:v>
                </c:pt>
                <c:pt idx="36">
                  <c:v>5.8152308410077431</c:v>
                </c:pt>
                <c:pt idx="37">
                  <c:v>5.9767650310357414</c:v>
                </c:pt>
                <c:pt idx="38">
                  <c:v>6.1382992210637406</c:v>
                </c:pt>
                <c:pt idx="39">
                  <c:v>6.2998334110917344</c:v>
                </c:pt>
                <c:pt idx="40">
                  <c:v>6.4613676011197265</c:v>
                </c:pt>
                <c:pt idx="41">
                  <c:v>6.4613676011197265</c:v>
                </c:pt>
                <c:pt idx="42">
                  <c:v>6.4613676011197265</c:v>
                </c:pt>
                <c:pt idx="43">
                  <c:v>6.4613676011197283</c:v>
                </c:pt>
                <c:pt idx="44">
                  <c:v>6.4613676011197292</c:v>
                </c:pt>
                <c:pt idx="45">
                  <c:v>6.4613676011197265</c:v>
                </c:pt>
                <c:pt idx="46">
                  <c:v>6.4613676011197292</c:v>
                </c:pt>
                <c:pt idx="47">
                  <c:v>6.4613676011197194</c:v>
                </c:pt>
                <c:pt idx="48">
                  <c:v>6.4613676011197194</c:v>
                </c:pt>
                <c:pt idx="49">
                  <c:v>6.4613676011197283</c:v>
                </c:pt>
                <c:pt idx="50">
                  <c:v>6.4613676011197265</c:v>
                </c:pt>
                <c:pt idx="51">
                  <c:v>6.4613676011197292</c:v>
                </c:pt>
                <c:pt idx="52">
                  <c:v>6.4613676011197283</c:v>
                </c:pt>
                <c:pt idx="53">
                  <c:v>6.4613676011197265</c:v>
                </c:pt>
                <c:pt idx="54">
                  <c:v>6.4613676011197283</c:v>
                </c:pt>
                <c:pt idx="55">
                  <c:v>6.4613676011197265</c:v>
                </c:pt>
                <c:pt idx="56">
                  <c:v>6.4613676011197283</c:v>
                </c:pt>
                <c:pt idx="57">
                  <c:v>6.4613676011197283</c:v>
                </c:pt>
                <c:pt idx="58">
                  <c:v>6.4613676011197265</c:v>
                </c:pt>
                <c:pt idx="59">
                  <c:v>6.4613676011197283</c:v>
                </c:pt>
                <c:pt idx="60">
                  <c:v>6.4613676011197265</c:v>
                </c:pt>
                <c:pt idx="61">
                  <c:v>6.4613676011197283</c:v>
                </c:pt>
                <c:pt idx="62">
                  <c:v>6.4613676011197265</c:v>
                </c:pt>
                <c:pt idx="63">
                  <c:v>6.4613676011197194</c:v>
                </c:pt>
                <c:pt idx="64">
                  <c:v>6.4613676011197292</c:v>
                </c:pt>
                <c:pt idx="65">
                  <c:v>6.4613676011197194</c:v>
                </c:pt>
                <c:pt idx="66">
                  <c:v>6.4613676011197301</c:v>
                </c:pt>
                <c:pt idx="67">
                  <c:v>6.4613676011197319</c:v>
                </c:pt>
                <c:pt idx="68">
                  <c:v>6.4613676011197283</c:v>
                </c:pt>
                <c:pt idx="69">
                  <c:v>6.4613676011197292</c:v>
                </c:pt>
                <c:pt idx="70">
                  <c:v>6.4613676011197265</c:v>
                </c:pt>
              </c:numCache>
            </c:numRef>
          </c:xVal>
          <c:yVal>
            <c:numRef>
              <c:f>'3'!$P$3:$P$73</c:f>
              <c:numCache>
                <c:formatCode>General</c:formatCode>
                <c:ptCount val="71"/>
                <c:pt idx="0">
                  <c:v>59.814477652852545</c:v>
                </c:pt>
                <c:pt idx="1">
                  <c:v>89.721716479279024</c:v>
                </c:pt>
                <c:pt idx="2">
                  <c:v>119.62895530570528</c:v>
                </c:pt>
                <c:pt idx="3">
                  <c:v>149.53619413213158</c:v>
                </c:pt>
                <c:pt idx="4">
                  <c:v>149.53619413213158</c:v>
                </c:pt>
                <c:pt idx="5">
                  <c:v>149.53619413213158</c:v>
                </c:pt>
                <c:pt idx="6">
                  <c:v>149.53619413213158</c:v>
                </c:pt>
                <c:pt idx="7">
                  <c:v>149.53619413213158</c:v>
                </c:pt>
                <c:pt idx="8">
                  <c:v>149.53619413213158</c:v>
                </c:pt>
                <c:pt idx="9">
                  <c:v>149.53619413213158</c:v>
                </c:pt>
                <c:pt idx="10">
                  <c:v>149.53619413213158</c:v>
                </c:pt>
                <c:pt idx="11">
                  <c:v>135.94199466557419</c:v>
                </c:pt>
                <c:pt idx="12">
                  <c:v>124.61349511010962</c:v>
                </c:pt>
                <c:pt idx="13">
                  <c:v>115.02784164010129</c:v>
                </c:pt>
                <c:pt idx="14">
                  <c:v>106.81156723723691</c:v>
                </c:pt>
                <c:pt idx="15">
                  <c:v>99.690796088087779</c:v>
                </c:pt>
                <c:pt idx="16">
                  <c:v>93.460121332582219</c:v>
                </c:pt>
                <c:pt idx="17">
                  <c:v>87.962467136547957</c:v>
                </c:pt>
                <c:pt idx="18">
                  <c:v>83.075663406739778</c:v>
                </c:pt>
                <c:pt idx="19">
                  <c:v>78.703260069543092</c:v>
                </c:pt>
                <c:pt idx="20">
                  <c:v>74.768097066065778</c:v>
                </c:pt>
                <c:pt idx="21">
                  <c:v>71.207711491491253</c:v>
                </c:pt>
                <c:pt idx="22">
                  <c:v>67.970997332786951</c:v>
                </c:pt>
                <c:pt idx="23">
                  <c:v>65.015736579187688</c:v>
                </c:pt>
                <c:pt idx="24">
                  <c:v>62.306747555054812</c:v>
                </c:pt>
                <c:pt idx="25">
                  <c:v>59.814477652852545</c:v>
                </c:pt>
                <c:pt idx="26">
                  <c:v>57.513920820050643</c:v>
                </c:pt>
                <c:pt idx="27">
                  <c:v>55.383775604493195</c:v>
                </c:pt>
                <c:pt idx="28">
                  <c:v>53.405783618618415</c:v>
                </c:pt>
                <c:pt idx="29">
                  <c:v>51.564204873148846</c:v>
                </c:pt>
                <c:pt idx="30">
                  <c:v>49.845398044043911</c:v>
                </c:pt>
                <c:pt idx="31">
                  <c:v>48.237481978106999</c:v>
                </c:pt>
                <c:pt idx="32">
                  <c:v>46.730060666291145</c:v>
                </c:pt>
                <c:pt idx="33">
                  <c:v>45.313998221858085</c:v>
                </c:pt>
                <c:pt idx="34">
                  <c:v>43.981233568273979</c:v>
                </c:pt>
                <c:pt idx="35">
                  <c:v>42.724626894894762</c:v>
                </c:pt>
                <c:pt idx="36">
                  <c:v>41.537831703369896</c:v>
                </c:pt>
                <c:pt idx="37">
                  <c:v>40.415187603278824</c:v>
                </c:pt>
                <c:pt idx="38">
                  <c:v>39.351630034771496</c:v>
                </c:pt>
                <c:pt idx="39">
                  <c:v>38.342613880033767</c:v>
                </c:pt>
                <c:pt idx="40">
                  <c:v>37.384048533032839</c:v>
                </c:pt>
                <c:pt idx="41">
                  <c:v>35.582675581708905</c:v>
                </c:pt>
                <c:pt idx="42">
                  <c:v>33.908434043567254</c:v>
                </c:pt>
                <c:pt idx="43">
                  <c:v>32.34963637255418</c:v>
                </c:pt>
                <c:pt idx="44">
                  <c:v>30.895907878539589</c:v>
                </c:pt>
                <c:pt idx="45">
                  <c:v>29.538013655729689</c:v>
                </c:pt>
                <c:pt idx="46">
                  <c:v>28.267711556168543</c:v>
                </c:pt>
                <c:pt idx="47">
                  <c:v>27.077626823382822</c:v>
                </c:pt>
                <c:pt idx="48">
                  <c:v>25.961144814606186</c:v>
                </c:pt>
                <c:pt idx="49">
                  <c:v>24.91231888915144</c:v>
                </c:pt>
                <c:pt idx="50">
                  <c:v>23.925791061141041</c:v>
                </c:pt>
                <c:pt idx="51">
                  <c:v>22.996723434391615</c:v>
                </c:pt>
                <c:pt idx="52">
                  <c:v>22.120738776942552</c:v>
                </c:pt>
                <c:pt idx="53">
                  <c:v>21.293868868940091</c:v>
                </c:pt>
                <c:pt idx="54">
                  <c:v>20.51250948314561</c:v>
                </c:pt>
                <c:pt idx="55">
                  <c:v>19.773381042265317</c:v>
                </c:pt>
                <c:pt idx="56">
                  <c:v>19.073494149506597</c:v>
                </c:pt>
                <c:pt idx="57">
                  <c:v>18.410119314512979</c:v>
                </c:pt>
                <c:pt idx="58">
                  <c:v>17.780760301085788</c:v>
                </c:pt>
                <c:pt idx="59">
                  <c:v>17.183130609839889</c:v>
                </c:pt>
                <c:pt idx="60">
                  <c:v>16.615132681347927</c:v>
                </c:pt>
                <c:pt idx="61">
                  <c:v>16.074839465964171</c:v>
                </c:pt>
                <c:pt idx="62">
                  <c:v>15.560478057453865</c:v>
                </c:pt>
                <c:pt idx="63">
                  <c:v>15.07041513047435</c:v>
                </c:pt>
                <c:pt idx="64">
                  <c:v>14.603143958215984</c:v>
                </c:pt>
                <c:pt idx="65">
                  <c:v>14.157272817243246</c:v>
                </c:pt>
                <c:pt idx="66">
                  <c:v>13.73151461268427</c:v>
                </c:pt>
                <c:pt idx="67">
                  <c:v>13.32467757916077</c:v>
                </c:pt>
                <c:pt idx="68">
                  <c:v>12.935656931845323</c:v>
                </c:pt>
                <c:pt idx="69">
                  <c:v>12.563427358297147</c:v>
                </c:pt>
                <c:pt idx="70">
                  <c:v>12.207036255684235</c:v>
                </c:pt>
              </c:numCache>
            </c:numRef>
          </c:yVal>
          <c:smooth val="0"/>
        </c:ser>
        <c:dLbls>
          <c:showLegendKey val="0"/>
          <c:showVal val="0"/>
          <c:showCatName val="0"/>
          <c:showSerName val="0"/>
          <c:showPercent val="0"/>
          <c:showBubbleSize val="0"/>
        </c:dLbls>
        <c:axId val="1612699040"/>
        <c:axId val="1612699584"/>
      </c:scatterChart>
      <c:valAx>
        <c:axId val="1612699040"/>
        <c:scaling>
          <c:orientation val="minMax"/>
        </c:scaling>
        <c:delete val="0"/>
        <c:axPos val="b"/>
        <c:numFmt formatCode="General" sourceLinked="1"/>
        <c:majorTickMark val="out"/>
        <c:minorTickMark val="none"/>
        <c:tickLblPos val="nextTo"/>
        <c:crossAx val="1612699584"/>
        <c:crosses val="autoZero"/>
        <c:crossBetween val="midCat"/>
      </c:valAx>
      <c:valAx>
        <c:axId val="1612699584"/>
        <c:scaling>
          <c:orientation val="minMax"/>
        </c:scaling>
        <c:delete val="0"/>
        <c:axPos val="l"/>
        <c:majorGridlines/>
        <c:numFmt formatCode="General" sourceLinked="1"/>
        <c:majorTickMark val="out"/>
        <c:minorTickMark val="none"/>
        <c:tickLblPos val="nextTo"/>
        <c:crossAx val="1612699040"/>
        <c:crosses val="autoZero"/>
        <c:crossBetween val="midCat"/>
      </c:valAx>
    </c:plotArea>
    <c:legend>
      <c:legendPos val="r"/>
      <c:overlay val="0"/>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585</cdr:x>
      <cdr:y>0.87259</cdr:y>
    </cdr:from>
    <cdr:to>
      <cdr:x>0.88268</cdr:x>
      <cdr:y>0.87259</cdr:y>
    </cdr:to>
    <cdr:cxnSp macro="">
      <cdr:nvCxnSpPr>
        <cdr:cNvPr id="5" name="Straight Arrow Connector 4"/>
        <cdr:cNvCxnSpPr/>
      </cdr:nvCxnSpPr>
      <cdr:spPr>
        <a:xfrm xmlns:a="http://schemas.openxmlformats.org/drawingml/2006/main">
          <a:off x="1639077" y="1994733"/>
          <a:ext cx="2396551" cy="0"/>
        </a:xfrm>
        <a:prstGeom xmlns:a="http://schemas.openxmlformats.org/drawingml/2006/main" prst="straightConnector1">
          <a:avLst/>
        </a:prstGeom>
        <a:ln xmlns:a="http://schemas.openxmlformats.org/drawingml/2006/main">
          <a:headEnd type="arrow"/>
          <a:tailEnd type="arrow"/>
        </a:ln>
      </cdr:spPr>
      <cdr:style>
        <a:lnRef xmlns:a="http://schemas.openxmlformats.org/drawingml/2006/main" idx="2">
          <a:schemeClr val="accent2"/>
        </a:lnRef>
        <a:fillRef xmlns:a="http://schemas.openxmlformats.org/drawingml/2006/main" idx="0">
          <a:schemeClr val="accent2"/>
        </a:fillRef>
        <a:effectRef xmlns:a="http://schemas.openxmlformats.org/drawingml/2006/main" idx="1">
          <a:schemeClr val="accent2"/>
        </a:effectRef>
        <a:fontRef xmlns:a="http://schemas.openxmlformats.org/drawingml/2006/main" idx="minor">
          <a:schemeClr val="tx1"/>
        </a:fontRef>
      </cdr:style>
    </cdr:cxnSp>
  </cdr:relSizeAnchor>
  <cdr:relSizeAnchor xmlns:cdr="http://schemas.openxmlformats.org/drawingml/2006/chartDrawing">
    <cdr:from>
      <cdr:x>0.2991</cdr:x>
      <cdr:y>0.03491</cdr:y>
    </cdr:from>
    <cdr:to>
      <cdr:x>0.36655</cdr:x>
      <cdr:y>0.11832</cdr:y>
    </cdr:to>
    <cdr:cxnSp macro="">
      <cdr:nvCxnSpPr>
        <cdr:cNvPr id="3" name="Straight Arrow Connector 2"/>
        <cdr:cNvCxnSpPr/>
      </cdr:nvCxnSpPr>
      <cdr:spPr>
        <a:xfrm xmlns:a="http://schemas.openxmlformats.org/drawingml/2006/main">
          <a:off x="1367467" y="79794"/>
          <a:ext cx="308421" cy="190685"/>
        </a:xfrm>
        <a:prstGeom xmlns:a="http://schemas.openxmlformats.org/drawingml/2006/main" prst="straightConnector1">
          <a:avLst/>
        </a:prstGeom>
        <a:ln xmlns:a="http://schemas.openxmlformats.org/drawingml/2006/main">
          <a:tailEnd type="arrow"/>
        </a:ln>
      </cdr:spPr>
      <cdr:style>
        <a:lnRef xmlns:a="http://schemas.openxmlformats.org/drawingml/2006/main" idx="2">
          <a:schemeClr val="accent3"/>
        </a:lnRef>
        <a:fillRef xmlns:a="http://schemas.openxmlformats.org/drawingml/2006/main" idx="0">
          <a:schemeClr val="accent3"/>
        </a:fillRef>
        <a:effectRef xmlns:a="http://schemas.openxmlformats.org/drawingml/2006/main" idx="1">
          <a:schemeClr val="accent3"/>
        </a:effectRef>
        <a:fontRef xmlns:a="http://schemas.openxmlformats.org/drawingml/2006/main" idx="minor">
          <a:schemeClr val="tx1"/>
        </a:fontRef>
      </cdr:style>
    </cdr:cxnSp>
  </cdr:relSizeAnchor>
  <cdr:relSizeAnchor xmlns:cdr="http://schemas.openxmlformats.org/drawingml/2006/chartDrawing">
    <cdr:from>
      <cdr:x>0.88453</cdr:x>
      <cdr:y>0.0066</cdr:y>
    </cdr:from>
    <cdr:to>
      <cdr:x>0.94049</cdr:x>
      <cdr:y>0.12304</cdr:y>
    </cdr:to>
    <cdr:cxnSp macro="">
      <cdr:nvCxnSpPr>
        <cdr:cNvPr id="6" name="Straight Arrow Connector 5"/>
        <cdr:cNvCxnSpPr/>
      </cdr:nvCxnSpPr>
      <cdr:spPr>
        <a:xfrm xmlns:a="http://schemas.openxmlformats.org/drawingml/2006/main" flipH="1">
          <a:off x="4044056" y="15096"/>
          <a:ext cx="255852" cy="266166"/>
        </a:xfrm>
        <a:prstGeom xmlns:a="http://schemas.openxmlformats.org/drawingml/2006/main" prst="straightConnector1">
          <a:avLst/>
        </a:prstGeom>
        <a:ln xmlns:a="http://schemas.openxmlformats.org/drawingml/2006/main">
          <a:tailEnd type="arrow"/>
        </a:ln>
      </cdr:spPr>
      <cdr:style>
        <a:lnRef xmlns:a="http://schemas.openxmlformats.org/drawingml/2006/main" idx="2">
          <a:schemeClr val="accent3"/>
        </a:lnRef>
        <a:fillRef xmlns:a="http://schemas.openxmlformats.org/drawingml/2006/main" idx="0">
          <a:schemeClr val="accent3"/>
        </a:fillRef>
        <a:effectRef xmlns:a="http://schemas.openxmlformats.org/drawingml/2006/main" idx="1">
          <a:schemeClr val="accent3"/>
        </a:effectRef>
        <a:fontRef xmlns:a="http://schemas.openxmlformats.org/drawingml/2006/main" idx="minor">
          <a:schemeClr val="tx1"/>
        </a:fontRef>
      </cdr:style>
    </cdr:cxnSp>
  </cdr:relSizeAnchor>
</c:userShape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1AC427-4AB6-47D4-904D-B4A20A446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TotalTime>
  <Pages>15</Pages>
  <Words>6536</Words>
  <Characters>37258</Characters>
  <Application>Microsoft Office Word</Application>
  <DocSecurity>0</DocSecurity>
  <Lines>310</Lines>
  <Paragraphs>8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LARA PC C</Company>
  <LinksUpToDate>false</LinksUpToDate>
  <CharactersWithSpaces>43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AHIUNY</dc:creator>
  <cp:keywords/>
  <dc:description/>
  <cp:lastModifiedBy>Ghazanfar Ali</cp:lastModifiedBy>
  <cp:revision>221</cp:revision>
  <cp:lastPrinted>2016-10-02T08:34:00Z</cp:lastPrinted>
  <dcterms:created xsi:type="dcterms:W3CDTF">2013-08-06T06:11:00Z</dcterms:created>
  <dcterms:modified xsi:type="dcterms:W3CDTF">2016-10-02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fff76b-7cc4-30bb-93bc-46fd7c6e518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